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91D51D7" w14:textId="36EF771B" w:rsidR="00DC7B80" w:rsidRDefault="00DC7B80" w:rsidP="00DC7B80">
      <w:pPr>
        <w:jc w:val="center"/>
        <w:rPr>
          <w:rFonts w:ascii="Arial" w:hAnsi="Arial" w:cs="Arial"/>
          <w:b/>
          <w:bCs/>
          <w:caps/>
          <w:sz w:val="24"/>
          <w:szCs w:val="24"/>
        </w:rPr>
      </w:pPr>
      <w:bookmarkStart w:id="0" w:name="PutConferenceHere"/>
      <w:r>
        <w:rPr>
          <w:noProof/>
        </w:rPr>
        <w:drawing>
          <wp:anchor distT="0" distB="0" distL="114300" distR="114300" simplePos="0" relativeHeight="251658240" behindDoc="0" locked="0" layoutInCell="1" allowOverlap="1" wp14:anchorId="634D2519" wp14:editId="1038ACAA">
            <wp:simplePos x="0" y="0"/>
            <wp:positionH relativeFrom="margin">
              <wp:align>left</wp:align>
            </wp:positionH>
            <wp:positionV relativeFrom="paragraph">
              <wp:posOffset>-716280</wp:posOffset>
            </wp:positionV>
            <wp:extent cx="981363" cy="777240"/>
            <wp:effectExtent l="0" t="0" r="9525" b="3810"/>
            <wp:wrapNone/>
            <wp:docPr id="305965664" name="Picture 157" descr="International Conference on Progresses in Automotive Technologies - 20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nternational Conference on Progresses in Automotive Technologies - 2025"/>
                    <pic:cNvPicPr>
                      <a:picLocks noChangeAspect="1" noChangeArrowheads="1"/>
                    </pic:cNvPicPr>
                  </pic:nvPicPr>
                  <pic:blipFill>
                    <a:blip r:embed="rId8" cstate="print">
                      <a:duotone>
                        <a:schemeClr val="accent1">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0" y="0"/>
                      <a:ext cx="981363" cy="7772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7C99E04" w14:textId="77777777" w:rsidR="002B6F75" w:rsidRDefault="002B6F75" w:rsidP="00DC7B80">
      <w:pPr>
        <w:jc w:val="center"/>
        <w:rPr>
          <w:rFonts w:ascii="Arial" w:hAnsi="Arial" w:cs="Arial"/>
          <w:b/>
          <w:bCs/>
          <w:caps/>
          <w:sz w:val="24"/>
          <w:szCs w:val="24"/>
        </w:rPr>
      </w:pPr>
    </w:p>
    <w:p w14:paraId="7C0C0BC4" w14:textId="640B124A" w:rsidR="00701680" w:rsidRDefault="00DC7B80" w:rsidP="00DC7B80">
      <w:pPr>
        <w:jc w:val="center"/>
        <w:rPr>
          <w:rFonts w:ascii="Arial" w:hAnsi="Arial" w:cs="Arial"/>
          <w:b/>
          <w:bCs/>
          <w:caps/>
          <w:sz w:val="24"/>
          <w:szCs w:val="24"/>
        </w:rPr>
      </w:pPr>
      <w:r>
        <w:rPr>
          <w:rFonts w:ascii="Arial" w:hAnsi="Arial" w:cs="Arial"/>
          <w:b/>
          <w:bCs/>
          <w:caps/>
          <w:sz w:val="24"/>
          <w:szCs w:val="24"/>
        </w:rPr>
        <w:t>TITLE PAPER</w:t>
      </w:r>
    </w:p>
    <w:p w14:paraId="3990186D" w14:textId="77777777" w:rsidR="00DC7B80" w:rsidRDefault="00DC7B80" w:rsidP="00DC7B80">
      <w:pPr>
        <w:jc w:val="center"/>
        <w:rPr>
          <w:iCs/>
        </w:rPr>
      </w:pPr>
    </w:p>
    <w:p w14:paraId="752C6871" w14:textId="1E3A325E" w:rsidR="00701680" w:rsidRPr="002E604E" w:rsidRDefault="00DC7B80" w:rsidP="00DC7B80">
      <w:pPr>
        <w:pStyle w:val="BodyTextIndent"/>
        <w:ind w:firstLine="0"/>
        <w:jc w:val="center"/>
        <w:rPr>
          <w:rFonts w:ascii="Arial" w:hAnsi="Arial"/>
          <w:bCs/>
          <w:vertAlign w:val="superscript"/>
        </w:rPr>
      </w:pPr>
      <w:r>
        <w:rPr>
          <w:rFonts w:ascii="Arial" w:hAnsi="Arial"/>
          <w:bCs/>
        </w:rPr>
        <w:t>Author Name</w:t>
      </w:r>
      <w:r w:rsidR="000A35FA" w:rsidRPr="002E604E">
        <w:rPr>
          <w:rFonts w:ascii="Arial" w:hAnsi="Arial"/>
          <w:bCs/>
          <w:vertAlign w:val="superscript"/>
        </w:rPr>
        <w:t>1,</w:t>
      </w:r>
      <w:proofErr w:type="gramStart"/>
      <w:r w:rsidR="000A35FA" w:rsidRPr="002E604E">
        <w:rPr>
          <w:rFonts w:ascii="Arial" w:hAnsi="Arial"/>
          <w:bCs/>
          <w:vertAlign w:val="superscript"/>
        </w:rPr>
        <w:t>2,</w:t>
      </w:r>
      <w:r w:rsidR="00701680" w:rsidRPr="002E604E">
        <w:rPr>
          <w:rFonts w:ascii="Arial" w:hAnsi="Arial"/>
          <w:bCs/>
          <w:vertAlign w:val="superscript"/>
        </w:rPr>
        <w:t>*</w:t>
      </w:r>
      <w:proofErr w:type="gramEnd"/>
    </w:p>
    <w:p w14:paraId="43AFBC33" w14:textId="77777777" w:rsidR="00701680" w:rsidRDefault="00701680" w:rsidP="00701680">
      <w:pPr>
        <w:pStyle w:val="BodyTextIndent"/>
        <w:jc w:val="left"/>
        <w:rPr>
          <w:iCs/>
        </w:rPr>
      </w:pPr>
    </w:p>
    <w:p w14:paraId="47D3C1D3" w14:textId="77777777" w:rsidR="00701680" w:rsidRDefault="00701680" w:rsidP="00701680">
      <w:pPr>
        <w:pStyle w:val="BodyTextIndent"/>
        <w:jc w:val="left"/>
        <w:rPr>
          <w:iCs/>
        </w:rPr>
      </w:pPr>
    </w:p>
    <w:bookmarkEnd w:id="0"/>
    <w:p w14:paraId="21BF9891" w14:textId="77777777" w:rsidR="008B61D2" w:rsidRDefault="008B61D2" w:rsidP="009F7135">
      <w:pPr>
        <w:pStyle w:val="AbstractClauseTitle"/>
        <w:spacing w:line="276" w:lineRule="auto"/>
      </w:pPr>
      <w:r>
        <w:t>Abstract</w:t>
      </w:r>
      <w:r w:rsidR="0063285C">
        <w:t xml:space="preserve"> </w:t>
      </w:r>
    </w:p>
    <w:p w14:paraId="4E4CAF24" w14:textId="77777777" w:rsidR="009F7135" w:rsidRDefault="00B82AC0" w:rsidP="005C1176">
      <w:pPr>
        <w:pStyle w:val="BodyTextIndent"/>
        <w:spacing w:line="276" w:lineRule="auto"/>
        <w:ind w:firstLine="720"/>
        <w:rPr>
          <w:rFonts w:ascii="Arial" w:hAnsi="Arial" w:cs="Arial"/>
          <w:i/>
        </w:rPr>
      </w:pPr>
      <w:r>
        <w:t xml:space="preserve">When an electromagnetic wave interacts with participating media (e.g. particulate media); the intensity of the radiation may be changed by </w:t>
      </w:r>
      <w:r w:rsidR="00D565D3">
        <w:t xml:space="preserve">the </w:t>
      </w:r>
      <w:r>
        <w:t>absorption, emission and scattering</w:t>
      </w:r>
      <w:r w:rsidR="00F06F38">
        <w:t xml:space="preserve"> phenomena</w:t>
      </w:r>
      <w:r>
        <w:t xml:space="preserve">. Subsequently, the incident radiation will be attenuated and/or augmented under the effect of </w:t>
      </w:r>
      <w:r w:rsidR="000B0021">
        <w:rPr>
          <w:lang w:val="en-GB"/>
        </w:rPr>
        <w:t>these</w:t>
      </w:r>
      <w:r>
        <w:t xml:space="preserve"> phenomena. Light scattering and absorption by small particles </w:t>
      </w:r>
      <w:r w:rsidR="00CD3039">
        <w:t>are quite</w:t>
      </w:r>
      <w:r>
        <w:t xml:space="preserve"> important in a wide range of applications </w:t>
      </w:r>
      <w:r w:rsidR="000B0021">
        <w:t>such as</w:t>
      </w:r>
      <w:r>
        <w:t xml:space="preserve"> meteorology, biomedicine, biophysics, astronomy, combustion, fire and flame</w:t>
      </w:r>
      <w:r w:rsidR="000B0021">
        <w:t>,</w:t>
      </w:r>
      <w:r>
        <w:t xml:space="preserve"> and solar thermal applications. Particulate media have been introduced as a working medium to improve the efficiency of </w:t>
      </w:r>
      <w:r w:rsidR="000B0021">
        <w:t>thermal</w:t>
      </w:r>
      <w:r>
        <w:t xml:space="preserve"> systems </w:t>
      </w:r>
      <w:r w:rsidR="000B0021">
        <w:t xml:space="preserve">such as </w:t>
      </w:r>
      <w:r>
        <w:t xml:space="preserve">solar thermal power plants. The efficiency of the direct absorption solar thermal collectors (DASC) </w:t>
      </w:r>
      <w:r w:rsidR="000B0021">
        <w:t xml:space="preserve">can be improved by using particulate media </w:t>
      </w:r>
      <w:r>
        <w:t>because of the unique</w:t>
      </w:r>
      <w:r w:rsidR="000B0021">
        <w:t xml:space="preserve"> thermo-</w:t>
      </w:r>
      <w:r>
        <w:t>optical properties</w:t>
      </w:r>
      <w:r w:rsidR="000B0021">
        <w:t xml:space="preserve">, which in turn leads to enhance the </w:t>
      </w:r>
      <w:r>
        <w:t xml:space="preserve">thermal performance. The main objective of the present study is to investigate the effect of the participating media in the volumetric heat generation under the concept of </w:t>
      </w:r>
      <w:r w:rsidR="00662C01">
        <w:t xml:space="preserve">photo-thermal </w:t>
      </w:r>
      <w:r>
        <w:t>energy conversion.</w:t>
      </w:r>
    </w:p>
    <w:p w14:paraId="6EE7E851" w14:textId="77777777" w:rsidR="005C1176" w:rsidRPr="005C1176" w:rsidRDefault="005C1176" w:rsidP="005C1176">
      <w:pPr>
        <w:pStyle w:val="BodyTextIndent"/>
        <w:spacing w:line="276" w:lineRule="auto"/>
        <w:ind w:firstLine="720"/>
        <w:rPr>
          <w:rFonts w:ascii="Arial" w:hAnsi="Arial" w:cs="Arial"/>
          <w:i/>
        </w:rPr>
      </w:pPr>
    </w:p>
    <w:p w14:paraId="51C86F60" w14:textId="77777777" w:rsidR="009F7135" w:rsidRPr="006A4627" w:rsidRDefault="009F7135" w:rsidP="009F7135">
      <w:pPr>
        <w:tabs>
          <w:tab w:val="left" w:pos="5386"/>
        </w:tabs>
        <w:jc w:val="left"/>
        <w:rPr>
          <w:rFonts w:ascii="Arial" w:hAnsi="Arial" w:cs="Arial"/>
          <w:i/>
        </w:rPr>
      </w:pPr>
      <w:r w:rsidRPr="006A4627">
        <w:rPr>
          <w:rFonts w:ascii="Arial" w:hAnsi="Arial" w:cs="Arial"/>
          <w:b/>
          <w:bCs/>
          <w:i/>
        </w:rPr>
        <w:t>Keywords:</w:t>
      </w:r>
      <w:r>
        <w:rPr>
          <w:i/>
        </w:rPr>
        <w:t xml:space="preserve"> </w:t>
      </w:r>
      <w:r w:rsidRPr="006A4627">
        <w:rPr>
          <w:rFonts w:ascii="Arial" w:hAnsi="Arial" w:cs="Arial"/>
          <w:i/>
        </w:rPr>
        <w:t xml:space="preserve">Participating </w:t>
      </w:r>
      <w:r w:rsidR="00D7126A" w:rsidRPr="006A4627">
        <w:rPr>
          <w:rFonts w:ascii="Arial" w:hAnsi="Arial" w:cs="Arial"/>
          <w:i/>
        </w:rPr>
        <w:t>Media, Volumetric Heat Generation</w:t>
      </w:r>
    </w:p>
    <w:p w14:paraId="11658AC6" w14:textId="77777777" w:rsidR="00B82AC0" w:rsidRDefault="00B82AC0" w:rsidP="00B82AC0">
      <w:pPr>
        <w:pStyle w:val="BodyTextIndent"/>
      </w:pPr>
    </w:p>
    <w:p w14:paraId="7F8979AF" w14:textId="77777777" w:rsidR="00472405" w:rsidRDefault="008B61D2" w:rsidP="006A4627">
      <w:pPr>
        <w:pStyle w:val="AbstractClauseTitle"/>
        <w:spacing w:line="276" w:lineRule="auto"/>
      </w:pPr>
      <w:r>
        <w:t>INTRODUCTION</w:t>
      </w:r>
      <w:r w:rsidR="00DD56A3">
        <w:t xml:space="preserve"> </w:t>
      </w:r>
    </w:p>
    <w:p w14:paraId="580E31C6" w14:textId="77777777" w:rsidR="00F06F38" w:rsidRDefault="00B82AC0" w:rsidP="00662C01">
      <w:pPr>
        <w:pStyle w:val="BodyTextIndent"/>
        <w:spacing w:line="276" w:lineRule="auto"/>
        <w:ind w:firstLine="709"/>
      </w:pPr>
      <w:r>
        <w:t xml:space="preserve">In the field of solar radiation utilization, </w:t>
      </w:r>
      <w:r w:rsidRPr="00976BBA">
        <w:t>solar</w:t>
      </w:r>
      <w:r w:rsidR="00976BBA" w:rsidRPr="00976BBA">
        <w:t xml:space="preserve"> thermal collectors are the most important parts </w:t>
      </w:r>
      <w:r w:rsidR="008052D8">
        <w:t>of</w:t>
      </w:r>
      <w:r w:rsidR="00976BBA" w:rsidRPr="00976BBA">
        <w:t xml:space="preserve"> </w:t>
      </w:r>
      <w:r>
        <w:t>the solar thermal systems.</w:t>
      </w:r>
      <w:r w:rsidR="00976BBA" w:rsidRPr="00976BBA">
        <w:t xml:space="preserve"> </w:t>
      </w:r>
      <w:r>
        <w:t>H</w:t>
      </w:r>
      <w:r w:rsidR="00976BBA" w:rsidRPr="00976BBA">
        <w:t>owever</w:t>
      </w:r>
      <w:r w:rsidR="008052D8">
        <w:t>,</w:t>
      </w:r>
      <w:r w:rsidR="00976BBA" w:rsidRPr="00976BBA">
        <w:t xml:space="preserve"> the efficiency of these collectors is limited by the absorption properties of the working fluid</w:t>
      </w:r>
      <w:r w:rsidR="00D565D3">
        <w:t>s</w:t>
      </w:r>
      <w:r>
        <w:t xml:space="preserve">, </w:t>
      </w:r>
      <w:r w:rsidRPr="00B82AC0">
        <w:t>particularly water</w:t>
      </w:r>
      <w:r w:rsidR="00976BBA" w:rsidRPr="00976BBA">
        <w:t>.</w:t>
      </w:r>
      <w:r w:rsidR="0076227E" w:rsidRPr="0076227E">
        <w:t xml:space="preserve"> </w:t>
      </w:r>
      <w:r w:rsidR="008065F3">
        <w:t>Nanoparticle suspensions have been introduced as working media in solar thermal collectors to improve thermal efficiency</w:t>
      </w:r>
      <w:r w:rsidR="00EE05BA">
        <w:t xml:space="preserve"> and to reduce the size of such systems (</w:t>
      </w:r>
      <w:r w:rsidR="00F06F38">
        <w:t>e</w:t>
      </w:r>
      <w:r w:rsidR="00EE05BA" w:rsidRPr="00976BBA">
        <w:t>nergy efficient solar collectors</w:t>
      </w:r>
      <w:r w:rsidR="00EE05BA">
        <w:t xml:space="preserve">) </w:t>
      </w:r>
      <w:r w:rsidR="00DA4226">
        <w:t xml:space="preserve">by using </w:t>
      </w:r>
      <w:r>
        <w:t>l</w:t>
      </w:r>
      <w:r w:rsidR="00EE05BA" w:rsidRPr="00976BBA">
        <w:t xml:space="preserve">ight </w:t>
      </w:r>
      <w:r>
        <w:t>i</w:t>
      </w:r>
      <w:r w:rsidR="00EE05BA" w:rsidRPr="00976BBA">
        <w:t xml:space="preserve">nduced </w:t>
      </w:r>
      <w:r>
        <w:t>e</w:t>
      </w:r>
      <w:r w:rsidR="00EE05BA" w:rsidRPr="00976BBA">
        <w:t xml:space="preserve">nergy </w:t>
      </w:r>
      <w:r>
        <w:t>c</w:t>
      </w:r>
      <w:r w:rsidR="00EE05BA" w:rsidRPr="00976BBA">
        <w:t>onversion</w:t>
      </w:r>
      <w:r>
        <w:t xml:space="preserve"> technique </w:t>
      </w:r>
      <w:r w:rsidR="00EE05BA" w:rsidRPr="00976BBA">
        <w:t xml:space="preserve">in </w:t>
      </w:r>
      <w:r>
        <w:t xml:space="preserve">a volume of </w:t>
      </w:r>
      <w:r w:rsidR="00EE05BA" w:rsidRPr="00976BBA">
        <w:t>suspended nanoparticles. It refers to direct absorption solar radiation (</w:t>
      </w:r>
      <w:r w:rsidR="00F06F38">
        <w:t>v</w:t>
      </w:r>
      <w:r w:rsidR="00EE05BA" w:rsidRPr="00976BBA">
        <w:t xml:space="preserve">olumetric </w:t>
      </w:r>
      <w:r w:rsidR="00662C01">
        <w:t xml:space="preserve">photo-thermal </w:t>
      </w:r>
      <w:r>
        <w:t>e</w:t>
      </w:r>
      <w:r w:rsidR="00EE05BA" w:rsidRPr="00976BBA">
        <w:t xml:space="preserve">nergy </w:t>
      </w:r>
      <w:r>
        <w:t>c</w:t>
      </w:r>
      <w:r w:rsidR="00EE05BA" w:rsidRPr="00976BBA">
        <w:t>onversion)</w:t>
      </w:r>
      <w:r w:rsidR="005137A2">
        <w:t>, as shown in Fig</w:t>
      </w:r>
      <w:r w:rsidR="00D405EA">
        <w:t xml:space="preserve">ure </w:t>
      </w:r>
      <w:r w:rsidR="005137A2">
        <w:t>1</w:t>
      </w:r>
      <w:r w:rsidR="00EE05BA" w:rsidRPr="00976BBA">
        <w:t>.</w:t>
      </w:r>
      <w:r w:rsidR="00EE05BA">
        <w:t xml:space="preserve"> </w:t>
      </w:r>
      <w:r w:rsidR="00F06F38">
        <w:t xml:space="preserve">This figure shows the principles of </w:t>
      </w:r>
      <w:r w:rsidR="00662C01">
        <w:t xml:space="preserve">photo-thermal </w:t>
      </w:r>
      <w:r w:rsidR="00F06F38">
        <w:t xml:space="preserve">energy conversion, where the incident solar radiation is directly absorbed by </w:t>
      </w:r>
      <w:r w:rsidR="00A0223E">
        <w:t xml:space="preserve">a volume of fluid which includes suspended particles. Then this energy is </w:t>
      </w:r>
      <w:r w:rsidR="00A0223E" w:rsidRPr="00A0223E">
        <w:t>exploited</w:t>
      </w:r>
      <w:r w:rsidR="00A0223E">
        <w:t xml:space="preserve"> in thermal applications. This method is one of the efficient methods in the field of energy conversion and produc</w:t>
      </w:r>
      <w:r w:rsidR="00D565D3">
        <w:t>tion</w:t>
      </w:r>
      <w:r w:rsidR="00A0223E">
        <w:t xml:space="preserve">. </w:t>
      </w:r>
    </w:p>
    <w:p w14:paraId="339854DE" w14:textId="77777777" w:rsidR="009D75A4" w:rsidRDefault="00EB1D08">
      <w:pPr>
        <w:suppressAutoHyphens w:val="0"/>
        <w:overflowPunct/>
        <w:autoSpaceDE/>
        <w:autoSpaceDN/>
        <w:adjustRightInd/>
        <w:jc w:val="left"/>
        <w:textAlignment w:val="auto"/>
      </w:pPr>
      <w:r>
        <w:rPr>
          <w:noProof/>
          <w:lang w:val="tr-TR" w:eastAsia="tr-TR"/>
        </w:rPr>
        <mc:AlternateContent>
          <mc:Choice Requires="wpg">
            <w:drawing>
              <wp:anchor distT="0" distB="0" distL="114300" distR="114300" simplePos="0" relativeHeight="251692032" behindDoc="0" locked="0" layoutInCell="1" allowOverlap="1" wp14:anchorId="54B7174C" wp14:editId="0F059BF9">
                <wp:simplePos x="0" y="0"/>
                <wp:positionH relativeFrom="column">
                  <wp:posOffset>1623060</wp:posOffset>
                </wp:positionH>
                <wp:positionV relativeFrom="paragraph">
                  <wp:posOffset>225343</wp:posOffset>
                </wp:positionV>
                <wp:extent cx="2725685" cy="2173605"/>
                <wp:effectExtent l="0" t="0" r="0" b="0"/>
                <wp:wrapNone/>
                <wp:docPr id="29" name="Group 29"/>
                <wp:cNvGraphicFramePr/>
                <a:graphic xmlns:a="http://schemas.openxmlformats.org/drawingml/2006/main">
                  <a:graphicData uri="http://schemas.microsoft.com/office/word/2010/wordprocessingGroup">
                    <wpg:wgp>
                      <wpg:cNvGrpSpPr/>
                      <wpg:grpSpPr>
                        <a:xfrm>
                          <a:off x="0" y="0"/>
                          <a:ext cx="2725685" cy="2173605"/>
                          <a:chOff x="0" y="0"/>
                          <a:chExt cx="2725685" cy="2173605"/>
                        </a:xfrm>
                      </wpg:grpSpPr>
                      <wpg:grpSp>
                        <wpg:cNvPr id="90" name="Group 90"/>
                        <wpg:cNvGrpSpPr>
                          <a:grpSpLocks/>
                        </wpg:cNvGrpSpPr>
                        <wpg:grpSpPr>
                          <a:xfrm>
                            <a:off x="200891" y="0"/>
                            <a:ext cx="2524794" cy="2173605"/>
                            <a:chOff x="72408" y="-309224"/>
                            <a:chExt cx="3471529" cy="3023391"/>
                          </a:xfrm>
                        </wpg:grpSpPr>
                        <wps:wsp>
                          <wps:cNvPr id="92" name="Rectangle 92"/>
                          <wps:cNvSpPr/>
                          <wps:spPr>
                            <a:xfrm>
                              <a:off x="774357" y="543698"/>
                              <a:ext cx="691515" cy="1045845"/>
                            </a:xfrm>
                            <a:prstGeom prst="rect">
                              <a:avLst/>
                            </a:prstGeom>
                            <a:noFill/>
                            <a:ln w="254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3" name="Oval 93"/>
                          <wps:cNvSpPr/>
                          <wps:spPr>
                            <a:xfrm flipH="1">
                              <a:off x="848497" y="601363"/>
                              <a:ext cx="36000" cy="36000"/>
                            </a:xfrm>
                            <a:prstGeom prst="ellipse">
                              <a:avLst/>
                            </a:prstGeom>
                            <a:solidFill>
                              <a:srgbClr val="4F81BD">
                                <a:lumMod val="20000"/>
                                <a:lumOff val="80000"/>
                              </a:srgbClr>
                            </a:solid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4" name="Oval 94"/>
                          <wps:cNvSpPr/>
                          <wps:spPr>
                            <a:xfrm flipH="1">
                              <a:off x="996779" y="642552"/>
                              <a:ext cx="35560" cy="35560"/>
                            </a:xfrm>
                            <a:prstGeom prst="ellipse">
                              <a:avLst/>
                            </a:prstGeom>
                            <a:solidFill>
                              <a:srgbClr val="4F81BD">
                                <a:lumMod val="20000"/>
                                <a:lumOff val="80000"/>
                              </a:srgbClr>
                            </a:solid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5" name="Oval 95"/>
                          <wps:cNvSpPr/>
                          <wps:spPr>
                            <a:xfrm flipH="1">
                              <a:off x="1153297" y="617838"/>
                              <a:ext cx="35560" cy="35560"/>
                            </a:xfrm>
                            <a:prstGeom prst="ellipse">
                              <a:avLst/>
                            </a:prstGeom>
                            <a:solidFill>
                              <a:srgbClr val="4F81BD">
                                <a:lumMod val="20000"/>
                                <a:lumOff val="80000"/>
                              </a:srgbClr>
                            </a:solid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6" name="Oval 96"/>
                          <wps:cNvSpPr/>
                          <wps:spPr>
                            <a:xfrm flipH="1">
                              <a:off x="1301579" y="584887"/>
                              <a:ext cx="35560" cy="35560"/>
                            </a:xfrm>
                            <a:prstGeom prst="ellipse">
                              <a:avLst/>
                            </a:prstGeom>
                            <a:solidFill>
                              <a:srgbClr val="4F81BD">
                                <a:lumMod val="20000"/>
                                <a:lumOff val="80000"/>
                              </a:srgbClr>
                            </a:solid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7" name="Oval 97"/>
                          <wps:cNvSpPr/>
                          <wps:spPr>
                            <a:xfrm flipH="1">
                              <a:off x="1408670" y="667265"/>
                              <a:ext cx="35560" cy="35560"/>
                            </a:xfrm>
                            <a:prstGeom prst="ellipse">
                              <a:avLst/>
                            </a:prstGeom>
                            <a:solidFill>
                              <a:srgbClr val="4F81BD">
                                <a:lumMod val="20000"/>
                                <a:lumOff val="80000"/>
                              </a:srgbClr>
                            </a:solid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8" name="Oval 98"/>
                          <wps:cNvSpPr/>
                          <wps:spPr>
                            <a:xfrm flipH="1">
                              <a:off x="963827" y="766119"/>
                              <a:ext cx="35560" cy="35560"/>
                            </a:xfrm>
                            <a:prstGeom prst="ellipse">
                              <a:avLst/>
                            </a:prstGeom>
                            <a:solidFill>
                              <a:srgbClr val="4F81BD">
                                <a:lumMod val="20000"/>
                                <a:lumOff val="80000"/>
                              </a:srgbClr>
                            </a:solid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9" name="Oval 99"/>
                          <wps:cNvSpPr/>
                          <wps:spPr>
                            <a:xfrm flipH="1">
                              <a:off x="1153297" y="799071"/>
                              <a:ext cx="35560" cy="35560"/>
                            </a:xfrm>
                            <a:prstGeom prst="ellipse">
                              <a:avLst/>
                            </a:prstGeom>
                            <a:solidFill>
                              <a:srgbClr val="4F81BD"/>
                            </a:solid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0" name="Oval 100"/>
                          <wps:cNvSpPr/>
                          <wps:spPr>
                            <a:xfrm flipH="1">
                              <a:off x="1301579" y="766119"/>
                              <a:ext cx="35560" cy="35560"/>
                            </a:xfrm>
                            <a:prstGeom prst="ellipse">
                              <a:avLst/>
                            </a:prstGeom>
                            <a:solidFill>
                              <a:srgbClr val="4F81BD"/>
                            </a:solid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1" name="Oval 101"/>
                          <wps:cNvSpPr/>
                          <wps:spPr>
                            <a:xfrm flipH="1">
                              <a:off x="1392195" y="832022"/>
                              <a:ext cx="35560" cy="35560"/>
                            </a:xfrm>
                            <a:prstGeom prst="ellipse">
                              <a:avLst/>
                            </a:prstGeom>
                            <a:solidFill>
                              <a:srgbClr val="4F81BD">
                                <a:lumMod val="20000"/>
                                <a:lumOff val="80000"/>
                              </a:srgbClr>
                            </a:solid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2" name="Oval 102"/>
                          <wps:cNvSpPr/>
                          <wps:spPr>
                            <a:xfrm flipH="1">
                              <a:off x="807308" y="799071"/>
                              <a:ext cx="35560" cy="35560"/>
                            </a:xfrm>
                            <a:prstGeom prst="ellipse">
                              <a:avLst/>
                            </a:prstGeom>
                            <a:solidFill>
                              <a:srgbClr val="4F81BD">
                                <a:lumMod val="20000"/>
                                <a:lumOff val="80000"/>
                              </a:srgbClr>
                            </a:solid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3" name="Oval 103"/>
                          <wps:cNvSpPr/>
                          <wps:spPr>
                            <a:xfrm flipH="1">
                              <a:off x="807308" y="1029730"/>
                              <a:ext cx="35560" cy="35560"/>
                            </a:xfrm>
                            <a:prstGeom prst="ellipse">
                              <a:avLst/>
                            </a:prstGeom>
                            <a:solidFill>
                              <a:srgbClr val="4F81BD">
                                <a:lumMod val="20000"/>
                                <a:lumOff val="80000"/>
                              </a:srgbClr>
                            </a:solid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4" name="Oval 104"/>
                          <wps:cNvSpPr/>
                          <wps:spPr>
                            <a:xfrm flipH="1">
                              <a:off x="1153297" y="799071"/>
                              <a:ext cx="35560" cy="35560"/>
                            </a:xfrm>
                            <a:prstGeom prst="ellipse">
                              <a:avLst/>
                            </a:prstGeom>
                            <a:solidFill>
                              <a:srgbClr val="4F81BD">
                                <a:lumMod val="20000"/>
                                <a:lumOff val="80000"/>
                              </a:srgbClr>
                            </a:solid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5" name="Oval 105"/>
                          <wps:cNvSpPr/>
                          <wps:spPr>
                            <a:xfrm flipH="1">
                              <a:off x="1301579" y="766119"/>
                              <a:ext cx="35560" cy="35560"/>
                            </a:xfrm>
                            <a:prstGeom prst="ellipse">
                              <a:avLst/>
                            </a:prstGeom>
                            <a:solidFill>
                              <a:srgbClr val="4F81BD">
                                <a:lumMod val="20000"/>
                                <a:lumOff val="80000"/>
                              </a:srgbClr>
                            </a:solid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6" name="Oval 106"/>
                          <wps:cNvSpPr/>
                          <wps:spPr>
                            <a:xfrm flipH="1">
                              <a:off x="1021492" y="1103871"/>
                              <a:ext cx="35560" cy="35560"/>
                            </a:xfrm>
                            <a:prstGeom prst="ellipse">
                              <a:avLst/>
                            </a:prstGeom>
                            <a:solidFill>
                              <a:srgbClr val="4F81BD">
                                <a:lumMod val="20000"/>
                                <a:lumOff val="80000"/>
                              </a:srgbClr>
                            </a:solid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7" name="Oval 107"/>
                          <wps:cNvSpPr/>
                          <wps:spPr>
                            <a:xfrm flipH="1">
                              <a:off x="1186249" y="1062681"/>
                              <a:ext cx="35560" cy="35560"/>
                            </a:xfrm>
                            <a:prstGeom prst="ellipse">
                              <a:avLst/>
                            </a:prstGeom>
                            <a:solidFill>
                              <a:srgbClr val="4F81BD">
                                <a:lumMod val="20000"/>
                                <a:lumOff val="80000"/>
                              </a:srgbClr>
                            </a:solid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8" name="Oval 108"/>
                          <wps:cNvSpPr/>
                          <wps:spPr>
                            <a:xfrm flipH="1">
                              <a:off x="1120346" y="922638"/>
                              <a:ext cx="35560" cy="35560"/>
                            </a:xfrm>
                            <a:prstGeom prst="ellipse">
                              <a:avLst/>
                            </a:prstGeom>
                            <a:solidFill>
                              <a:srgbClr val="4F81BD">
                                <a:lumMod val="20000"/>
                                <a:lumOff val="80000"/>
                              </a:srgbClr>
                            </a:solid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9" name="Oval 109"/>
                          <wps:cNvSpPr/>
                          <wps:spPr>
                            <a:xfrm flipH="1">
                              <a:off x="1301579" y="947352"/>
                              <a:ext cx="35560" cy="35560"/>
                            </a:xfrm>
                            <a:prstGeom prst="ellipse">
                              <a:avLst/>
                            </a:prstGeom>
                            <a:solidFill>
                              <a:srgbClr val="4F81BD">
                                <a:lumMod val="20000"/>
                                <a:lumOff val="80000"/>
                              </a:srgbClr>
                            </a:solid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0" name="Oval 110"/>
                          <wps:cNvSpPr/>
                          <wps:spPr>
                            <a:xfrm flipH="1">
                              <a:off x="873211" y="1136822"/>
                              <a:ext cx="35560" cy="35560"/>
                            </a:xfrm>
                            <a:prstGeom prst="ellipse">
                              <a:avLst/>
                            </a:prstGeom>
                            <a:solidFill>
                              <a:srgbClr val="4F81BD">
                                <a:lumMod val="20000"/>
                                <a:lumOff val="80000"/>
                              </a:srgbClr>
                            </a:solid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1" name="Oval 111"/>
                          <wps:cNvSpPr/>
                          <wps:spPr>
                            <a:xfrm flipH="1">
                              <a:off x="1408670" y="1029730"/>
                              <a:ext cx="35560" cy="35560"/>
                            </a:xfrm>
                            <a:prstGeom prst="ellipse">
                              <a:avLst/>
                            </a:prstGeom>
                            <a:solidFill>
                              <a:srgbClr val="4F81BD">
                                <a:lumMod val="20000"/>
                                <a:lumOff val="80000"/>
                              </a:srgbClr>
                            </a:solid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2" name="Oval 112"/>
                          <wps:cNvSpPr/>
                          <wps:spPr>
                            <a:xfrm flipH="1">
                              <a:off x="955589" y="955590"/>
                              <a:ext cx="35560" cy="35560"/>
                            </a:xfrm>
                            <a:prstGeom prst="ellipse">
                              <a:avLst/>
                            </a:prstGeom>
                            <a:solidFill>
                              <a:srgbClr val="4F81BD">
                                <a:lumMod val="20000"/>
                                <a:lumOff val="80000"/>
                              </a:srgbClr>
                            </a:solid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3" name="Oval 113"/>
                          <wps:cNvSpPr/>
                          <wps:spPr>
                            <a:xfrm flipH="1">
                              <a:off x="1318054" y="1112108"/>
                              <a:ext cx="35560" cy="35560"/>
                            </a:xfrm>
                            <a:prstGeom prst="ellipse">
                              <a:avLst/>
                            </a:prstGeom>
                            <a:solidFill>
                              <a:srgbClr val="4F81BD">
                                <a:lumMod val="20000"/>
                                <a:lumOff val="80000"/>
                              </a:srgbClr>
                            </a:solid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4" name="Oval 114"/>
                          <wps:cNvSpPr/>
                          <wps:spPr>
                            <a:xfrm flipH="1">
                              <a:off x="807308" y="1474573"/>
                              <a:ext cx="35560" cy="35560"/>
                            </a:xfrm>
                            <a:prstGeom prst="ellipse">
                              <a:avLst/>
                            </a:prstGeom>
                            <a:solidFill>
                              <a:srgbClr val="4F81BD">
                                <a:lumMod val="20000"/>
                                <a:lumOff val="80000"/>
                              </a:srgbClr>
                            </a:solid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5" name="Oval 115"/>
                          <wps:cNvSpPr/>
                          <wps:spPr>
                            <a:xfrm flipH="1">
                              <a:off x="807308" y="1268627"/>
                              <a:ext cx="35560" cy="35560"/>
                            </a:xfrm>
                            <a:prstGeom prst="ellipse">
                              <a:avLst/>
                            </a:prstGeom>
                            <a:solidFill>
                              <a:srgbClr val="4F81BD">
                                <a:lumMod val="20000"/>
                                <a:lumOff val="80000"/>
                              </a:srgbClr>
                            </a:solid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6" name="Oval 116"/>
                          <wps:cNvSpPr/>
                          <wps:spPr>
                            <a:xfrm flipH="1">
                              <a:off x="1112108" y="1334530"/>
                              <a:ext cx="35560" cy="35560"/>
                            </a:xfrm>
                            <a:prstGeom prst="ellipse">
                              <a:avLst/>
                            </a:prstGeom>
                            <a:solidFill>
                              <a:srgbClr val="4F81BD">
                                <a:lumMod val="20000"/>
                                <a:lumOff val="80000"/>
                              </a:srgbClr>
                            </a:solid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7" name="Oval 117"/>
                          <wps:cNvSpPr/>
                          <wps:spPr>
                            <a:xfrm flipH="1">
                              <a:off x="1161535" y="1227438"/>
                              <a:ext cx="35560" cy="35560"/>
                            </a:xfrm>
                            <a:prstGeom prst="ellipse">
                              <a:avLst/>
                            </a:prstGeom>
                            <a:solidFill>
                              <a:srgbClr val="4F81BD">
                                <a:lumMod val="20000"/>
                                <a:lumOff val="80000"/>
                              </a:srgbClr>
                            </a:solid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8" name="Oval 118"/>
                          <wps:cNvSpPr/>
                          <wps:spPr>
                            <a:xfrm flipH="1">
                              <a:off x="889687" y="1400433"/>
                              <a:ext cx="35560" cy="35560"/>
                            </a:xfrm>
                            <a:prstGeom prst="ellipse">
                              <a:avLst/>
                            </a:prstGeom>
                            <a:solidFill>
                              <a:srgbClr val="4F81BD">
                                <a:lumMod val="20000"/>
                                <a:lumOff val="80000"/>
                              </a:srgbClr>
                            </a:solid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9" name="Oval 119"/>
                          <wps:cNvSpPr/>
                          <wps:spPr>
                            <a:xfrm flipH="1">
                              <a:off x="1318054" y="1474573"/>
                              <a:ext cx="35560" cy="35560"/>
                            </a:xfrm>
                            <a:prstGeom prst="ellipse">
                              <a:avLst/>
                            </a:prstGeom>
                            <a:solidFill>
                              <a:srgbClr val="4F81BD">
                                <a:lumMod val="20000"/>
                                <a:lumOff val="80000"/>
                              </a:srgbClr>
                            </a:solid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0" name="Oval 120"/>
                          <wps:cNvSpPr/>
                          <wps:spPr>
                            <a:xfrm flipH="1">
                              <a:off x="1392195" y="1342768"/>
                              <a:ext cx="35560" cy="35560"/>
                            </a:xfrm>
                            <a:prstGeom prst="ellipse">
                              <a:avLst/>
                            </a:prstGeom>
                            <a:solidFill>
                              <a:srgbClr val="4F81BD">
                                <a:lumMod val="20000"/>
                                <a:lumOff val="80000"/>
                              </a:srgbClr>
                            </a:solid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1" name="Oval 121"/>
                          <wps:cNvSpPr/>
                          <wps:spPr>
                            <a:xfrm flipH="1">
                              <a:off x="1425146" y="1227438"/>
                              <a:ext cx="35560" cy="35560"/>
                            </a:xfrm>
                            <a:prstGeom prst="ellipse">
                              <a:avLst/>
                            </a:prstGeom>
                            <a:solidFill>
                              <a:srgbClr val="4F81BD">
                                <a:lumMod val="20000"/>
                                <a:lumOff val="80000"/>
                              </a:srgbClr>
                            </a:solid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2" name="Oval 122"/>
                          <wps:cNvSpPr/>
                          <wps:spPr>
                            <a:xfrm flipH="1">
                              <a:off x="988541" y="1252152"/>
                              <a:ext cx="35560" cy="35560"/>
                            </a:xfrm>
                            <a:prstGeom prst="ellipse">
                              <a:avLst/>
                            </a:prstGeom>
                            <a:solidFill>
                              <a:srgbClr val="4F81BD">
                                <a:lumMod val="20000"/>
                                <a:lumOff val="80000"/>
                              </a:srgbClr>
                            </a:solid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3" name="Oval 123"/>
                          <wps:cNvSpPr/>
                          <wps:spPr>
                            <a:xfrm flipH="1">
                              <a:off x="1178011" y="1441622"/>
                              <a:ext cx="35560" cy="35560"/>
                            </a:xfrm>
                            <a:prstGeom prst="ellipse">
                              <a:avLst/>
                            </a:prstGeom>
                            <a:solidFill>
                              <a:srgbClr val="4F81BD">
                                <a:lumMod val="20000"/>
                                <a:lumOff val="80000"/>
                              </a:srgbClr>
                            </a:solid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4" name="Oval 124"/>
                          <wps:cNvSpPr/>
                          <wps:spPr>
                            <a:xfrm flipH="1">
                              <a:off x="1037968" y="1507525"/>
                              <a:ext cx="35560" cy="35560"/>
                            </a:xfrm>
                            <a:prstGeom prst="ellipse">
                              <a:avLst/>
                            </a:prstGeom>
                            <a:solidFill>
                              <a:srgbClr val="4F81BD">
                                <a:lumMod val="20000"/>
                                <a:lumOff val="80000"/>
                              </a:srgbClr>
                            </a:solid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5" name="Oval 125"/>
                          <wps:cNvSpPr/>
                          <wps:spPr>
                            <a:xfrm flipH="1">
                              <a:off x="1260389" y="1260390"/>
                              <a:ext cx="35560" cy="35560"/>
                            </a:xfrm>
                            <a:prstGeom prst="ellipse">
                              <a:avLst/>
                            </a:prstGeom>
                            <a:solidFill>
                              <a:srgbClr val="4F81BD">
                                <a:lumMod val="20000"/>
                                <a:lumOff val="80000"/>
                              </a:srgbClr>
                            </a:solid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6" name="Curved Down Arrow 126"/>
                          <wps:cNvSpPr/>
                          <wps:spPr>
                            <a:xfrm rot="555370">
                              <a:off x="1145060" y="65903"/>
                              <a:ext cx="1614616" cy="543560"/>
                            </a:xfrm>
                            <a:prstGeom prst="curvedDownArrow">
                              <a:avLst>
                                <a:gd name="adj1" fmla="val 22017"/>
                                <a:gd name="adj2" fmla="val 57638"/>
                                <a:gd name="adj3" fmla="val 25000"/>
                              </a:avLst>
                            </a:prstGeom>
                            <a:solidFill>
                              <a:srgbClr val="EEECE1">
                                <a:lumMod val="90000"/>
                              </a:srgbClr>
                            </a:solidFill>
                            <a:ln w="127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7" name="Text Box 127"/>
                          <wps:cNvSpPr txBox="1"/>
                          <wps:spPr>
                            <a:xfrm>
                              <a:off x="2150496" y="834631"/>
                              <a:ext cx="1062680" cy="370732"/>
                            </a:xfrm>
                            <a:prstGeom prst="rect">
                              <a:avLst/>
                            </a:prstGeom>
                            <a:solidFill>
                              <a:sysClr val="window" lastClr="FFFFFF"/>
                            </a:solidFill>
                            <a:ln w="12700">
                              <a:solidFill>
                                <a:prstClr val="black"/>
                              </a:solidFill>
                            </a:ln>
                            <a:effectLst/>
                          </wps:spPr>
                          <wps:txbx>
                            <w:txbxContent>
                              <w:p w14:paraId="367102AD" w14:textId="77777777" w:rsidR="005C1176" w:rsidRPr="00D75562" w:rsidRDefault="005C1176" w:rsidP="00EB1D08">
                                <w:pPr>
                                  <w:jc w:val="center"/>
                                  <w:rPr>
                                    <w:sz w:val="16"/>
                                    <w:szCs w:val="16"/>
                                    <w:lang w:val="en-GB"/>
                                  </w:rPr>
                                </w:pPr>
                                <w:r w:rsidRPr="00D75562">
                                  <w:rPr>
                                    <w:sz w:val="16"/>
                                    <w:szCs w:val="16"/>
                                    <w:lang w:val="en-GB"/>
                                  </w:rPr>
                                  <w:t xml:space="preserve">Heat </w:t>
                                </w:r>
                                <w:proofErr w:type="spellStart"/>
                                <w:r w:rsidRPr="00D75562">
                                  <w:rPr>
                                    <w:sz w:val="16"/>
                                    <w:szCs w:val="16"/>
                                    <w:lang w:val="en-GB"/>
                                  </w:rPr>
                                  <w:t>Exchang</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8" name="Curved Down Arrow 128"/>
                          <wps:cNvSpPr/>
                          <wps:spPr>
                            <a:xfrm rot="10153143">
                              <a:off x="1021492" y="1491049"/>
                              <a:ext cx="1614616" cy="543560"/>
                            </a:xfrm>
                            <a:prstGeom prst="curvedDownArrow">
                              <a:avLst>
                                <a:gd name="adj1" fmla="val 22017"/>
                                <a:gd name="adj2" fmla="val 57638"/>
                                <a:gd name="adj3" fmla="val 25000"/>
                              </a:avLst>
                            </a:prstGeom>
                            <a:solidFill>
                              <a:srgbClr val="EEECE1">
                                <a:lumMod val="90000"/>
                              </a:srgbClr>
                            </a:solidFill>
                            <a:ln w="127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9" name="Text Box 129"/>
                          <wps:cNvSpPr txBox="1"/>
                          <wps:spPr>
                            <a:xfrm>
                              <a:off x="1337150" y="-309224"/>
                              <a:ext cx="979934" cy="309491"/>
                            </a:xfrm>
                            <a:prstGeom prst="rect">
                              <a:avLst/>
                            </a:prstGeom>
                            <a:noFill/>
                            <a:ln w="6350">
                              <a:noFill/>
                            </a:ln>
                            <a:effectLst/>
                          </wps:spPr>
                          <wps:txbx>
                            <w:txbxContent>
                              <w:p w14:paraId="62ED0798" w14:textId="77777777" w:rsidR="005C1176" w:rsidRPr="00D75562" w:rsidRDefault="005C1176" w:rsidP="00EB1D08">
                                <w:pPr>
                                  <w:jc w:val="center"/>
                                  <w:rPr>
                                    <w:sz w:val="16"/>
                                    <w:szCs w:val="16"/>
                                    <w:lang w:val="en-GB"/>
                                  </w:rPr>
                                </w:pPr>
                                <w:r>
                                  <w:rPr>
                                    <w:sz w:val="16"/>
                                    <w:szCs w:val="16"/>
                                    <w:lang w:val="en-GB"/>
                                  </w:rPr>
                                  <w:t>In F</w:t>
                                </w:r>
                                <w:r w:rsidRPr="00D75562">
                                  <w:rPr>
                                    <w:sz w:val="16"/>
                                    <w:szCs w:val="16"/>
                                    <w:lang w:val="en-GB"/>
                                  </w:rPr>
                                  <w:t>low</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0" name="Text Box 130"/>
                          <wps:cNvSpPr txBox="1"/>
                          <wps:spPr>
                            <a:xfrm>
                              <a:off x="1260398" y="2051542"/>
                              <a:ext cx="1089392" cy="307979"/>
                            </a:xfrm>
                            <a:prstGeom prst="rect">
                              <a:avLst/>
                            </a:prstGeom>
                            <a:noFill/>
                            <a:ln w="6350">
                              <a:noFill/>
                            </a:ln>
                            <a:effectLst/>
                          </wps:spPr>
                          <wps:txbx>
                            <w:txbxContent>
                              <w:p w14:paraId="259BFC92" w14:textId="77777777" w:rsidR="005C1176" w:rsidRPr="00D75562" w:rsidRDefault="005C1176" w:rsidP="00EB1D08">
                                <w:pPr>
                                  <w:jc w:val="center"/>
                                  <w:rPr>
                                    <w:sz w:val="16"/>
                                    <w:szCs w:val="16"/>
                                    <w:lang w:val="en-GB"/>
                                  </w:rPr>
                                </w:pPr>
                                <w:r>
                                  <w:rPr>
                                    <w:sz w:val="16"/>
                                    <w:szCs w:val="16"/>
                                    <w:lang w:val="en-GB"/>
                                  </w:rPr>
                                  <w:t>Out Flow</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3" name="Text Box 133"/>
                          <wps:cNvSpPr txBox="1"/>
                          <wps:spPr>
                            <a:xfrm>
                              <a:off x="72408" y="1589154"/>
                              <a:ext cx="949154" cy="680471"/>
                            </a:xfrm>
                            <a:prstGeom prst="rect">
                              <a:avLst/>
                            </a:prstGeom>
                            <a:noFill/>
                            <a:ln w="6350">
                              <a:noFill/>
                            </a:ln>
                            <a:effectLst/>
                          </wps:spPr>
                          <wps:txbx>
                            <w:txbxContent>
                              <w:p w14:paraId="4E8BE9D9" w14:textId="77777777" w:rsidR="005C1176" w:rsidRPr="00D75562" w:rsidRDefault="005C1176" w:rsidP="00EB1D08">
                                <w:pPr>
                                  <w:spacing w:line="240" w:lineRule="exact"/>
                                  <w:jc w:val="center"/>
                                  <w:rPr>
                                    <w:sz w:val="16"/>
                                    <w:szCs w:val="16"/>
                                    <w:lang w:val="en-GB"/>
                                  </w:rPr>
                                </w:pPr>
                                <w:r w:rsidRPr="00D75562">
                                  <w:rPr>
                                    <w:sz w:val="16"/>
                                    <w:szCs w:val="16"/>
                                    <w:lang w:val="en-GB"/>
                                  </w:rPr>
                                  <w:t>Volumetric Collecto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6" name="Text Box 136"/>
                          <wps:cNvSpPr txBox="1"/>
                          <wps:spPr>
                            <a:xfrm>
                              <a:off x="685526" y="2359521"/>
                              <a:ext cx="2858411" cy="354646"/>
                            </a:xfrm>
                            <a:prstGeom prst="rect">
                              <a:avLst/>
                            </a:prstGeom>
                            <a:noFill/>
                            <a:ln w="6350">
                              <a:noFill/>
                            </a:ln>
                            <a:effectLst/>
                          </wps:spPr>
                          <wps:txbx>
                            <w:txbxContent>
                              <w:p w14:paraId="03C836EB" w14:textId="77777777" w:rsidR="005C1176" w:rsidRPr="00D03171" w:rsidRDefault="005C1176" w:rsidP="00EB1D08">
                                <w:pPr>
                                  <w:jc w:val="center"/>
                                </w:pPr>
                                <w:r w:rsidRPr="00D7126A">
                                  <w:rPr>
                                    <w:b/>
                                  </w:rPr>
                                  <w:t>Figure1.</w:t>
                                </w:r>
                                <w:r w:rsidRPr="00D03171">
                                  <w:t xml:space="preserve"> Energy harvesting syste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7" name="Group 7"/>
                        <wpg:cNvGrpSpPr/>
                        <wpg:grpSpPr>
                          <a:xfrm>
                            <a:off x="152400" y="796637"/>
                            <a:ext cx="361103" cy="81914"/>
                            <a:chOff x="0" y="0"/>
                            <a:chExt cx="361103" cy="81914"/>
                          </a:xfrm>
                        </wpg:grpSpPr>
                        <wps:wsp>
                          <wps:cNvPr id="3770" name="Freeform 3770"/>
                          <wps:cNvSpPr/>
                          <wps:spPr>
                            <a:xfrm>
                              <a:off x="0" y="0"/>
                              <a:ext cx="263482" cy="81914"/>
                            </a:xfrm>
                            <a:custGeom>
                              <a:avLst/>
                              <a:gdLst>
                                <a:gd name="connsiteX0" fmla="*/ 0 w 592532"/>
                                <a:gd name="connsiteY0" fmla="*/ 89037 h 147637"/>
                                <a:gd name="connsiteX1" fmla="*/ 87783 w 592532"/>
                                <a:gd name="connsiteY1" fmla="*/ 1255 h 147637"/>
                                <a:gd name="connsiteX2" fmla="*/ 160935 w 592532"/>
                                <a:gd name="connsiteY2" fmla="*/ 147559 h 147637"/>
                                <a:gd name="connsiteX3" fmla="*/ 248717 w 592532"/>
                                <a:gd name="connsiteY3" fmla="*/ 23201 h 147637"/>
                                <a:gd name="connsiteX4" fmla="*/ 358445 w 592532"/>
                                <a:gd name="connsiteY4" fmla="*/ 132929 h 147637"/>
                                <a:gd name="connsiteX5" fmla="*/ 431597 w 592532"/>
                                <a:gd name="connsiteY5" fmla="*/ 37831 h 147637"/>
                                <a:gd name="connsiteX6" fmla="*/ 519380 w 592532"/>
                                <a:gd name="connsiteY6" fmla="*/ 118298 h 147637"/>
                                <a:gd name="connsiteX7" fmla="*/ 592532 w 592532"/>
                                <a:gd name="connsiteY7" fmla="*/ 74407 h 147637"/>
                                <a:gd name="connsiteX8" fmla="*/ 592532 w 592532"/>
                                <a:gd name="connsiteY8" fmla="*/ 74407 h 14763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592532" h="147637">
                                  <a:moveTo>
                                    <a:pt x="0" y="89037"/>
                                  </a:moveTo>
                                  <a:cubicBezTo>
                                    <a:pt x="30480" y="40269"/>
                                    <a:pt x="60961" y="-8499"/>
                                    <a:pt x="87783" y="1255"/>
                                  </a:cubicBezTo>
                                  <a:cubicBezTo>
                                    <a:pt x="114606" y="11009"/>
                                    <a:pt x="134113" y="143901"/>
                                    <a:pt x="160935" y="147559"/>
                                  </a:cubicBezTo>
                                  <a:cubicBezTo>
                                    <a:pt x="187757" y="151217"/>
                                    <a:pt x="215799" y="25639"/>
                                    <a:pt x="248717" y="23201"/>
                                  </a:cubicBezTo>
                                  <a:cubicBezTo>
                                    <a:pt x="281635" y="20763"/>
                                    <a:pt x="327965" y="130491"/>
                                    <a:pt x="358445" y="132929"/>
                                  </a:cubicBezTo>
                                  <a:cubicBezTo>
                                    <a:pt x="388925" y="135367"/>
                                    <a:pt x="404775" y="40269"/>
                                    <a:pt x="431597" y="37831"/>
                                  </a:cubicBezTo>
                                  <a:cubicBezTo>
                                    <a:pt x="458420" y="35392"/>
                                    <a:pt x="492558" y="112202"/>
                                    <a:pt x="519380" y="118298"/>
                                  </a:cubicBezTo>
                                  <a:cubicBezTo>
                                    <a:pt x="546202" y="124394"/>
                                    <a:pt x="592532" y="74407"/>
                                    <a:pt x="592532" y="74407"/>
                                  </a:cubicBezTo>
                                  <a:lnTo>
                                    <a:pt x="592532" y="74407"/>
                                  </a:lnTo>
                                </a:path>
                              </a:pathLst>
                            </a:custGeom>
                            <a:no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71" name="Straight Arrow Connector 3771"/>
                          <wps:cNvCnPr/>
                          <wps:spPr>
                            <a:xfrm rot="16200000">
                              <a:off x="310303" y="-7388"/>
                              <a:ext cx="0" cy="101600"/>
                            </a:xfrm>
                            <a:prstGeom prst="straightConnector1">
                              <a:avLst/>
                            </a:prstGeom>
                            <a:noFill/>
                            <a:ln w="9525" cap="flat" cmpd="sng" algn="ctr">
                              <a:solidFill>
                                <a:sysClr val="windowText" lastClr="000000"/>
                              </a:solidFill>
                              <a:prstDash val="solid"/>
                              <a:tailEnd type="triangle" w="med" len="med"/>
                            </a:ln>
                            <a:effectLst/>
                          </wps:spPr>
                          <wps:bodyPr/>
                        </wps:wsp>
                      </wpg:grpSp>
                      <wpg:grpSp>
                        <wpg:cNvPr id="8" name="Group 8"/>
                        <wpg:cNvGrpSpPr/>
                        <wpg:grpSpPr>
                          <a:xfrm>
                            <a:off x="152400" y="942109"/>
                            <a:ext cx="361103" cy="81914"/>
                            <a:chOff x="0" y="0"/>
                            <a:chExt cx="361103" cy="81914"/>
                          </a:xfrm>
                        </wpg:grpSpPr>
                        <wps:wsp>
                          <wps:cNvPr id="9" name="Freeform 3770"/>
                          <wps:cNvSpPr/>
                          <wps:spPr>
                            <a:xfrm>
                              <a:off x="0" y="0"/>
                              <a:ext cx="263482" cy="81914"/>
                            </a:xfrm>
                            <a:custGeom>
                              <a:avLst/>
                              <a:gdLst>
                                <a:gd name="connsiteX0" fmla="*/ 0 w 592532"/>
                                <a:gd name="connsiteY0" fmla="*/ 89037 h 147637"/>
                                <a:gd name="connsiteX1" fmla="*/ 87783 w 592532"/>
                                <a:gd name="connsiteY1" fmla="*/ 1255 h 147637"/>
                                <a:gd name="connsiteX2" fmla="*/ 160935 w 592532"/>
                                <a:gd name="connsiteY2" fmla="*/ 147559 h 147637"/>
                                <a:gd name="connsiteX3" fmla="*/ 248717 w 592532"/>
                                <a:gd name="connsiteY3" fmla="*/ 23201 h 147637"/>
                                <a:gd name="connsiteX4" fmla="*/ 358445 w 592532"/>
                                <a:gd name="connsiteY4" fmla="*/ 132929 h 147637"/>
                                <a:gd name="connsiteX5" fmla="*/ 431597 w 592532"/>
                                <a:gd name="connsiteY5" fmla="*/ 37831 h 147637"/>
                                <a:gd name="connsiteX6" fmla="*/ 519380 w 592532"/>
                                <a:gd name="connsiteY6" fmla="*/ 118298 h 147637"/>
                                <a:gd name="connsiteX7" fmla="*/ 592532 w 592532"/>
                                <a:gd name="connsiteY7" fmla="*/ 74407 h 147637"/>
                                <a:gd name="connsiteX8" fmla="*/ 592532 w 592532"/>
                                <a:gd name="connsiteY8" fmla="*/ 74407 h 14763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592532" h="147637">
                                  <a:moveTo>
                                    <a:pt x="0" y="89037"/>
                                  </a:moveTo>
                                  <a:cubicBezTo>
                                    <a:pt x="30480" y="40269"/>
                                    <a:pt x="60961" y="-8499"/>
                                    <a:pt x="87783" y="1255"/>
                                  </a:cubicBezTo>
                                  <a:cubicBezTo>
                                    <a:pt x="114606" y="11009"/>
                                    <a:pt x="134113" y="143901"/>
                                    <a:pt x="160935" y="147559"/>
                                  </a:cubicBezTo>
                                  <a:cubicBezTo>
                                    <a:pt x="187757" y="151217"/>
                                    <a:pt x="215799" y="25639"/>
                                    <a:pt x="248717" y="23201"/>
                                  </a:cubicBezTo>
                                  <a:cubicBezTo>
                                    <a:pt x="281635" y="20763"/>
                                    <a:pt x="327965" y="130491"/>
                                    <a:pt x="358445" y="132929"/>
                                  </a:cubicBezTo>
                                  <a:cubicBezTo>
                                    <a:pt x="388925" y="135367"/>
                                    <a:pt x="404775" y="40269"/>
                                    <a:pt x="431597" y="37831"/>
                                  </a:cubicBezTo>
                                  <a:cubicBezTo>
                                    <a:pt x="458420" y="35392"/>
                                    <a:pt x="492558" y="112202"/>
                                    <a:pt x="519380" y="118298"/>
                                  </a:cubicBezTo>
                                  <a:cubicBezTo>
                                    <a:pt x="546202" y="124394"/>
                                    <a:pt x="592532" y="74407"/>
                                    <a:pt x="592532" y="74407"/>
                                  </a:cubicBezTo>
                                  <a:lnTo>
                                    <a:pt x="592532" y="74407"/>
                                  </a:lnTo>
                                </a:path>
                              </a:pathLst>
                            </a:custGeom>
                            <a:no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 name="Straight Arrow Connector 15"/>
                          <wps:cNvCnPr/>
                          <wps:spPr>
                            <a:xfrm rot="16200000">
                              <a:off x="310303" y="-7388"/>
                              <a:ext cx="0" cy="101600"/>
                            </a:xfrm>
                            <a:prstGeom prst="straightConnector1">
                              <a:avLst/>
                            </a:prstGeom>
                            <a:noFill/>
                            <a:ln w="9525" cap="flat" cmpd="sng" algn="ctr">
                              <a:solidFill>
                                <a:sysClr val="windowText" lastClr="000000"/>
                              </a:solidFill>
                              <a:prstDash val="solid"/>
                              <a:tailEnd type="triangle" w="med" len="med"/>
                            </a:ln>
                            <a:effectLst/>
                          </wps:spPr>
                          <wps:bodyPr/>
                        </wps:wsp>
                      </wpg:grpSp>
                      <wpg:grpSp>
                        <wpg:cNvPr id="24" name="Group 24"/>
                        <wpg:cNvGrpSpPr/>
                        <wpg:grpSpPr>
                          <a:xfrm>
                            <a:off x="152400" y="1066800"/>
                            <a:ext cx="361103" cy="81914"/>
                            <a:chOff x="0" y="0"/>
                            <a:chExt cx="361103" cy="81914"/>
                          </a:xfrm>
                        </wpg:grpSpPr>
                        <wps:wsp>
                          <wps:cNvPr id="26" name="Freeform 3770"/>
                          <wps:cNvSpPr/>
                          <wps:spPr>
                            <a:xfrm>
                              <a:off x="0" y="0"/>
                              <a:ext cx="263482" cy="81914"/>
                            </a:xfrm>
                            <a:custGeom>
                              <a:avLst/>
                              <a:gdLst>
                                <a:gd name="connsiteX0" fmla="*/ 0 w 592532"/>
                                <a:gd name="connsiteY0" fmla="*/ 89037 h 147637"/>
                                <a:gd name="connsiteX1" fmla="*/ 87783 w 592532"/>
                                <a:gd name="connsiteY1" fmla="*/ 1255 h 147637"/>
                                <a:gd name="connsiteX2" fmla="*/ 160935 w 592532"/>
                                <a:gd name="connsiteY2" fmla="*/ 147559 h 147637"/>
                                <a:gd name="connsiteX3" fmla="*/ 248717 w 592532"/>
                                <a:gd name="connsiteY3" fmla="*/ 23201 h 147637"/>
                                <a:gd name="connsiteX4" fmla="*/ 358445 w 592532"/>
                                <a:gd name="connsiteY4" fmla="*/ 132929 h 147637"/>
                                <a:gd name="connsiteX5" fmla="*/ 431597 w 592532"/>
                                <a:gd name="connsiteY5" fmla="*/ 37831 h 147637"/>
                                <a:gd name="connsiteX6" fmla="*/ 519380 w 592532"/>
                                <a:gd name="connsiteY6" fmla="*/ 118298 h 147637"/>
                                <a:gd name="connsiteX7" fmla="*/ 592532 w 592532"/>
                                <a:gd name="connsiteY7" fmla="*/ 74407 h 147637"/>
                                <a:gd name="connsiteX8" fmla="*/ 592532 w 592532"/>
                                <a:gd name="connsiteY8" fmla="*/ 74407 h 14763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592532" h="147637">
                                  <a:moveTo>
                                    <a:pt x="0" y="89037"/>
                                  </a:moveTo>
                                  <a:cubicBezTo>
                                    <a:pt x="30480" y="40269"/>
                                    <a:pt x="60961" y="-8499"/>
                                    <a:pt x="87783" y="1255"/>
                                  </a:cubicBezTo>
                                  <a:cubicBezTo>
                                    <a:pt x="114606" y="11009"/>
                                    <a:pt x="134113" y="143901"/>
                                    <a:pt x="160935" y="147559"/>
                                  </a:cubicBezTo>
                                  <a:cubicBezTo>
                                    <a:pt x="187757" y="151217"/>
                                    <a:pt x="215799" y="25639"/>
                                    <a:pt x="248717" y="23201"/>
                                  </a:cubicBezTo>
                                  <a:cubicBezTo>
                                    <a:pt x="281635" y="20763"/>
                                    <a:pt x="327965" y="130491"/>
                                    <a:pt x="358445" y="132929"/>
                                  </a:cubicBezTo>
                                  <a:cubicBezTo>
                                    <a:pt x="388925" y="135367"/>
                                    <a:pt x="404775" y="40269"/>
                                    <a:pt x="431597" y="37831"/>
                                  </a:cubicBezTo>
                                  <a:cubicBezTo>
                                    <a:pt x="458420" y="35392"/>
                                    <a:pt x="492558" y="112202"/>
                                    <a:pt x="519380" y="118298"/>
                                  </a:cubicBezTo>
                                  <a:cubicBezTo>
                                    <a:pt x="546202" y="124394"/>
                                    <a:pt x="592532" y="74407"/>
                                    <a:pt x="592532" y="74407"/>
                                  </a:cubicBezTo>
                                  <a:lnTo>
                                    <a:pt x="592532" y="74407"/>
                                  </a:lnTo>
                                </a:path>
                              </a:pathLst>
                            </a:custGeom>
                            <a:no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 name="Straight Arrow Connector 27"/>
                          <wps:cNvCnPr/>
                          <wps:spPr>
                            <a:xfrm rot="16200000">
                              <a:off x="310303" y="-7388"/>
                              <a:ext cx="0" cy="101600"/>
                            </a:xfrm>
                            <a:prstGeom prst="straightConnector1">
                              <a:avLst/>
                            </a:prstGeom>
                            <a:noFill/>
                            <a:ln w="9525" cap="flat" cmpd="sng" algn="ctr">
                              <a:solidFill>
                                <a:sysClr val="windowText" lastClr="000000"/>
                              </a:solidFill>
                              <a:prstDash val="solid"/>
                              <a:tailEnd type="triangle" w="med" len="med"/>
                            </a:ln>
                            <a:effectLst/>
                          </wps:spPr>
                          <wps:bodyPr/>
                        </wps:wsp>
                      </wpg:grpSp>
                      <wps:wsp>
                        <wps:cNvPr id="28" name="Text Box 28"/>
                        <wps:cNvSpPr txBox="1"/>
                        <wps:spPr>
                          <a:xfrm>
                            <a:off x="0" y="581891"/>
                            <a:ext cx="712692" cy="222502"/>
                          </a:xfrm>
                          <a:prstGeom prst="rect">
                            <a:avLst/>
                          </a:prstGeom>
                          <a:noFill/>
                          <a:ln w="6350">
                            <a:noFill/>
                          </a:ln>
                          <a:effectLst/>
                        </wps:spPr>
                        <wps:txbx>
                          <w:txbxContent>
                            <w:p w14:paraId="2CDFE1CC" w14:textId="77777777" w:rsidR="005C1176" w:rsidRPr="00D75562" w:rsidRDefault="005C1176" w:rsidP="00EB1D08">
                              <w:pPr>
                                <w:jc w:val="center"/>
                                <w:rPr>
                                  <w:sz w:val="16"/>
                                  <w:szCs w:val="16"/>
                                  <w:lang w:val="en-GB"/>
                                </w:rPr>
                              </w:pPr>
                              <w:r>
                                <w:rPr>
                                  <w:sz w:val="16"/>
                                  <w:szCs w:val="16"/>
                                  <w:lang w:val="en-GB"/>
                                </w:rPr>
                                <w:t>Heat sour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54B7174C" id="Group 29" o:spid="_x0000_s1026" style="position:absolute;margin-left:127.8pt;margin-top:17.75pt;width:214.6pt;height:171.15pt;z-index:251692032" coordsize="27256,2173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">
                <v:group id="Group 90" o:spid="_x0000_s1027" style="position:absolute;left:2008;width:25248;height:21736" coordorigin="724,-3092" coordsize="34715,302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">
                  <v:rect id="Rectangle 92" o:spid="_x0000_s1028" style="position:absolute;left:7743;top:5436;width:6915;height:104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" filled="f" strokecolor="windowText" strokeweight="2pt"/>
                  <v:oval id="Oval 93" o:spid="_x0000_s1029" style="position:absolute;left:8484;top:6013;width:360;height:360;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" fillcolor="#dce6f2" strokecolor="#385d8a" strokeweight="2pt"/>
                  <v:oval id="Oval 94" o:spid="_x0000_s1030" style="position:absolute;left:9967;top:6425;width:356;height:356;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" fillcolor="#dce6f2" strokecolor="#385d8a" strokeweight="2pt"/>
                  <v:oval id="Oval 95" o:spid="_x0000_s1031" style="position:absolute;left:11532;top:6178;width:356;height:355;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" fillcolor="#dce6f2" strokecolor="#385d8a" strokeweight="2pt"/>
                  <v:oval id="Oval 96" o:spid="_x0000_s1032" style="position:absolute;left:13015;top:5848;width:356;height:356;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" fillcolor="#dce6f2" strokecolor="#385d8a" strokeweight="2pt"/>
                  <v:oval id="Oval 97" o:spid="_x0000_s1033" style="position:absolute;left:14086;top:6672;width:356;height:356;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" fillcolor="#dce6f2" strokecolor="#385d8a" strokeweight="2pt"/>
                  <v:oval id="Oval 98" o:spid="_x0000_s1034" style="position:absolute;left:9638;top:7661;width:355;height:355;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" fillcolor="#dce6f2" strokecolor="#385d8a" strokeweight="2pt"/>
                  <v:oval id="Oval 99" o:spid="_x0000_s1035" style="position:absolute;left:11532;top:7990;width:356;height:356;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" fillcolor="#4f81bd" strokecolor="#385d8a" strokeweight="2pt"/>
                  <v:oval id="Oval 100" o:spid="_x0000_s1036" style="position:absolute;left:13015;top:7661;width:356;height:355;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" fillcolor="#4f81bd" strokecolor="#385d8a" strokeweight="2pt"/>
                  <v:oval id="Oval 101" o:spid="_x0000_s1037" style="position:absolute;left:13921;top:8320;width:356;height:355;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" fillcolor="#dce6f2" strokecolor="#385d8a" strokeweight="2pt"/>
                  <v:oval id="Oval 102" o:spid="_x0000_s1038" style="position:absolute;left:8073;top:7990;width:355;height:356;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" fillcolor="#dce6f2" strokecolor="#385d8a" strokeweight="2pt"/>
                  <v:oval id="Oval 103" o:spid="_x0000_s1039" style="position:absolute;left:8073;top:10297;width:355;height:355;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" fillcolor="#dce6f2" strokecolor="#385d8a" strokeweight="2pt"/>
                  <v:oval id="Oval 104" o:spid="_x0000_s1040" style="position:absolute;left:11532;top:7990;width:356;height:356;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" fillcolor="#dce6f2" strokecolor="#385d8a" strokeweight="2pt"/>
                  <v:oval id="Oval 105" o:spid="_x0000_s1041" style="position:absolute;left:13015;top:7661;width:356;height:355;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" fillcolor="#dce6f2" strokecolor="#385d8a" strokeweight="2pt"/>
                  <v:oval id="Oval 106" o:spid="_x0000_s1042" style="position:absolute;left:10214;top:11038;width:356;height:356;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" fillcolor="#dce6f2" strokecolor="#385d8a" strokeweight="2pt"/>
                  <v:oval id="Oval 107" o:spid="_x0000_s1043" style="position:absolute;left:11862;top:10626;width:356;height:356;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" fillcolor="#dce6f2" strokecolor="#385d8a" strokeweight="2pt"/>
                  <v:oval id="Oval 108" o:spid="_x0000_s1044" style="position:absolute;left:11203;top:9226;width:356;height:355;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" fillcolor="#dce6f2" strokecolor="#385d8a" strokeweight="2pt"/>
                  <v:oval id="Oval 109" o:spid="_x0000_s1045" style="position:absolute;left:13015;top:9473;width:356;height:356;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" fillcolor="#dce6f2" strokecolor="#385d8a" strokeweight="2pt"/>
                  <v:oval id="Oval 110" o:spid="_x0000_s1046" style="position:absolute;left:8732;top:11368;width:355;height:355;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" fillcolor="#dce6f2" strokecolor="#385d8a" strokeweight="2pt"/>
                  <v:oval id="Oval 111" o:spid="_x0000_s1047" style="position:absolute;left:14086;top:10297;width:356;height:355;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" fillcolor="#dce6f2" strokecolor="#385d8a" strokeweight="2pt"/>
                  <v:oval id="Oval 112" o:spid="_x0000_s1048" style="position:absolute;left:9555;top:9555;width:356;height:356;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" fillcolor="#dce6f2" strokecolor="#385d8a" strokeweight="2pt"/>
                  <v:oval id="Oval 113" o:spid="_x0000_s1049" style="position:absolute;left:13180;top:11121;width:356;height:355;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" fillcolor="#dce6f2" strokecolor="#385d8a" strokeweight="2pt"/>
                  <v:oval id="Oval 114" o:spid="_x0000_s1050" style="position:absolute;left:8073;top:14745;width:355;height:356;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" fillcolor="#dce6f2" strokecolor="#385d8a" strokeweight="2pt"/>
                  <v:oval id="Oval 115" o:spid="_x0000_s1051" style="position:absolute;left:8073;top:12686;width:355;height:355;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" fillcolor="#dce6f2" strokecolor="#385d8a" strokeweight="2pt"/>
                  <v:oval id="Oval 116" o:spid="_x0000_s1052" style="position:absolute;left:11121;top:13345;width:355;height:355;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" fillcolor="#dce6f2" strokecolor="#385d8a" strokeweight="2pt"/>
                  <v:oval id="Oval 117" o:spid="_x0000_s1053" style="position:absolute;left:11615;top:12274;width:355;height:355;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" fillcolor="#dce6f2" strokecolor="#385d8a" strokeweight="2pt"/>
                  <v:oval id="Oval 118" o:spid="_x0000_s1054" style="position:absolute;left:8896;top:14004;width:356;height:355;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" fillcolor="#dce6f2" strokecolor="#385d8a" strokeweight="2pt"/>
                  <v:oval id="Oval 119" o:spid="_x0000_s1055" style="position:absolute;left:13180;top:14745;width:356;height:356;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" fillcolor="#dce6f2" strokecolor="#385d8a" strokeweight="2pt"/>
                  <v:oval id="Oval 120" o:spid="_x0000_s1056" style="position:absolute;left:13921;top:13427;width:356;height:356;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" fillcolor="#dce6f2" strokecolor="#385d8a" strokeweight="2pt"/>
                  <v:oval id="Oval 121" o:spid="_x0000_s1057" style="position:absolute;left:14251;top:12274;width:356;height:355;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" fillcolor="#dce6f2" strokecolor="#385d8a" strokeweight="2pt"/>
                  <v:oval id="Oval 122" o:spid="_x0000_s1058" style="position:absolute;left:9885;top:12521;width:356;height:356;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" fillcolor="#dce6f2" strokecolor="#385d8a" strokeweight="2pt"/>
                  <v:oval id="Oval 123" o:spid="_x0000_s1059" style="position:absolute;left:11780;top:14416;width:355;height:355;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" fillcolor="#dce6f2" strokecolor="#385d8a" strokeweight="2pt"/>
                  <v:oval id="Oval 124" o:spid="_x0000_s1060" style="position:absolute;left:10379;top:15075;width:356;height:355;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" fillcolor="#dce6f2" strokecolor="#385d8a" strokeweight="2pt"/>
                  <v:oval id="Oval 125" o:spid="_x0000_s1061" style="position:absolute;left:12603;top:12603;width:356;height:356;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" fillcolor="#dce6f2" strokecolor="#385d8a" strokeweight="2pt"/>
                  <v:shapetype id="_x0000_t105" coordsize="21600,21600" o:spt="105" adj="12960,19440,14400" path="wr,0@3@23,0@22@4,0@15,0@1@23@7,0@13@2l@14@2@8@22@12@2at,0@3@23@11@2@17@26@15,0@1@23@17@26@15@22xewr,0@3@23@4,0@17@26nfe">
                    <v:stroke joinstyle="miter"/>
                    <v:formulas>
                      <v:f eqn="val #0"/>
                      <v:f eqn="val #1"/>
                      <v:f eqn="val #2"/>
                      <v:f eqn="sum #0 width #1"/>
                      <v:f eqn="prod @3 1 2"/>
                      <v:f eqn="sum #1 #1 width"/>
                      <v:f eqn="sum @5 #1 #0"/>
                      <v:f eqn="prod @6 1 2"/>
                      <v:f eqn="mid width #0"/>
                      <v:f eqn="sum height 0 #2"/>
                      <v:f eqn="ellipse @9 height @4"/>
                      <v:f eqn="sum @4 @10 0"/>
                      <v:f eqn="sum @11 #1 width"/>
                      <v:f eqn="sum @7 @10 0"/>
                      <v:f eqn="sum @12 width #0"/>
                      <v:f eqn="sum @5 0 #0"/>
                      <v:f eqn="prod @15 1 2"/>
                      <v:f eqn="mid @4 @7"/>
                      <v:f eqn="sum #0 #1 width"/>
                      <v:f eqn="prod @18 1 2"/>
                      <v:f eqn="sum @17 0 @19"/>
                      <v:f eqn="val width"/>
                      <v:f eqn="val height"/>
                      <v:f eqn="prod height 2 1"/>
                      <v:f eqn="sum @17 0 @4"/>
                      <v:f eqn="ellipse @24 @4 height"/>
                      <v:f eqn="sum height 0 @25"/>
                      <v:f eqn="sum @8 128 0"/>
                      <v:f eqn="prod @5 1 2"/>
                      <v:f eqn="sum @5 0 128"/>
                      <v:f eqn="sum #0 @17 @12"/>
                      <v:f eqn="ellipse @20 @4 height"/>
                      <v:f eqn="sum width 0 #0"/>
                      <v:f eqn="prod @32 1 2"/>
                      <v:f eqn="prod height height 1"/>
                      <v:f eqn="prod @9 @9 1"/>
                      <v:f eqn="sum @34 0 @35"/>
                      <v:f eqn="sqrt @36"/>
                      <v:f eqn="sum @37 height 0"/>
                      <v:f eqn="prod width height @38"/>
                      <v:f eqn="sum @39 64 0"/>
                      <v:f eqn="prod #0 1 2"/>
                      <v:f eqn="ellipse @33 @41 height"/>
                      <v:f eqn="sum height 0 @42"/>
                      <v:f eqn="sum @43 64 0"/>
                      <v:f eqn="prod @4 1 2"/>
                      <v:f eqn="sum #1 0 @45"/>
                      <v:f eqn="prod height 4390 32768"/>
                      <v:f eqn="prod height 28378 32768"/>
                    </v:formulas>
                    <v:path o:extrusionok="f" o:connecttype="custom" o:connectlocs="@17,0;@16,@22;@12,@2;@8,@22;@14,@2" o:connectangles="270,90,90,90,0" textboxrect="@45,@47,@46,@48"/>
                    <v:handles>
                      <v:h position="#0,bottomRight" xrange="@40,@29"/>
                      <v:h position="#1,bottomRight" xrange="@27,@21"/>
                      <v:h position="bottomRight,#2" yrange="@44,@22"/>
                    </v:handles>
                    <o:complex v:ext="view"/>
                  </v:shapetype>
                  <v:shape id="Curved Down Arrow 126" o:spid="_x0000_s1062" type="#_x0000_t105" style="position:absolute;left:11450;top:659;width:16146;height:5435;rotation:606612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" adj="17409,20305,16200" fillcolor="#ddd9c3" strokecolor="#385d8a" strokeweight="1pt"/>
                  <v:shapetype id="_x0000_t202" coordsize="21600,21600" o:spt="202" path="m,l,21600r21600,l21600,xe">
                    <v:stroke joinstyle="miter"/>
                    <v:path gradientshapeok="t" o:connecttype="rect"/>
                  </v:shapetype>
                  <v:shape id="Text Box 127" o:spid="_x0000_s1063" type="#_x0000_t202" style="position:absolute;left:21504;top:8346;width:10627;height:37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" fillcolor="window" strokeweight="1pt">
                    <v:textbox>
                      <w:txbxContent>
                        <w:p w14:paraId="367102AD" w14:textId="77777777" w:rsidR="005C1176" w:rsidRPr="00D75562" w:rsidRDefault="005C1176" w:rsidP="00EB1D08">
                          <w:pPr>
                            <w:jc w:val="center"/>
                            <w:rPr>
                              <w:sz w:val="16"/>
                              <w:szCs w:val="16"/>
                              <w:lang w:val="en-GB"/>
                            </w:rPr>
                          </w:pPr>
                          <w:r w:rsidRPr="00D75562">
                            <w:rPr>
                              <w:sz w:val="16"/>
                              <w:szCs w:val="16"/>
                              <w:lang w:val="en-GB"/>
                            </w:rPr>
                            <w:t xml:space="preserve">Heat </w:t>
                          </w:r>
                          <w:proofErr w:type="spellStart"/>
                          <w:r w:rsidRPr="00D75562">
                            <w:rPr>
                              <w:sz w:val="16"/>
                              <w:szCs w:val="16"/>
                              <w:lang w:val="en-GB"/>
                            </w:rPr>
                            <w:t>Exchang</w:t>
                          </w:r>
                          <w:proofErr w:type="spellEnd"/>
                        </w:p>
                      </w:txbxContent>
                    </v:textbox>
                  </v:shape>
                  <v:shape id="Curved Down Arrow 128" o:spid="_x0000_s1064" type="#_x0000_t105" style="position:absolute;left:10214;top:14910;width:16147;height:5436;rotation:11089940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" adj="17409,20305,16200" fillcolor="#ddd9c3" strokecolor="#385d8a" strokeweight="1pt"/>
                  <v:shape id="Text Box 129" o:spid="_x0000_s1065" type="#_x0000_t202" style="position:absolute;left:13371;top:-3092;width:9799;height:30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" filled="f" stroked="f" strokeweight=".5pt">
                    <v:textbox>
                      <w:txbxContent>
                        <w:p w14:paraId="62ED0798" w14:textId="77777777" w:rsidR="005C1176" w:rsidRPr="00D75562" w:rsidRDefault="005C1176" w:rsidP="00EB1D08">
                          <w:pPr>
                            <w:jc w:val="center"/>
                            <w:rPr>
                              <w:sz w:val="16"/>
                              <w:szCs w:val="16"/>
                              <w:lang w:val="en-GB"/>
                            </w:rPr>
                          </w:pPr>
                          <w:r>
                            <w:rPr>
                              <w:sz w:val="16"/>
                              <w:szCs w:val="16"/>
                              <w:lang w:val="en-GB"/>
                            </w:rPr>
                            <w:t>In F</w:t>
                          </w:r>
                          <w:r w:rsidRPr="00D75562">
                            <w:rPr>
                              <w:sz w:val="16"/>
                              <w:szCs w:val="16"/>
                              <w:lang w:val="en-GB"/>
                            </w:rPr>
                            <w:t>low</w:t>
                          </w:r>
                        </w:p>
                      </w:txbxContent>
                    </v:textbox>
                  </v:shape>
                  <v:shape id="Text Box 130" o:spid="_x0000_s1066" type="#_x0000_t202" style="position:absolute;left:12603;top:20515;width:10894;height:30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" filled="f" stroked="f" strokeweight=".5pt">
                    <v:textbox>
                      <w:txbxContent>
                        <w:p w14:paraId="259BFC92" w14:textId="77777777" w:rsidR="005C1176" w:rsidRPr="00D75562" w:rsidRDefault="005C1176" w:rsidP="00EB1D08">
                          <w:pPr>
                            <w:jc w:val="center"/>
                            <w:rPr>
                              <w:sz w:val="16"/>
                              <w:szCs w:val="16"/>
                              <w:lang w:val="en-GB"/>
                            </w:rPr>
                          </w:pPr>
                          <w:r>
                            <w:rPr>
                              <w:sz w:val="16"/>
                              <w:szCs w:val="16"/>
                              <w:lang w:val="en-GB"/>
                            </w:rPr>
                            <w:t>Out Flow</w:t>
                          </w:r>
                        </w:p>
                      </w:txbxContent>
                    </v:textbox>
                  </v:shape>
                  <v:shape id="Text Box 133" o:spid="_x0000_s1067" type="#_x0000_t202" style="position:absolute;left:724;top:15891;width:9491;height:68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" filled="f" stroked="f" strokeweight=".5pt">
                    <v:textbox>
                      <w:txbxContent>
                        <w:p w14:paraId="4E8BE9D9" w14:textId="77777777" w:rsidR="005C1176" w:rsidRPr="00D75562" w:rsidRDefault="005C1176" w:rsidP="00EB1D08">
                          <w:pPr>
                            <w:spacing w:line="240" w:lineRule="exact"/>
                            <w:jc w:val="center"/>
                            <w:rPr>
                              <w:sz w:val="16"/>
                              <w:szCs w:val="16"/>
                              <w:lang w:val="en-GB"/>
                            </w:rPr>
                          </w:pPr>
                          <w:r w:rsidRPr="00D75562">
                            <w:rPr>
                              <w:sz w:val="16"/>
                              <w:szCs w:val="16"/>
                              <w:lang w:val="en-GB"/>
                            </w:rPr>
                            <w:t>Volumetric Collector</w:t>
                          </w:r>
                        </w:p>
                      </w:txbxContent>
                    </v:textbox>
                  </v:shape>
                  <v:shape id="Text Box 136" o:spid="_x0000_s1068" type="#_x0000_t202" style="position:absolute;left:6855;top:23595;width:28584;height:35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" filled="f" stroked="f" strokeweight=".5pt">
                    <v:textbox>
                      <w:txbxContent>
                        <w:p w14:paraId="03C836EB" w14:textId="77777777" w:rsidR="005C1176" w:rsidRPr="00D03171" w:rsidRDefault="005C1176" w:rsidP="00EB1D08">
                          <w:pPr>
                            <w:jc w:val="center"/>
                          </w:pPr>
                          <w:r w:rsidRPr="00D7126A">
                            <w:rPr>
                              <w:b/>
                            </w:rPr>
                            <w:t>Figure1.</w:t>
                          </w:r>
                          <w:r w:rsidRPr="00D03171">
                            <w:t xml:space="preserve"> Energy harvesting system</w:t>
                          </w:r>
                        </w:p>
                      </w:txbxContent>
                    </v:textbox>
                  </v:shape>
                </v:group>
                <v:group id="Group 7" o:spid="_x0000_s1069" style="position:absolute;left:1524;top:7966;width:3611;height:819" coordsize="361103,819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">
                  <v:shape id="Freeform 3770" o:spid="_x0000_s1070" style="position:absolute;width:263482;height:81914;visibility:visible;mso-wrap-style:square;v-text-anchor:middle" coordsize="592532,1476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" path="m,89037c30480,40269,60961,-8499,87783,1255v26823,9754,46330,142646,73152,146304c187757,151217,215799,25639,248717,23201v32918,-2438,79248,107290,109728,109728c388925,135367,404775,40269,431597,37831v26823,-2439,60961,74371,87783,80467c546202,124394,592532,74407,592532,74407r,e" filled="f" strokecolor="windowText">
                    <v:path arrowok="t" o:connecttype="custom" o:connectlocs="0,49401;39035,696;71563,81871;110597,12873;159390,73754;191919,20990;230953,65636;263482,41284;263482,41284" o:connectangles="0,0,0,0,0,0,0,0,0"/>
                  </v:shape>
                  <v:shapetype id="_x0000_t32" coordsize="21600,21600" o:spt="32" o:oned="t" path="m,l21600,21600e" filled="f">
                    <v:path arrowok="t" fillok="f" o:connecttype="none"/>
                    <o:lock v:ext="edit" shapetype="t"/>
                  </v:shapetype>
                  <v:shape id="Straight Arrow Connector 3771" o:spid="_x0000_s1071" type="#_x0000_t32" style="position:absolute;left:310303;top:-7388;width:0;height:10160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" strokecolor="windowText">
                    <v:stroke endarrow="block"/>
                  </v:shape>
                </v:group>
                <v:group id="Group 8" o:spid="_x0000_s1072" style="position:absolute;left:1524;top:9421;width:3611;height:819" coordsize="361103,819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">
                  <v:shape id="Freeform 3770" o:spid="_x0000_s1073" style="position:absolute;width:263482;height:81914;visibility:visible;mso-wrap-style:square;v-text-anchor:middle" coordsize="592532,1476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" path="m,89037c30480,40269,60961,-8499,87783,1255v26823,9754,46330,142646,73152,146304c187757,151217,215799,25639,248717,23201v32918,-2438,79248,107290,109728,109728c388925,135367,404775,40269,431597,37831v26823,-2439,60961,74371,87783,80467c546202,124394,592532,74407,592532,74407r,e" filled="f" strokecolor="windowText">
                    <v:path arrowok="t" o:connecttype="custom" o:connectlocs="0,49401;39035,696;71563,81871;110597,12873;159390,73754;191919,20990;230953,65636;263482,41284;263482,41284" o:connectangles="0,0,0,0,0,0,0,0,0"/>
                  </v:shape>
                  <v:shape id="Straight Arrow Connector 15" o:spid="_x0000_s1074" type="#_x0000_t32" style="position:absolute;left:310303;top:-7388;width:0;height:10160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" strokecolor="windowText">
                    <v:stroke endarrow="block"/>
                  </v:shape>
                </v:group>
                <v:group id="Group 24" o:spid="_x0000_s1075" style="position:absolute;left:1524;top:10668;width:3611;height:819" coordsize="361103,819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">
                  <v:shape id="Freeform 3770" o:spid="_x0000_s1076" style="position:absolute;width:263482;height:81914;visibility:visible;mso-wrap-style:square;v-text-anchor:middle" coordsize="592532,1476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" path="m,89037c30480,40269,60961,-8499,87783,1255v26823,9754,46330,142646,73152,146304c187757,151217,215799,25639,248717,23201v32918,-2438,79248,107290,109728,109728c388925,135367,404775,40269,431597,37831v26823,-2439,60961,74371,87783,80467c546202,124394,592532,74407,592532,74407r,e" filled="f" strokecolor="windowText">
                    <v:path arrowok="t" o:connecttype="custom" o:connectlocs="0,49401;39035,696;71563,81871;110597,12873;159390,73754;191919,20990;230953,65636;263482,41284;263482,41284" o:connectangles="0,0,0,0,0,0,0,0,0"/>
                  </v:shape>
                  <v:shape id="Straight Arrow Connector 27" o:spid="_x0000_s1077" type="#_x0000_t32" style="position:absolute;left:310303;top:-7388;width:0;height:10160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" strokecolor="windowText">
                    <v:stroke endarrow="block"/>
                  </v:shape>
                </v:group>
                <v:shape id="Text Box 28" o:spid="_x0000_s1078" type="#_x0000_t202" style="position:absolute;top:5818;width:7126;height:22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" filled="f" stroked="f" strokeweight=".5pt">
                  <v:textbox>
                    <w:txbxContent>
                      <w:p w14:paraId="2CDFE1CC" w14:textId="77777777" w:rsidR="005C1176" w:rsidRPr="00D75562" w:rsidRDefault="005C1176" w:rsidP="00EB1D08">
                        <w:pPr>
                          <w:jc w:val="center"/>
                          <w:rPr>
                            <w:sz w:val="16"/>
                            <w:szCs w:val="16"/>
                            <w:lang w:val="en-GB"/>
                          </w:rPr>
                        </w:pPr>
                        <w:r>
                          <w:rPr>
                            <w:sz w:val="16"/>
                            <w:szCs w:val="16"/>
                            <w:lang w:val="en-GB"/>
                          </w:rPr>
                          <w:t>Heat source</w:t>
                        </w:r>
                      </w:p>
                    </w:txbxContent>
                  </v:textbox>
                </v:shape>
              </v:group>
            </w:pict>
          </mc:Fallback>
        </mc:AlternateContent>
      </w:r>
      <w:r w:rsidR="009D75A4">
        <w:br w:type="page"/>
      </w:r>
    </w:p>
    <w:p w14:paraId="75FC9D9D" w14:textId="77777777" w:rsidR="0005377D" w:rsidRDefault="00331E27" w:rsidP="00D565D3">
      <w:pPr>
        <w:pStyle w:val="BodyTextIndent"/>
        <w:spacing w:line="276" w:lineRule="auto"/>
        <w:ind w:firstLine="709"/>
      </w:pPr>
      <w:r w:rsidRPr="009673B5">
        <w:lastRenderedPageBreak/>
        <w:t>Nanoparticle suspensions are found to be effective electromagnetic wave absorbers within UV–</w:t>
      </w:r>
      <w:r w:rsidR="00D565D3">
        <w:t>V</w:t>
      </w:r>
      <w:r w:rsidRPr="009673B5">
        <w:t xml:space="preserve">isible </w:t>
      </w:r>
      <w:r w:rsidR="00D565D3">
        <w:t xml:space="preserve">wavelength </w:t>
      </w:r>
      <w:r w:rsidRPr="009673B5">
        <w:t>range</w:t>
      </w:r>
      <w:r w:rsidR="00D565D3">
        <w:t>s</w:t>
      </w:r>
      <w:r w:rsidRPr="009673B5">
        <w:t xml:space="preserve"> where 85% of solar energy is dissolved. While conventional base fluids absorb 15% of sola</w:t>
      </w:r>
      <w:r>
        <w:t xml:space="preserve">r energy within infrared </w:t>
      </w:r>
      <w:r w:rsidR="00D565D3">
        <w:t>wavelength range</w:t>
      </w:r>
      <w:r w:rsidR="00EB6B54">
        <w:t xml:space="preserve">, nanoparticles have </w:t>
      </w:r>
      <w:r w:rsidR="00EE05BA">
        <w:t>unique thermal and optical properties which are the basis of thermal applications</w:t>
      </w:r>
      <w:r w:rsidR="009A789E">
        <w:t xml:space="preserve"> </w:t>
      </w:r>
      <w:r w:rsidR="005775A8">
        <w:fldChar w:fldCharType="begin" w:fldLock="1"/>
      </w:r>
      <w:r w:rsidR="005775A8">
        <w:instrText>ADDIN CSL_CITATION {"citationItems":[{"id":"ITEM-1","itemData":{"author":[{"dropping-particle":"","family":"Duffie","given":"J. A.","non-dropping-particle":"","parse-names":false,"suffix":""},{"dropping-particle":"","family":"Beckman","given":"W. A.","non-dropping-particle":"","parse-names":false,"suffix":""}],"edition":"2","id":"ITEM-1","issued":{"date-parts":[["1991"]]},"publisher":"John Wiley &amp; Sons","publisher-place":"New York","title":"Solar Engineering of Thermal Processes","type":"book"},"uris":["http://www.mendeley.com/documents/?uuid=a1336291-3494-4b3c-90c0-0dfa7ca12398"]},{"id":"ITEM-2","itemData":{"author":[{"dropping-particle":"","family":"Green","given":"M. A.","non-dropping-particle":"","parse-names":false,"suffix":""}],"id":"ITEM-2","issued":{"date-parts":[["1981"]]},"publisher":"Prentice Hall","publisher-place":"Englewood Cliffs, NJ","title":"Solar cells: Operating principles, technology, and system applications","type":"book"},"uris":["http://www.mendeley.com/documents/?uuid=68438d31-3453-300e-8cd0-8023d163da7d"]},{"id":"ITEM-3","itemData":{"DOI":"10.1016/j.cap.2007.04.060","ISSN":"15671739","abstract":"Three kinds of nanofluids are prepared by dispersing Al2O3 and AlN nanoparticles-in-transformer oil. The thermal conductivity of the nanoparticle-oil mixtures increases with particle volume fraction and thermal conductivity of the solid particle itself. The AlN nanoparticles at a volume fraction of 0.5% can increase the thermal conductivity of the transformer oil by 8% and the overall heat transfer coefficient by 20%. From the natural convection test using a prototype transformer, the cooling effect of Al2O3/AlN-oil nanofluids on the heating element and oil itself is confirmed. However, the excess quantity of surfactant has a harmful effect on viscosity, thermal property, chemical stability, and thus it is strongly recommended to control the addition of the surfactant with great care. © 2007 Elsevier B.V. All rights reserved.","author":[{"dropping-particle":"","family":"Choi","given":"C.","non-dropping-particle":"","parse-names":false,"suffix":""},{"dropping-particle":"","family":"Yoo","given":"H. S.","non-dropping-particle":"","parse-names":false,"suffix":""},{"dropping-particle":"","family":"Oh","given":"J. M.","non-dropping-particle":"","parse-names":false,"suffix":""}],"container-title":"Current Applied Physics","id":"ITEM-3","issue":"6","issued":{"date-parts":[["2008","10"]]},"page":"710-712","title":"Preparation and heat transfer properties of nanoparticle-in-transformer oil dispersions as advanced energy-efficient coolants","type":"article-journal","volume":"8"},"uris":["http://www.mendeley.com/documents/?uuid=68060eef-48d6-339f-bd2a-bd860f1fed01"]}],"mendeley":{"formattedCitation":"[1–3]","plainTextFormattedCitation":"[1–3]","previouslyFormattedCitation":"[1–3]"},"properties":{"noteIndex":0},"schema":"https://github.com/citation-style-language/schema/raw/master/csl-citation.json"}</w:instrText>
      </w:r>
      <w:r w:rsidR="005775A8">
        <w:fldChar w:fldCharType="separate"/>
      </w:r>
      <w:r w:rsidR="005775A8" w:rsidRPr="005775A8">
        <w:rPr>
          <w:noProof/>
        </w:rPr>
        <w:t>[1–3]</w:t>
      </w:r>
      <w:r w:rsidR="005775A8">
        <w:fldChar w:fldCharType="end"/>
      </w:r>
      <w:r w:rsidR="0076227E" w:rsidRPr="00D405EA">
        <w:t>.</w:t>
      </w:r>
      <w:r w:rsidR="0076227E">
        <w:t xml:space="preserve"> </w:t>
      </w:r>
      <w:r w:rsidR="00EB6B54">
        <w:t>In the field of particle suspension, l</w:t>
      </w:r>
      <w:r w:rsidR="00081315" w:rsidRPr="00976BBA">
        <w:t>ong term stability of suspended nanoparticles is the key for any thermal application</w:t>
      </w:r>
      <w:r w:rsidR="00EB6B54">
        <w:t xml:space="preserve"> which includes such type of </w:t>
      </w:r>
      <w:r w:rsidR="00EB6B54" w:rsidRPr="00D405EA">
        <w:t>suspensions</w:t>
      </w:r>
      <w:r w:rsidR="000C6426" w:rsidRPr="00D405EA">
        <w:t xml:space="preserve"> </w:t>
      </w:r>
      <w:r w:rsidR="005775A8">
        <w:fldChar w:fldCharType="begin" w:fldLock="1"/>
      </w:r>
      <w:r w:rsidR="005775A8">
        <w:instrText>ADDIN CSL_CITATION {"citationItems":[{"id":"ITEM-1","itemData":{"DOI":"10.1016/j.ijheatmasstransfer.2014.03.072","ISSN":"00179310","abstract":"Nanofluids are engineered colloidal suspensions of nanoparticles in base fluids, which have good properties of radiation absorption and heat transfer and are a kind of potential working fluids for solar collector based on direct absorption collection (DAC) concepts. A simulation model of nanofluid solar collector was built based on DAC concepts by solving the radiative transfer equations of particulate media and combining conduction and convection heat transfer equations. The system efficiency and temperature distributions are analyzed by considering the absorption and scattering of nanoparticles and the absorption of the matrix. The simulation results were in accordance with the experiments'. The nanofluids improved the outlet temperature and the efficiency by 30-100 K and by 2-25% than the base fluid. The photothermal efficiency of a 0.01% graphite nanofluid is 122.7% of that of a coating absorbing collector. The study indicated that nanofluids, even of low-content, have good absorption of solar radiation, and can improve the outlet temperatures and system efficiencies. © 2014 Elsevier B.V. All rights reserved.","author":[{"dropping-particle":"","family":"Luo","given":"Zhongyang","non-dropping-particle":"","parse-names":false,"suffix":""},{"dropping-particle":"","family":"Wang","given":"Cheng","non-dropping-particle":"","parse-names":false,"suffix":""},{"dropping-particle":"","family":"Wei","given":"Wei","non-dropping-particle":"","parse-names":false,"suffix":""},{"dropping-particle":"","family":"Xiao","given":"Gang","non-dropping-particle":"","parse-names":false,"suffix":""},{"dropping-particle":"","family":"Ni","given":"Mingjiang","non-dropping-particle":"","parse-names":false,"suffix":""}],"container-title":"International Journal of Heat and Mass Transfer","id":"ITEM-1","issued":{"date-parts":[["2014"]]},"page":"262-271","publisher":"Elsevier Ltd","title":"Performance improvement of a nanofluid solar collector based on direct absorption collection (DAC) concepts","type":"article-journal","volume":"75"},"uris":["http://www.mendeley.com/documents/?uuid=c329ab0e-b39e-3a42-b2cf-dc6ca7da404f"]}],"mendeley":{"formattedCitation":"[4]","plainTextFormattedCitation":"[4]","previouslyFormattedCitation":"[4]"},"properties":{"noteIndex":0},"schema":"https://github.com/citation-style-language/schema/raw/master/csl-citation.json"}</w:instrText>
      </w:r>
      <w:r w:rsidR="005775A8">
        <w:fldChar w:fldCharType="separate"/>
      </w:r>
      <w:r w:rsidR="005775A8" w:rsidRPr="005775A8">
        <w:rPr>
          <w:noProof/>
        </w:rPr>
        <w:t>[4]</w:t>
      </w:r>
      <w:r w:rsidR="005775A8">
        <w:fldChar w:fldCharType="end"/>
      </w:r>
      <w:r w:rsidR="00081315" w:rsidRPr="00D405EA">
        <w:t>.</w:t>
      </w:r>
      <w:r w:rsidR="00081315" w:rsidRPr="00976BBA">
        <w:t xml:space="preserve"> </w:t>
      </w:r>
    </w:p>
    <w:p w14:paraId="77378F7C" w14:textId="77777777" w:rsidR="0002298A" w:rsidRPr="0002298A" w:rsidRDefault="007877B3" w:rsidP="00D565D3">
      <w:pPr>
        <w:pStyle w:val="BodyTextIndent"/>
        <w:spacing w:line="276" w:lineRule="auto"/>
        <w:ind w:firstLine="709"/>
      </w:pPr>
      <w:r w:rsidRPr="007877B3">
        <w:t>Owing to the advancement in nanotechnology during the past 20 years or so, applications of nanoparticles in solar</w:t>
      </w:r>
      <w:r w:rsidR="00F06F38">
        <w:t xml:space="preserve"> thermal</w:t>
      </w:r>
      <w:r w:rsidRPr="007877B3">
        <w:t xml:space="preserve"> </w:t>
      </w:r>
      <w:r w:rsidR="00F06F38">
        <w:t>systems</w:t>
      </w:r>
      <w:r w:rsidRPr="007877B3">
        <w:t xml:space="preserve"> have been proposed. Compared </w:t>
      </w:r>
      <w:r w:rsidR="00D565D3">
        <w:t>to</w:t>
      </w:r>
      <w:r w:rsidRPr="007877B3">
        <w:t xml:space="preserve"> larger particles, the suspension with nanoparticles </w:t>
      </w:r>
      <w:r w:rsidR="00F06F38">
        <w:t>exhibits better stability with unique performance</w:t>
      </w:r>
      <w:r w:rsidRPr="007877B3">
        <w:t xml:space="preserve">. In addition, the clogging and fouling would be less significant for suspension with </w:t>
      </w:r>
      <w:r w:rsidRPr="00D405EA">
        <w:t>nanoparticles</w:t>
      </w:r>
      <w:r w:rsidR="005775A8">
        <w:t xml:space="preserve"> </w:t>
      </w:r>
      <w:r w:rsidR="005775A8">
        <w:fldChar w:fldCharType="begin" w:fldLock="1"/>
      </w:r>
      <w:r w:rsidR="005775A8">
        <w:instrText xml:space="preserve">ADDIN CSL_CITATION {"citationItems":[{"id":"ITEM-1","itemData":{"DOI":"10.1002/0471234990.ch17","author":[{"dropping-particle":"","family":"Myers","given":"D.","non-dropping-particle":"","parse-names":false,"suffix":""}],"container-title":"Surfaces, Interfaces, and Colloids","id":"ITEM-1","issued":{"date-parts":[["1999"]]},"page":"415-447","publisher":"John Wiley &amp; Sons, Inc.","publisher-place":"New York, USA","title":"Wetting and Spreading","type":"chapter"},"uris":["http://www.mendeley.com/documents/?uuid=607850ea-17a7-31a5-b471-035bc6b21472"]},{"id":"ITEM-2","itemData":{"DOI":"10.1007/s11051-007-9290-y","ISSN":"1388-0764","abstract":"The stability of tungsten trioxide (WO3) suspensions in various common polar solvents such as water, acetone, isopropanol (IPA), ethanol, 1-methoxy-2-propanol (1M-2P) and N,N-dimethylformamide (DMF) was investigated. The morphology of WO3 aggregates formed by irregular nanoparticles (d </w:instrText>
      </w:r>
      <w:r w:rsidR="005775A8">
        <w:rPr>
          <w:rFonts w:ascii="Cambria Math" w:hAnsi="Cambria Math" w:cs="Cambria Math"/>
        </w:rPr>
        <w:instrText>∼</w:instrText>
      </w:r>
      <w:r w:rsidR="005775A8">
        <w:instrText xml:space="preserve"> 40 nm, with 1 μm nominal diameter compact aggregates) and by nanowires of different types (uneven, single or bundled in diameter) and dimensions (nominal lengths of 2, 4, 6, and 10 μm) were described by means of the small angle static light scattering and the elliptically polarized light scattering (EPLS) techniques. Aggregation of low aspect ratio (bundled) 2 μm nanowires monitored through the change in spatial extent of the aggregate was found to be minimal (i.e., radius of gyration, R g </w:instrText>
      </w:r>
      <w:r w:rsidR="005775A8">
        <w:rPr>
          <w:rFonts w:ascii="Cambria Math" w:hAnsi="Cambria Math" w:cs="Cambria Math"/>
        </w:rPr>
        <w:instrText>∼</w:instrText>
      </w:r>
      <w:r w:rsidR="005775A8">
        <w:instrText xml:space="preserve"> 1.8-2.2 μm in 1-methoxy-2-propanol), with a minimal change in aggregate structure (i.e., fractal dimension, D f </w:instrText>
      </w:r>
      <w:r w:rsidR="005775A8">
        <w:rPr>
          <w:rFonts w:ascii="Cambria Math" w:hAnsi="Cambria Math" w:cs="Cambria Math"/>
        </w:rPr>
        <w:instrText>∼</w:instrText>
      </w:r>
      <w:r w:rsidR="005775A8">
        <w:instrText xml:space="preserve"> 1.8-1.9 in 1-methoxy-2-propanol) in a time period of about 1 week. Fractal dimension was found to be the lowest for the low aspect ratio nanowires when suspended in N,N-dimethylformamide (D f </w:instrText>
      </w:r>
      <w:r w:rsidR="005775A8">
        <w:rPr>
          <w:rFonts w:ascii="Cambria Math" w:hAnsi="Cambria Math" w:cs="Cambria Math"/>
        </w:rPr>
        <w:instrText>∼</w:instrText>
      </w:r>
      <w:r w:rsidR="005775A8">
        <w:instrText xml:space="preserve"> 1.4). Aggregates of very high aspect ratio single nanowires (L/D </w:instrText>
      </w:r>
      <w:r w:rsidR="005775A8">
        <w:rPr>
          <w:rFonts w:ascii="Cambria Math" w:hAnsi="Cambria Math" w:cs="Cambria Math"/>
        </w:rPr>
        <w:instrText>∼</w:instrText>
      </w:r>
      <w:r w:rsidR="005775A8">
        <w:instrText xml:space="preserve"> 250 with 10 μm nominal length) were also observed to form stable dispersions in a period of about a week. Aggregate structures that would lead to observed fractal dimensions were proposed. Information on how well inorganic nanowires are dispersed in various solvents is based singly on the time consuming and intrusive advanced microscopy analyses (such as SEM and TEM) in the literature, and without any reference to the underlying structures. To our knowledge, this study is the first attempt for in-situ description of the underlying causes, such as aggregate morphologies, aggregation rates and solvent types, of the observed dispersion and sedimentation behaviors of inorganic nanowires that were not subjected to any surface treatment or functionalization. © 2007 Springer Science+Business Media B.V.","author":[{"dropping-particle":"","family":"Kozan","given":"Mehmet","non-dropping-particle":"","parse-names":false,"suffix":""},{"dropping-particle":"","family":"Thangala","given":"Jyothish","non-dropping-particle":"","parse-names":false,"suffix":""},{"dropping-particle":"","family":"Bogale","given":"Rahel","non-dropping-particle":"","parse-names":false,"suffix":""},{"dropping-particle":"","family":"Mengüç","given":"M. Pinar","non-dropping-particle":"","parse-names":false,"suffix":""},{"dropping-particle":"","family":"Sunkara","given":"Mahendra K.","non-dropping-particle":"","parse-names":false,"suffix":""}],"container-title":"Journal of Nanoparticle Research","id":"ITEM-2","issue":"4","issued":{"date-parts":[["2008","4","24"]]},"page":"599-612","title":"In-situ characterization of dispersion stability of WO3 nanoparticles and nanowires","type":"article-journal","volume":"10"},"uris":["http://www.mendeley.com/documents/?uuid=bd22a98a-5922-3807-a8bd-2622abac0372"]}],"mendeley":{"formattedCitation":"[5,6]","plainTextFormattedCitation":"[5,6]","previouslyFormattedCitation":"[5,6]"},"properties":{"noteIndex":0},"schema":"https://github.com/citation-style-language/schema/raw/master/csl-citation.json"}</w:instrText>
      </w:r>
      <w:r w:rsidR="005775A8">
        <w:fldChar w:fldCharType="separate"/>
      </w:r>
      <w:r w:rsidR="005775A8" w:rsidRPr="005775A8">
        <w:rPr>
          <w:noProof/>
        </w:rPr>
        <w:t>[5,6]</w:t>
      </w:r>
      <w:r w:rsidR="005775A8">
        <w:fldChar w:fldCharType="end"/>
      </w:r>
      <w:r w:rsidRPr="00D405EA">
        <w:t>.</w:t>
      </w:r>
      <w:r>
        <w:t xml:space="preserve"> </w:t>
      </w:r>
      <w:r w:rsidR="009673B5">
        <w:t>A</w:t>
      </w:r>
      <w:r w:rsidR="0002298A" w:rsidRPr="0002298A">
        <w:t xml:space="preserve">bsorption of light within the </w:t>
      </w:r>
      <w:r w:rsidR="0002298A">
        <w:t>nanoparticle suspensions</w:t>
      </w:r>
      <w:r w:rsidR="0002298A" w:rsidRPr="0002298A">
        <w:t xml:space="preserve">, largely by the nanoparticles, leads to a temperature rise in the </w:t>
      </w:r>
      <w:r w:rsidR="0002298A">
        <w:t xml:space="preserve">suspensions </w:t>
      </w:r>
      <w:r w:rsidR="0002298A" w:rsidRPr="0002298A">
        <w:t>that can then be exploited as thermal energy.</w:t>
      </w:r>
    </w:p>
    <w:p w14:paraId="29888734" w14:textId="77777777" w:rsidR="00D03171" w:rsidRDefault="009673B5" w:rsidP="006A4627">
      <w:pPr>
        <w:pStyle w:val="BodyTextIndent"/>
        <w:spacing w:line="276" w:lineRule="auto"/>
        <w:ind w:firstLine="709"/>
        <w:rPr>
          <w:lang w:val="en-GB"/>
        </w:rPr>
      </w:pPr>
      <w:r w:rsidRPr="009673B5">
        <w:t>For that, the radiative properties of the suspended particles and the media that contains those particles should be investigated deeply. As there are many particles in a particulate medium, the scattered photon from a particle may interact with those from other particles.</w:t>
      </w:r>
      <w:r w:rsidR="00331E27">
        <w:t xml:space="preserve"> This means, an incident beam</w:t>
      </w:r>
      <w:r w:rsidRPr="009673B5">
        <w:t xml:space="preserve"> can be scattered more than one time and they can be scattered again by the nearby </w:t>
      </w:r>
      <w:r w:rsidRPr="00D405EA">
        <w:t xml:space="preserve">particles </w:t>
      </w:r>
      <w:r w:rsidR="005775A8">
        <w:fldChar w:fldCharType="begin" w:fldLock="1"/>
      </w:r>
      <w:r w:rsidR="005775A8">
        <w:instrText>ADDIN CSL_CITATION {"citationItems":[{"id":"ITEM-1","itemData":{"DOI":"10.1016/b978-012498660-2/50029-x","author":[{"dropping-particle":"","family":"Mishchenko","given":"Michael I.","non-dropping-particle":"","parse-names":false,"suffix":""},{"dropping-particle":"","family":"Hovenier","given":"Joop W.","non-dropping-particle":"","parse-names":false,"suffix":""},{"dropping-particle":"","family":"Wiscombe","given":"Warren J.","non-dropping-particle":"","parse-names":false,"suffix":""},{"dropping-particle":"","family":"Travis","given":"Larry D.","non-dropping-particle":"","parse-names":false,"suffix":""}],"container-title":"Light Scattering by Nonspherical Particles","id":"ITEM-1","issued":{"date-parts":[["2000"]]},"page":"29-60","publisher":"Elsevier","title":"Overview of Scattering by Nonspherical Particles","type":"chapter"},"uris":["http://www.mendeley.com/documents/?uuid=d880a332-8a35-300f-a900-b503840d33f0"]},{"id":"ITEM-2","itemData":{"DOI":"10.1016/j.solener.2015.10.009","ISSN":"0038092X","abstract":"Nanofluids have been used to improve the efficiency of direct absorption solar thermal collectors (DASC) as working fluids because of their excellent heat transfer and optical absorption properties. However, aggregates could be generated in nanofluids especially in the two-step preparation. A theoretical approach for calculating the extinction coefficients of nanofluids with particle agglomeration is proposed based on diffusion limited cluster aggregation (DLCA) simulation and generalized multi-particle Mie solution (GMM) method, in which the dependent scattering effect between particles is considered. The influences of particle agglomeration, particle diameter and particle volume fraction on the extinction coefficient of nanofluids with particle agglomeration are investigated. Moreover, the harvested solar energy under the real solar irradiation at sea level for the nanofluids with particle agglomeration is also studied. The results show that the particle agglomeration reduces the absorption peak in the short-wavelength as well as enhances the long-wavelength scattering. The nanofluids with particle agglomeration have a higher performance in solar energy harvest.","author":[{"dropping-particle":"","family":"Du","given":"M.","non-dropping-particle":"","parse-names":false,"suffix":""},{"dropping-particle":"","family":"Tang","given":"G. H.","non-dropping-particle":"","parse-names":false,"suffix":""}],"container-title":"Solar Energy","id":"ITEM-2","issued":{"date-parts":[["2015","12","1"]]},"page":"864-872","publisher":"Elsevier Ltd","title":"Optical property of nanofluids with particle agglomeration","type":"article-journal","volume":"122"},"uris":["http://www.mendeley.com/documents/?uuid=4ef2517f-3864-33b4-962d-b78072655609"]}],"mendeley":{"formattedCitation":"[7,8]","plainTextFormattedCitation":"[7,8]","previouslyFormattedCitation":"[7,8]"},"properties":{"noteIndex":0},"schema":"https://github.com/citation-style-language/schema/raw/master/csl-citation.json"}</w:instrText>
      </w:r>
      <w:r w:rsidR="005775A8">
        <w:fldChar w:fldCharType="separate"/>
      </w:r>
      <w:r w:rsidR="005775A8" w:rsidRPr="005775A8">
        <w:rPr>
          <w:noProof/>
        </w:rPr>
        <w:t>[7,8]</w:t>
      </w:r>
      <w:r w:rsidR="005775A8">
        <w:fldChar w:fldCharType="end"/>
      </w:r>
      <w:r w:rsidRPr="00D405EA">
        <w:t>.</w:t>
      </w:r>
    </w:p>
    <w:p w14:paraId="75B792CE" w14:textId="77777777" w:rsidR="00F06FFC" w:rsidRPr="00D33E0E" w:rsidRDefault="00D70EDB" w:rsidP="00092387">
      <w:pPr>
        <w:pStyle w:val="BodyTextIndent"/>
        <w:spacing w:line="276" w:lineRule="auto"/>
        <w:ind w:firstLine="709"/>
        <w:rPr>
          <w:color w:val="000000" w:themeColor="text1"/>
          <w:lang w:val="en-GB"/>
        </w:rPr>
      </w:pPr>
      <w:r w:rsidRPr="00D33E0E">
        <w:rPr>
          <w:color w:val="000000" w:themeColor="text1"/>
          <w:lang w:val="en-GB"/>
        </w:rPr>
        <w:t>The potential of using nanoparticles in the direct absorption solar collectors was f</w:t>
      </w:r>
      <w:r w:rsidR="00400DC9">
        <w:rPr>
          <w:color w:val="000000" w:themeColor="text1"/>
          <w:lang w:val="en-GB"/>
        </w:rPr>
        <w:t xml:space="preserve">irst proposed by Tyagi et al. </w:t>
      </w:r>
      <w:r w:rsidR="005775A8">
        <w:rPr>
          <w:color w:val="000000" w:themeColor="text1"/>
          <w:lang w:val="en-GB"/>
        </w:rPr>
        <w:fldChar w:fldCharType="begin" w:fldLock="1"/>
      </w:r>
      <w:r w:rsidR="005775A8">
        <w:rPr>
          <w:color w:val="000000" w:themeColor="text1"/>
          <w:lang w:val="en-GB"/>
        </w:rPr>
        <w:instrText>ADDIN CSL_CITATION {"citationItems":[{"id":"ITEM-1","itemData":{"DOI":"10.1115/1.3197562","author":[{"dropping-particle":"","family":"Tyagi","given":"H.","non-dropping-particle":"","parse-names":false,"suffix":""},{"dropping-particle":"","family":"Phelan","given":"P.","non-dropping-particle":"","parse-names":false,"suffix":""},{"dropping-particle":"","family":"Prasher","given":"R.","non-dropping-particle":"","parse-names":false,"suffix":""}],"container-title":"Journal of Solar Energy Engineering","id":"ITEM-1","issue":"4","issued":{"date-parts":[["2009"]]},"title":"Predicted Efficiency of a Low-Temperature Nanofluid-Based Direct Absorption Solar Collector","type":"article-journal","volume":"131"},"uris":["http://www.mendeley.com/documents/?uuid=7422ad6f-1279-32f1-9b57-283587f414d7"]}],"mendeley":{"formattedCitation":"[9]","plainTextFormattedCitation":"[9]","previouslyFormattedCitation":"[9]"},"properties":{"noteIndex":0},"schema":"https://github.com/citation-style-language/schema/raw/master/csl-citation.json"}</w:instrText>
      </w:r>
      <w:r w:rsidR="005775A8">
        <w:rPr>
          <w:color w:val="000000" w:themeColor="text1"/>
          <w:lang w:val="en-GB"/>
        </w:rPr>
        <w:fldChar w:fldCharType="separate"/>
      </w:r>
      <w:r w:rsidR="005775A8" w:rsidRPr="005775A8">
        <w:rPr>
          <w:noProof/>
          <w:color w:val="000000" w:themeColor="text1"/>
          <w:lang w:val="en-GB"/>
        </w:rPr>
        <w:t>[9]</w:t>
      </w:r>
      <w:r w:rsidR="005775A8">
        <w:rPr>
          <w:color w:val="000000" w:themeColor="text1"/>
          <w:lang w:val="en-GB"/>
        </w:rPr>
        <w:fldChar w:fldCharType="end"/>
      </w:r>
      <w:r w:rsidR="00092387">
        <w:rPr>
          <w:color w:val="000000" w:themeColor="text1"/>
          <w:lang w:val="en-GB"/>
        </w:rPr>
        <w:t>, t</w:t>
      </w:r>
      <w:r w:rsidRPr="00D33E0E">
        <w:rPr>
          <w:color w:val="000000" w:themeColor="text1"/>
          <w:lang w:val="en-GB"/>
        </w:rPr>
        <w:t xml:space="preserve">hey compared the collectors’ performance using water/Al nanofluid as the working media. </w:t>
      </w:r>
      <w:r w:rsidR="00013183" w:rsidRPr="00D33E0E">
        <w:rPr>
          <w:color w:val="000000" w:themeColor="text1"/>
          <w:lang w:val="en-GB"/>
        </w:rPr>
        <w:t>The radiative properties of water/</w:t>
      </w:r>
      <m:oMath>
        <m:sSub>
          <m:sSubPr>
            <m:ctrlPr>
              <w:rPr>
                <w:rFonts w:ascii="Cambria Math" w:hAnsi="Cambria Math"/>
                <w:iCs/>
                <w:color w:val="000000" w:themeColor="text1"/>
                <w:lang w:val="en-GB"/>
              </w:rPr>
            </m:ctrlPr>
          </m:sSubPr>
          <m:e>
            <m:r>
              <m:rPr>
                <m:sty m:val="p"/>
              </m:rPr>
              <w:rPr>
                <w:rFonts w:ascii="Cambria Math" w:hAnsi="Cambria Math"/>
                <w:color w:val="000000" w:themeColor="text1"/>
                <w:lang w:val="en-GB"/>
              </w:rPr>
              <m:t>TiO</m:t>
            </m:r>
          </m:e>
          <m:sub>
            <m:r>
              <m:rPr>
                <m:sty m:val="p"/>
              </m:rPr>
              <w:rPr>
                <w:rFonts w:ascii="Cambria Math" w:hAnsi="Cambria Math"/>
                <w:color w:val="000000" w:themeColor="text1"/>
                <w:lang w:val="en-GB"/>
              </w:rPr>
              <m:t>2</m:t>
            </m:r>
          </m:sub>
        </m:sSub>
      </m:oMath>
      <w:r w:rsidR="00013183" w:rsidRPr="00D33E0E">
        <w:rPr>
          <w:color w:val="000000" w:themeColor="text1"/>
          <w:lang w:val="en-GB"/>
        </w:rPr>
        <w:t xml:space="preserve"> </w:t>
      </w:r>
      <w:r w:rsidR="00092387">
        <w:rPr>
          <w:color w:val="000000" w:themeColor="text1"/>
          <w:lang w:val="en-GB"/>
        </w:rPr>
        <w:t xml:space="preserve">nanofluid </w:t>
      </w:r>
      <w:r w:rsidR="00013183" w:rsidRPr="00D33E0E">
        <w:rPr>
          <w:color w:val="000000" w:themeColor="text1"/>
          <w:lang w:val="en-GB"/>
        </w:rPr>
        <w:t>w</w:t>
      </w:r>
      <w:r w:rsidR="008B578C">
        <w:rPr>
          <w:color w:val="000000" w:themeColor="text1"/>
          <w:lang w:val="en-GB"/>
        </w:rPr>
        <w:t>ere</w:t>
      </w:r>
      <w:r w:rsidR="00013183" w:rsidRPr="00D33E0E">
        <w:rPr>
          <w:color w:val="000000" w:themeColor="text1"/>
          <w:lang w:val="en-GB"/>
        </w:rPr>
        <w:t xml:space="preserve"> investigated by Said et al. </w:t>
      </w:r>
      <w:r w:rsidR="005775A8">
        <w:rPr>
          <w:color w:val="000000" w:themeColor="text1"/>
          <w:lang w:val="en-GB"/>
        </w:rPr>
        <w:fldChar w:fldCharType="begin" w:fldLock="1"/>
      </w:r>
      <w:r w:rsidR="005775A8">
        <w:rPr>
          <w:color w:val="000000" w:themeColor="text1"/>
          <w:lang w:val="en-GB"/>
        </w:rPr>
        <w:instrText>ADDIN CSL_CITATION {"citationItems":[{"id":"ITEM-1","itemData":{"DOI":"10.1080/10407782.2014.955344","ISSN":"1040-7782","author":[{"dropping-particle":"","family":"Said","given":"Z.","non-dropping-particle":"","parse-names":false,"suffix":""},{"dropping-particle":"","family":"Sajid","given":"M. H.","non-dropping-particle":"","parse-names":false,"suffix":""},{"dropping-particle":"","family":"Saidur","given":"R.","non-dropping-particle":"","parse-names":false,"suffix":""},{"dropping-particle":"","family":"Mahdiraji","given":"G. A.","non-dropping-particle":"","parse-names":false,"suffix":""},{"dropping-particle":"","family":"Rahim","given":"N. A.","non-dropping-particle":"","parse-names":false,"suffix":""}],"container-title":"Numerical Heat Transfer, Part A: Applications","id":"ITEM-1","issue":"9","issued":{"date-parts":[["2015","5","3"]]},"page":"1010-1027","title":"Evaluating the Optical Properties of TiO &lt;sub&gt;2&lt;/sub&gt; Nanofluid for a Direct Absorption Solar Collector","type":"article-journal","volume":"67"},"uris":["http://www.mendeley.com/documents/?uuid=38c5a58c-339c-3dce-9b63-b967e8c258b9"]}],"mendeley":{"formattedCitation":"[10]","plainTextFormattedCitation":"[10]","previouslyFormattedCitation":"[10]"},"properties":{"noteIndex":0},"schema":"https://github.com/citation-style-language/schema/raw/master/csl-citation.json"}</w:instrText>
      </w:r>
      <w:r w:rsidR="005775A8">
        <w:rPr>
          <w:color w:val="000000" w:themeColor="text1"/>
          <w:lang w:val="en-GB"/>
        </w:rPr>
        <w:fldChar w:fldCharType="separate"/>
      </w:r>
      <w:r w:rsidR="005775A8" w:rsidRPr="005775A8">
        <w:rPr>
          <w:noProof/>
          <w:color w:val="000000" w:themeColor="text1"/>
          <w:lang w:val="en-GB"/>
        </w:rPr>
        <w:t>[10]</w:t>
      </w:r>
      <w:r w:rsidR="005775A8">
        <w:rPr>
          <w:color w:val="000000" w:themeColor="text1"/>
          <w:lang w:val="en-GB"/>
        </w:rPr>
        <w:fldChar w:fldCharType="end"/>
      </w:r>
      <w:r w:rsidR="00013183" w:rsidRPr="00D33E0E">
        <w:rPr>
          <w:color w:val="000000" w:themeColor="text1"/>
          <w:lang w:val="en-GB"/>
        </w:rPr>
        <w:t>, the transmissivity of the nanofluid was achieved up to 60% in the particle volume fraction 0.08</w:t>
      </w:r>
      <w:r w:rsidRPr="00D33E0E">
        <w:rPr>
          <w:color w:val="000000" w:themeColor="text1"/>
          <w:lang w:val="en-GB"/>
        </w:rPr>
        <w:t xml:space="preserve">%, </w:t>
      </w:r>
      <w:r w:rsidR="00013183" w:rsidRPr="00D33E0E">
        <w:rPr>
          <w:color w:val="000000" w:themeColor="text1"/>
          <w:lang w:val="en-GB"/>
        </w:rPr>
        <w:t>and it was proven that the water/</w:t>
      </w:r>
      <m:oMath>
        <m:sSub>
          <m:sSubPr>
            <m:ctrlPr>
              <w:rPr>
                <w:rFonts w:ascii="Cambria Math" w:hAnsi="Cambria Math"/>
                <w:iCs/>
                <w:color w:val="000000" w:themeColor="text1"/>
                <w:lang w:val="en-GB"/>
              </w:rPr>
            </m:ctrlPr>
          </m:sSubPr>
          <m:e>
            <m:r>
              <m:rPr>
                <m:sty m:val="p"/>
              </m:rPr>
              <w:rPr>
                <w:rFonts w:ascii="Cambria Math" w:hAnsi="Cambria Math"/>
                <w:color w:val="000000" w:themeColor="text1"/>
                <w:lang w:val="en-GB"/>
              </w:rPr>
              <m:t>TiO</m:t>
            </m:r>
          </m:e>
          <m:sub>
            <m:r>
              <m:rPr>
                <m:sty m:val="p"/>
              </m:rPr>
              <w:rPr>
                <w:rFonts w:ascii="Cambria Math" w:hAnsi="Cambria Math"/>
                <w:color w:val="000000" w:themeColor="text1"/>
                <w:lang w:val="en-GB"/>
              </w:rPr>
              <m:t>2</m:t>
            </m:r>
          </m:sub>
        </m:sSub>
      </m:oMath>
      <w:r w:rsidRPr="00D33E0E">
        <w:rPr>
          <w:iCs/>
          <w:color w:val="000000" w:themeColor="text1"/>
          <w:lang w:val="en-GB"/>
        </w:rPr>
        <w:t xml:space="preserve"> nanofluid</w:t>
      </w:r>
      <w:r w:rsidR="00013183" w:rsidRPr="00D33E0E">
        <w:rPr>
          <w:iCs/>
          <w:color w:val="000000" w:themeColor="text1"/>
          <w:lang w:val="en-GB"/>
        </w:rPr>
        <w:t xml:space="preserve"> could be a good option for the direct absorption solar collectors. </w:t>
      </w:r>
      <w:r w:rsidRPr="00D33E0E">
        <w:rPr>
          <w:iCs/>
          <w:color w:val="000000" w:themeColor="text1"/>
          <w:lang w:val="en-GB"/>
        </w:rPr>
        <w:t xml:space="preserve">More recently, the radiative properties are measured for the different metal oxide nanoparticles under the effects of temperature and particle concentration </w:t>
      </w:r>
      <w:r w:rsidR="005775A8">
        <w:rPr>
          <w:iCs/>
          <w:color w:val="000000" w:themeColor="text1"/>
          <w:lang w:val="en-GB"/>
        </w:rPr>
        <w:fldChar w:fldCharType="begin" w:fldLock="1"/>
      </w:r>
      <w:r w:rsidR="005775A8">
        <w:rPr>
          <w:iCs/>
          <w:color w:val="000000" w:themeColor="text1"/>
          <w:lang w:val="en-GB"/>
        </w:rPr>
        <w:instrText>ADDIN CSL_CITATION {"citationItems":[{"id":"ITEM-1","itemData":{"DOI":"10.1016/j.solmat.2015.12.030","ISSN":"09270248","abstract":"The use of nanofluids as working fluids in direct absorption solar collector is growing up and the study of optical properties of nanoparticles is an important step for the success of this new technology. In this paper we report optical absorption measurements performed on several metal oxide nanoparticles (ZnO, CeO2, and Fe2O3) as a function of temperature in the range 25-500°C, in order to study their optical properties, and to investigate how several heating cycles could affect nanoparticle structural stability and absorption characteristics. These are quite important issues to be investigated in order to assess the possibility to use such metal-oxide nanoparticles as gas-based high temperature nanofluid in Concentrated Solar Power (CSP).","author":[{"dropping-particle":"","family":"Milanese","given":"M.","non-dropping-particle":"","parse-names":false,"suffix":""},{"dropping-particle":"","family":"Colangelo","given":"G.","non-dropping-particle":"","parse-names":false,"suffix":""},{"dropping-particle":"","family":"Cretì","given":"A.","non-dropping-particle":"","parse-names":false,"suffix":""},{"dropping-particle":"","family":"Lomascolo","given":"M.","non-dropping-particle":"","parse-names":false,"suffix":""},{"dropping-particle":"","family":"Iacobazzi","given":"F.","non-dropping-particle":"","parse-names":false,"suffix":""},{"dropping-particle":"","family":"Risi","given":"A.","non-dropping-particle":"De","parse-names":false,"suffix":""}],"container-title":"Solar Energy Materials and Solar Cells","id":"ITEM-1","issued":{"date-parts":[["2016","4","1"]]},"page":"321-326","publisher":"Elsevier B.V.","title":"Optical absorption measurements of oxide nanoparticles for application as nanofluid in direct absorption solar power systems - Part II: ZnO, CeO2, Fe2O3 nanoparticles behavior","type":"article-journal","volume":"147"},"uris":["http://www.mendeley.com/documents/?uuid=9f36e1c5-92d6-33c3-8cb0-a11d0075cd4e"]},{"id":"ITEM-2","itemData":{"DOI":"10.1016/j.solmat.2015.12.027","ISSN":"09270248","abstract":"A promising new generation of solar thermal collector able to enhance the thermal efficiency is the DASC (Direct Absorber Solar Collector). In this paper we report optical absorption measurements performed on several water-based nanofluids (Al2O3, CuO, TiO2, ZnO, CeO2, and Fe2O3) as a function of nanoparticles concentration. These measurements are of fundamental importance to assess the possibility to use the above mentioned metal-oxide nanoparticles in liquid-based nanofluids for direct absorption low temperature flat panel solar collector. The obtained results show different optical behaviors of the nanofluids depending on nanoparticles material and concentration. In all measurements the transmittance rises passing from visible to infrared region and in some cases, when the nanoparticles concentration is too low, the extinction distance grows up to values larger than the typical diameter of a solar receiver.","author":[{"dropping-particle":"","family":"Milanese","given":"M.","non-dropping-particle":"","parse-names":false,"suffix":""},{"dropping-particle":"","family":"Colangelo","given":"G.","non-dropping-particle":"","parse-names":false,"suffix":""},{"dropping-particle":"","family":"Cretì","given":"A.","non-dropping-particle":"","parse-names":false,"suffix":""},{"dropping-particle":"","family":"Lomascolo","given":"M.","non-dropping-particle":"","parse-names":false,"suffix":""},{"dropping-particle":"","family":"Iacobazzi","given":"F.","non-dropping-particle":"","parse-names":false,"suffix":""},{"dropping-particle":"","family":"Risi","given":"A.","non-dropping-particle":"De","parse-names":false,"suffix":""}],"container-title":"Solar Energy Materials and Solar Cells","id":"ITEM-2","issued":{"date-parts":[["2016","4","1"]]},"page":"315-320","publisher":"Elsevier B.V.","title":"Optical absorption measurements of oxide nanoparticles for application as nanofluid in direct absorption solar power systems - Part I: Water-based nanofluids behavior","type":"article-journal","volume":"147"},"uris":["http://www.mendeley.com/documents/?uuid=3b1f72d8-7c1f-3dd5-af5f-f71af5a1f258"]}],"mendeley":{"formattedCitation":"[11,12]","plainTextFormattedCitation":"[11,12]","previouslyFormattedCitation":"[11,12]"},"properties":{"noteIndex":0},"schema":"https://github.com/citation-style-language/schema/raw/master/csl-citation.json"}</w:instrText>
      </w:r>
      <w:r w:rsidR="005775A8">
        <w:rPr>
          <w:iCs/>
          <w:color w:val="000000" w:themeColor="text1"/>
          <w:lang w:val="en-GB"/>
        </w:rPr>
        <w:fldChar w:fldCharType="separate"/>
      </w:r>
      <w:r w:rsidR="005775A8" w:rsidRPr="005775A8">
        <w:rPr>
          <w:iCs/>
          <w:noProof/>
          <w:color w:val="000000" w:themeColor="text1"/>
          <w:lang w:val="en-GB"/>
        </w:rPr>
        <w:t>[11,12]</w:t>
      </w:r>
      <w:r w:rsidR="005775A8">
        <w:rPr>
          <w:iCs/>
          <w:color w:val="000000" w:themeColor="text1"/>
          <w:lang w:val="en-GB"/>
        </w:rPr>
        <w:fldChar w:fldCharType="end"/>
      </w:r>
      <w:r w:rsidRPr="00D33E0E">
        <w:rPr>
          <w:iCs/>
          <w:color w:val="000000" w:themeColor="text1"/>
          <w:lang w:val="en-GB"/>
        </w:rPr>
        <w:t xml:space="preserve">. Several nanofluids </w:t>
      </w:r>
      <w:r w:rsidR="00D33E0E" w:rsidRPr="00D33E0E">
        <w:rPr>
          <w:iCs/>
          <w:color w:val="000000" w:themeColor="text1"/>
          <w:lang w:val="en-GB"/>
        </w:rPr>
        <w:t>were prepared for this purpose, water based with metal oxide (</w:t>
      </w:r>
      <m:oMath>
        <m:sSub>
          <m:sSubPr>
            <m:ctrlPr>
              <w:rPr>
                <w:rFonts w:ascii="Cambria Math" w:hAnsi="Cambria Math"/>
                <w:color w:val="000000" w:themeColor="text1"/>
                <w:lang w:val="en-GB"/>
              </w:rPr>
            </m:ctrlPr>
          </m:sSubPr>
          <m:e>
            <m:r>
              <m:rPr>
                <m:sty m:val="p"/>
              </m:rPr>
              <w:rPr>
                <w:rFonts w:ascii="Cambria Math" w:hAnsi="Cambria Math"/>
                <w:color w:val="000000" w:themeColor="text1"/>
                <w:lang w:val="en-GB"/>
              </w:rPr>
              <m:t>TiO</m:t>
            </m:r>
          </m:e>
          <m:sub>
            <m:r>
              <m:rPr>
                <m:sty m:val="p"/>
              </m:rPr>
              <w:rPr>
                <w:rFonts w:ascii="Cambria Math" w:hAnsi="Cambria Math"/>
                <w:color w:val="000000" w:themeColor="text1"/>
                <w:lang w:val="en-GB"/>
              </w:rPr>
              <m:t>2</m:t>
            </m:r>
          </m:sub>
        </m:sSub>
        <m:r>
          <m:rPr>
            <m:sty m:val="p"/>
          </m:rPr>
          <w:rPr>
            <w:rFonts w:ascii="Cambria Math" w:hAnsi="Cambria Math"/>
            <w:color w:val="000000" w:themeColor="text1"/>
            <w:lang w:val="en-GB"/>
          </w:rPr>
          <m:t xml:space="preserve">, </m:t>
        </m:r>
        <m:sSub>
          <m:sSubPr>
            <m:ctrlPr>
              <w:rPr>
                <w:rFonts w:ascii="Cambria Math" w:hAnsi="Cambria Math"/>
                <w:color w:val="000000" w:themeColor="text1"/>
                <w:lang w:val="en-GB"/>
              </w:rPr>
            </m:ctrlPr>
          </m:sSubPr>
          <m:e>
            <m:r>
              <m:rPr>
                <m:sty m:val="p"/>
              </m:rPr>
              <w:rPr>
                <w:rFonts w:ascii="Cambria Math" w:hAnsi="Cambria Math"/>
                <w:color w:val="000000" w:themeColor="text1"/>
                <w:lang w:val="en-GB"/>
              </w:rPr>
              <m:t>Al</m:t>
            </m:r>
          </m:e>
          <m:sub>
            <m:r>
              <m:rPr>
                <m:sty m:val="p"/>
              </m:rPr>
              <w:rPr>
                <w:rFonts w:ascii="Cambria Math" w:hAnsi="Cambria Math"/>
                <w:color w:val="000000" w:themeColor="text1"/>
                <w:lang w:val="en-GB"/>
              </w:rPr>
              <m:t>2</m:t>
            </m:r>
          </m:sub>
        </m:sSub>
        <m:sSub>
          <m:sSubPr>
            <m:ctrlPr>
              <w:rPr>
                <w:rFonts w:ascii="Cambria Math" w:hAnsi="Cambria Math"/>
                <w:color w:val="000000" w:themeColor="text1"/>
                <w:lang w:val="en-GB"/>
              </w:rPr>
            </m:ctrlPr>
          </m:sSubPr>
          <m:e>
            <m:r>
              <m:rPr>
                <m:sty m:val="p"/>
              </m:rPr>
              <w:rPr>
                <w:rFonts w:ascii="Cambria Math" w:hAnsi="Cambria Math"/>
                <w:color w:val="000000" w:themeColor="text1"/>
                <w:lang w:val="en-GB"/>
              </w:rPr>
              <m:t>O</m:t>
            </m:r>
          </m:e>
          <m:sub>
            <m:r>
              <m:rPr>
                <m:sty m:val="p"/>
              </m:rPr>
              <w:rPr>
                <w:rFonts w:ascii="Cambria Math" w:hAnsi="Cambria Math"/>
                <w:color w:val="000000" w:themeColor="text1"/>
                <w:lang w:val="en-GB"/>
              </w:rPr>
              <m:t>3</m:t>
            </m:r>
          </m:sub>
        </m:sSub>
        <m:r>
          <m:rPr>
            <m:sty m:val="p"/>
          </m:rPr>
          <w:rPr>
            <w:rFonts w:ascii="Cambria Math" w:hAnsi="Cambria Math"/>
            <w:color w:val="000000" w:themeColor="text1"/>
            <w:lang w:val="en-GB"/>
          </w:rPr>
          <m:t xml:space="preserve">,ZnO,CuO, and </m:t>
        </m:r>
        <m:sSub>
          <m:sSubPr>
            <m:ctrlPr>
              <w:rPr>
                <w:rFonts w:ascii="Cambria Math" w:hAnsi="Cambria Math"/>
                <w:color w:val="000000" w:themeColor="text1"/>
                <w:lang w:val="en-GB"/>
              </w:rPr>
            </m:ctrlPr>
          </m:sSubPr>
          <m:e>
            <m:r>
              <m:rPr>
                <m:sty m:val="p"/>
              </m:rPr>
              <w:rPr>
                <w:rFonts w:ascii="Cambria Math" w:hAnsi="Cambria Math"/>
                <w:color w:val="000000" w:themeColor="text1"/>
                <w:lang w:val="en-GB"/>
              </w:rPr>
              <m:t>Fe</m:t>
            </m:r>
          </m:e>
          <m:sub>
            <m:r>
              <m:rPr>
                <m:sty m:val="p"/>
              </m:rPr>
              <w:rPr>
                <w:rFonts w:ascii="Cambria Math" w:hAnsi="Cambria Math"/>
                <w:color w:val="000000" w:themeColor="text1"/>
                <w:lang w:val="en-GB"/>
              </w:rPr>
              <m:t>2</m:t>
            </m:r>
          </m:sub>
        </m:sSub>
        <m:sSub>
          <m:sSubPr>
            <m:ctrlPr>
              <w:rPr>
                <w:rFonts w:ascii="Cambria Math" w:hAnsi="Cambria Math"/>
                <w:color w:val="000000" w:themeColor="text1"/>
                <w:lang w:val="en-GB"/>
              </w:rPr>
            </m:ctrlPr>
          </m:sSubPr>
          <m:e>
            <m:r>
              <m:rPr>
                <m:sty m:val="p"/>
              </m:rPr>
              <w:rPr>
                <w:rFonts w:ascii="Cambria Math" w:hAnsi="Cambria Math"/>
                <w:color w:val="000000" w:themeColor="text1"/>
                <w:lang w:val="en-GB"/>
              </w:rPr>
              <m:t>O</m:t>
            </m:r>
          </m:e>
          <m:sub>
            <m:r>
              <m:rPr>
                <m:sty m:val="p"/>
              </m:rPr>
              <w:rPr>
                <w:rFonts w:ascii="Cambria Math" w:hAnsi="Cambria Math"/>
                <w:color w:val="000000" w:themeColor="text1"/>
                <w:lang w:val="en-GB"/>
              </w:rPr>
              <m:t>3</m:t>
            </m:r>
          </m:sub>
        </m:sSub>
        <m:r>
          <m:rPr>
            <m:sty m:val="p"/>
          </m:rPr>
          <w:rPr>
            <w:rFonts w:ascii="Cambria Math" w:hAnsi="Cambria Math"/>
            <w:color w:val="000000" w:themeColor="text1"/>
            <w:lang w:val="en-GB"/>
          </w:rPr>
          <m:t>)</m:t>
        </m:r>
      </m:oMath>
      <w:r w:rsidRPr="00D33E0E">
        <w:rPr>
          <w:iCs/>
          <w:color w:val="000000" w:themeColor="text1"/>
          <w:lang w:val="en-GB"/>
        </w:rPr>
        <w:t xml:space="preserve"> </w:t>
      </w:r>
      <w:r w:rsidR="00D33E0E" w:rsidRPr="00D33E0E">
        <w:rPr>
          <w:iCs/>
          <w:color w:val="000000" w:themeColor="text1"/>
          <w:lang w:val="en-GB"/>
        </w:rPr>
        <w:t>were investigated, and results conducted that the water/</w:t>
      </w:r>
      <m:oMath>
        <m:sSub>
          <m:sSubPr>
            <m:ctrlPr>
              <w:rPr>
                <w:rFonts w:ascii="Cambria Math" w:hAnsi="Cambria Math"/>
                <w:color w:val="000000" w:themeColor="text1"/>
                <w:lang w:val="en-GB"/>
              </w:rPr>
            </m:ctrlPr>
          </m:sSubPr>
          <m:e>
            <m:r>
              <m:rPr>
                <m:sty m:val="p"/>
              </m:rPr>
              <w:rPr>
                <w:rFonts w:ascii="Cambria Math" w:hAnsi="Cambria Math"/>
                <w:color w:val="000000" w:themeColor="text1"/>
                <w:lang w:val="en-GB"/>
              </w:rPr>
              <m:t>TiO</m:t>
            </m:r>
          </m:e>
          <m:sub>
            <m:r>
              <m:rPr>
                <m:sty m:val="p"/>
              </m:rPr>
              <w:rPr>
                <w:rFonts w:ascii="Cambria Math" w:hAnsi="Cambria Math"/>
                <w:color w:val="000000" w:themeColor="text1"/>
                <w:lang w:val="en-GB"/>
              </w:rPr>
              <m:t>2</m:t>
            </m:r>
          </m:sub>
        </m:sSub>
      </m:oMath>
      <w:r w:rsidR="00D33E0E" w:rsidRPr="00D33E0E">
        <w:rPr>
          <w:color w:val="000000" w:themeColor="text1"/>
          <w:lang w:val="en-GB"/>
        </w:rPr>
        <w:t xml:space="preserve"> nanofluid with 0.05% volume fraction required minimum pumping power and show good radiative properties. </w:t>
      </w:r>
      <w:r w:rsidRPr="00D33E0E">
        <w:rPr>
          <w:iCs/>
          <w:color w:val="000000" w:themeColor="text1"/>
          <w:lang w:val="en-GB"/>
        </w:rPr>
        <w:t xml:space="preserve"> </w:t>
      </w:r>
      <w:r w:rsidR="00013183" w:rsidRPr="00D33E0E">
        <w:rPr>
          <w:color w:val="000000" w:themeColor="text1"/>
          <w:lang w:val="en-GB"/>
        </w:rPr>
        <w:t xml:space="preserve"> </w:t>
      </w:r>
      <w:r w:rsidR="00F06FFC" w:rsidRPr="00D33E0E">
        <w:rPr>
          <w:color w:val="000000" w:themeColor="text1"/>
          <w:lang w:val="en-GB"/>
        </w:rPr>
        <w:t xml:space="preserve"> </w:t>
      </w:r>
    </w:p>
    <w:p w14:paraId="1E87DC87" w14:textId="77777777" w:rsidR="00C654CC" w:rsidRPr="0063285C" w:rsidRDefault="000B0C66" w:rsidP="00662C01">
      <w:pPr>
        <w:pStyle w:val="BodyTextIndent"/>
        <w:spacing w:line="276" w:lineRule="auto"/>
        <w:ind w:firstLine="709"/>
      </w:pPr>
      <w:r w:rsidRPr="000B0C66">
        <w:t>Through the analysis of the optical and thermal behavior of particulate medi</w:t>
      </w:r>
      <w:r w:rsidR="00281075">
        <w:t>a</w:t>
      </w:r>
      <w:r w:rsidRPr="000B0C66">
        <w:t xml:space="preserve">, </w:t>
      </w:r>
      <w:proofErr w:type="gramStart"/>
      <w:r w:rsidRPr="000B0C66">
        <w:t xml:space="preserve">it is clear that </w:t>
      </w:r>
      <w:r w:rsidR="00662C01">
        <w:t>photo-thermal</w:t>
      </w:r>
      <w:proofErr w:type="gramEnd"/>
      <w:r w:rsidR="00662C01">
        <w:t xml:space="preserve"> </w:t>
      </w:r>
      <w:r w:rsidR="00281075">
        <w:t xml:space="preserve">energy </w:t>
      </w:r>
      <w:r w:rsidRPr="000B0C66">
        <w:t>conversion is important to not only the solar thermal systems</w:t>
      </w:r>
      <w:r w:rsidR="008B578C">
        <w:t xml:space="preserve"> </w:t>
      </w:r>
      <w:r w:rsidRPr="000B0C66">
        <w:t xml:space="preserve">but also to the </w:t>
      </w:r>
      <w:r w:rsidR="00B02209">
        <w:t>e</w:t>
      </w:r>
      <w:r w:rsidR="00B02209" w:rsidRPr="00B02209">
        <w:t>lectric power generation</w:t>
      </w:r>
      <w:r w:rsidR="00B02209">
        <w:t xml:space="preserve"> </w:t>
      </w:r>
      <w:r w:rsidRPr="000B0C66">
        <w:t>and solar chemical technology</w:t>
      </w:r>
      <w:r w:rsidR="0002298A">
        <w:t>.</w:t>
      </w:r>
      <w:r w:rsidR="005137A2">
        <w:t xml:space="preserve"> This research </w:t>
      </w:r>
      <w:r w:rsidR="005137A2" w:rsidRPr="005137A2">
        <w:t xml:space="preserve">investigates the effects of </w:t>
      </w:r>
      <w:r w:rsidR="004E1B8A">
        <w:t>nanoparticle suspensions (water/</w:t>
      </w:r>
      <m:oMath>
        <m:sSub>
          <m:sSubPr>
            <m:ctrlPr>
              <w:rPr>
                <w:rFonts w:ascii="Cambria Math" w:hAnsi="Cambria Math"/>
              </w:rPr>
            </m:ctrlPr>
          </m:sSubPr>
          <m:e>
            <m:r>
              <m:rPr>
                <m:sty m:val="p"/>
              </m:rPr>
              <w:rPr>
                <w:rFonts w:ascii="Cambria Math" w:hAnsi="Cambria Math"/>
              </w:rPr>
              <m:t>TiO</m:t>
            </m:r>
          </m:e>
          <m:sub>
            <m:r>
              <m:rPr>
                <m:sty m:val="p"/>
              </m:rPr>
              <w:rPr>
                <w:rFonts w:ascii="Cambria Math" w:hAnsi="Cambria Math"/>
              </w:rPr>
              <m:t>2</m:t>
            </m:r>
          </m:sub>
        </m:sSub>
      </m:oMath>
      <w:r w:rsidR="00281075">
        <w:t xml:space="preserve"> nano</w:t>
      </w:r>
      <w:r w:rsidR="004E1B8A">
        <w:t>particle suspension</w:t>
      </w:r>
      <w:r w:rsidR="005137A2" w:rsidRPr="005137A2">
        <w:t>) at different particle concentration</w:t>
      </w:r>
      <w:r w:rsidR="00A0223E">
        <w:t>s</w:t>
      </w:r>
      <w:r w:rsidR="005137A2" w:rsidRPr="005137A2">
        <w:t xml:space="preserve"> on the radiative properties and radiative </w:t>
      </w:r>
      <w:r w:rsidR="00A0223E">
        <w:t>transfer phenomena</w:t>
      </w:r>
      <w:r w:rsidR="00C654CC" w:rsidRPr="0063285C">
        <w:t>.</w:t>
      </w:r>
      <w:r w:rsidR="001C2D3B">
        <w:t xml:space="preserve"> The effect and contribution of the </w:t>
      </w:r>
      <m:oMath>
        <m:sSub>
          <m:sSubPr>
            <m:ctrlPr>
              <w:rPr>
                <w:rFonts w:ascii="Cambria Math" w:hAnsi="Cambria Math"/>
              </w:rPr>
            </m:ctrlPr>
          </m:sSubPr>
          <m:e>
            <m:r>
              <m:rPr>
                <m:sty m:val="p"/>
              </m:rPr>
              <w:rPr>
                <w:rFonts w:ascii="Cambria Math" w:hAnsi="Cambria Math"/>
              </w:rPr>
              <m:t>TiO</m:t>
            </m:r>
          </m:e>
          <m:sub>
            <m:r>
              <m:rPr>
                <m:sty m:val="p"/>
              </m:rPr>
              <w:rPr>
                <w:rFonts w:ascii="Cambria Math" w:hAnsi="Cambria Math"/>
              </w:rPr>
              <m:t>2</m:t>
            </m:r>
          </m:sub>
        </m:sSub>
      </m:oMath>
      <w:r w:rsidR="001C2D3B">
        <w:t xml:space="preserve"> nanoparticles on the radiative properties in the UV-Vis-NIR wavelength ranges are observed</w:t>
      </w:r>
      <w:r w:rsidR="00A259C8">
        <w:t>, which have a significant impact for the solar thermal applications</w:t>
      </w:r>
      <w:r w:rsidR="001C2D3B">
        <w:t>.</w:t>
      </w:r>
    </w:p>
    <w:p w14:paraId="5D23EBE7" w14:textId="77777777" w:rsidR="00976BBA" w:rsidRDefault="00976BBA" w:rsidP="006A4627">
      <w:pPr>
        <w:spacing w:line="276" w:lineRule="auto"/>
      </w:pPr>
    </w:p>
    <w:p w14:paraId="461DD3FC" w14:textId="77777777" w:rsidR="00390304" w:rsidRDefault="00390304" w:rsidP="006A4627">
      <w:pPr>
        <w:pStyle w:val="AbstractClauseTitle"/>
        <w:spacing w:line="276" w:lineRule="auto"/>
      </w:pPr>
      <w:r>
        <w:t>Theory</w:t>
      </w:r>
    </w:p>
    <w:p w14:paraId="015A46F0" w14:textId="77777777" w:rsidR="00390304" w:rsidRPr="00390304" w:rsidRDefault="00B02209" w:rsidP="00662C01">
      <w:pPr>
        <w:pStyle w:val="BodyTextIndent"/>
        <w:spacing w:line="276" w:lineRule="auto"/>
        <w:ind w:firstLine="709"/>
      </w:pPr>
      <w:r>
        <w:t>The principle of the photo</w:t>
      </w:r>
      <w:r w:rsidR="00662C01">
        <w:t>-</w:t>
      </w:r>
      <w:r>
        <w:t xml:space="preserve">thermal energy conversion is converting the energy of the incident radiation to thermal energy, solar thermal systems collectors are one of the examples. </w:t>
      </w:r>
      <w:r w:rsidR="00390304" w:rsidRPr="00390304">
        <w:t>The energy equation for the solar system collector, accounting for the volumetric heat release, can be written as:</w:t>
      </w:r>
    </w:p>
    <w:p w14:paraId="7F60173C" w14:textId="77777777" w:rsidR="00390304" w:rsidRDefault="00390304" w:rsidP="006A4627">
      <w:pPr>
        <w:pStyle w:val="AbstractClauseTitle"/>
        <w:spacing w:line="276" w:lineRule="auto"/>
      </w:pPr>
      <w:r>
        <w:t xml:space="preserve"> </w:t>
      </w:r>
    </w:p>
    <w:p w14:paraId="246865E4" w14:textId="77777777" w:rsidR="00081315" w:rsidRPr="005C1176" w:rsidRDefault="00000000" w:rsidP="006A4627">
      <w:pPr>
        <w:pStyle w:val="NormalWeb"/>
        <w:spacing w:before="0" w:beforeAutospacing="0" w:after="0" w:afterAutospacing="0" w:line="276" w:lineRule="auto"/>
        <w:rPr>
          <w:rFonts w:asciiTheme="majorBidi" w:hAnsiTheme="majorBidi" w:cstheme="majorBidi"/>
          <w:sz w:val="20"/>
          <w:szCs w:val="20"/>
        </w:rPr>
      </w:pPr>
      <m:oMathPara>
        <m:oMathParaPr>
          <m:jc m:val="right"/>
        </m:oMathParaPr>
        <m:oMath>
          <m:sSub>
            <m:sSubPr>
              <m:ctrlPr>
                <w:rPr>
                  <w:rFonts w:ascii="Cambria Math" w:hAnsi="Cambria Math" w:cstheme="majorBidi"/>
                  <w:i/>
                  <w:color w:val="000000" w:themeColor="text1"/>
                  <w:kern w:val="24"/>
                  <w:sz w:val="20"/>
                  <w:szCs w:val="20"/>
                </w:rPr>
              </m:ctrlPr>
            </m:sSubPr>
            <m:e>
              <m:r>
                <w:rPr>
                  <w:rFonts w:ascii="Cambria Math" w:hAnsi="Cambria Math" w:cstheme="majorBidi"/>
                  <w:color w:val="000000" w:themeColor="text1"/>
                  <w:kern w:val="24"/>
                  <w:sz w:val="20"/>
                  <w:szCs w:val="20"/>
                </w:rPr>
                <m:t>ρ</m:t>
              </m:r>
            </m:e>
            <m:sub>
              <m:r>
                <w:rPr>
                  <w:rFonts w:ascii="Cambria Math" w:hAnsi="Cambria Math" w:cstheme="majorBidi"/>
                  <w:color w:val="000000" w:themeColor="text1"/>
                  <w:kern w:val="24"/>
                  <w:sz w:val="20"/>
                  <w:szCs w:val="20"/>
                </w:rPr>
                <m:t>f</m:t>
              </m:r>
            </m:sub>
          </m:sSub>
          <m:sSub>
            <m:sSubPr>
              <m:ctrlPr>
                <w:rPr>
                  <w:rFonts w:ascii="Cambria Math" w:hAnsi="Cambria Math" w:cstheme="majorBidi"/>
                  <w:i/>
                  <w:color w:val="000000" w:themeColor="text1"/>
                  <w:kern w:val="24"/>
                  <w:sz w:val="20"/>
                  <w:szCs w:val="20"/>
                </w:rPr>
              </m:ctrlPr>
            </m:sSubPr>
            <m:e>
              <m:sSub>
                <m:sSubPr>
                  <m:ctrlPr>
                    <w:rPr>
                      <w:rFonts w:ascii="Cambria Math" w:hAnsi="Cambria Math" w:cstheme="majorBidi"/>
                      <w:i/>
                      <w:color w:val="000000" w:themeColor="text1"/>
                      <w:kern w:val="24"/>
                      <w:sz w:val="20"/>
                      <w:szCs w:val="20"/>
                    </w:rPr>
                  </m:ctrlPr>
                </m:sSubPr>
                <m:e>
                  <m:r>
                    <w:rPr>
                      <w:rFonts w:ascii="Cambria Math" w:hAnsi="Cambria Math" w:cstheme="majorBidi"/>
                      <w:color w:val="000000" w:themeColor="text1"/>
                      <w:kern w:val="24"/>
                      <w:sz w:val="20"/>
                      <w:szCs w:val="20"/>
                    </w:rPr>
                    <m:t>C</m:t>
                  </m:r>
                </m:e>
                <m:sub>
                  <m:r>
                    <w:rPr>
                      <w:rFonts w:ascii="Cambria Math" w:hAnsi="Cambria Math" w:cstheme="majorBidi"/>
                      <w:color w:val="000000" w:themeColor="text1"/>
                      <w:kern w:val="24"/>
                      <w:sz w:val="20"/>
                      <w:szCs w:val="20"/>
                    </w:rPr>
                    <m:t>p</m:t>
                  </m:r>
                </m:sub>
              </m:sSub>
            </m:e>
            <m:sub>
              <m:r>
                <w:rPr>
                  <w:rFonts w:ascii="Cambria Math" w:hAnsi="Cambria Math" w:cstheme="majorBidi"/>
                  <w:color w:val="000000" w:themeColor="text1"/>
                  <w:kern w:val="24"/>
                  <w:sz w:val="20"/>
                  <w:szCs w:val="20"/>
                </w:rPr>
                <m:t>f</m:t>
              </m:r>
            </m:sub>
          </m:sSub>
          <m:r>
            <w:rPr>
              <w:rFonts w:ascii="Cambria Math" w:hAnsi="Cambria Math" w:cstheme="majorBidi"/>
              <w:color w:val="000000" w:themeColor="text1"/>
              <w:kern w:val="24"/>
              <w:sz w:val="20"/>
              <w:szCs w:val="20"/>
            </w:rPr>
            <m:t>u</m:t>
          </m:r>
          <m:f>
            <m:fPr>
              <m:ctrlPr>
                <w:rPr>
                  <w:rFonts w:ascii="Cambria Math" w:hAnsi="Cambria Math" w:cstheme="majorBidi"/>
                  <w:i/>
                  <w:color w:val="000000" w:themeColor="text1"/>
                  <w:kern w:val="24"/>
                  <w:sz w:val="20"/>
                  <w:szCs w:val="20"/>
                </w:rPr>
              </m:ctrlPr>
            </m:fPr>
            <m:num>
              <m:r>
                <w:rPr>
                  <w:rFonts w:ascii="Cambria Math" w:hAnsi="Cambria Math" w:cstheme="majorBidi"/>
                  <w:color w:val="000000" w:themeColor="text1"/>
                  <w:kern w:val="24"/>
                  <w:sz w:val="20"/>
                  <w:szCs w:val="20"/>
                </w:rPr>
                <m:t>∂T</m:t>
              </m:r>
            </m:num>
            <m:den>
              <m:r>
                <w:rPr>
                  <w:rFonts w:ascii="Cambria Math" w:hAnsi="Cambria Math" w:cstheme="majorBidi"/>
                  <w:color w:val="000000" w:themeColor="text1"/>
                  <w:kern w:val="24"/>
                  <w:sz w:val="20"/>
                  <w:szCs w:val="20"/>
                </w:rPr>
                <m:t>∂x</m:t>
              </m:r>
            </m:den>
          </m:f>
          <m:r>
            <w:rPr>
              <w:rFonts w:ascii="Cambria Math" w:hAnsi="Cambria Math" w:cstheme="majorBidi"/>
              <w:color w:val="000000" w:themeColor="text1"/>
              <w:kern w:val="24"/>
              <w:sz w:val="20"/>
              <w:szCs w:val="20"/>
            </w:rPr>
            <m:t>=</m:t>
          </m:r>
          <m:sSub>
            <m:sSubPr>
              <m:ctrlPr>
                <w:rPr>
                  <w:rFonts w:ascii="Cambria Math" w:hAnsi="Cambria Math" w:cstheme="majorBidi"/>
                  <w:i/>
                  <w:color w:val="000000" w:themeColor="text1"/>
                  <w:kern w:val="24"/>
                  <w:sz w:val="20"/>
                  <w:szCs w:val="20"/>
                </w:rPr>
              </m:ctrlPr>
            </m:sSubPr>
            <m:e>
              <m:r>
                <w:rPr>
                  <w:rFonts w:ascii="Cambria Math" w:hAnsi="Cambria Math" w:cstheme="majorBidi"/>
                  <w:color w:val="000000" w:themeColor="text1"/>
                  <w:kern w:val="24"/>
                  <w:sz w:val="20"/>
                  <w:szCs w:val="20"/>
                </w:rPr>
                <m:t>k</m:t>
              </m:r>
            </m:e>
            <m:sub>
              <m:r>
                <w:rPr>
                  <w:rFonts w:ascii="Cambria Math" w:hAnsi="Cambria Math" w:cstheme="majorBidi"/>
                  <w:color w:val="000000" w:themeColor="text1"/>
                  <w:kern w:val="24"/>
                  <w:sz w:val="20"/>
                  <w:szCs w:val="20"/>
                </w:rPr>
                <m:t>f</m:t>
              </m:r>
            </m:sub>
          </m:sSub>
          <m:f>
            <m:fPr>
              <m:ctrlPr>
                <w:rPr>
                  <w:rFonts w:ascii="Cambria Math" w:hAnsi="Cambria Math" w:cstheme="majorBidi"/>
                  <w:i/>
                  <w:color w:val="000000" w:themeColor="text1"/>
                  <w:kern w:val="24"/>
                  <w:sz w:val="20"/>
                  <w:szCs w:val="20"/>
                </w:rPr>
              </m:ctrlPr>
            </m:fPr>
            <m:num>
              <m:sSup>
                <m:sSupPr>
                  <m:ctrlPr>
                    <w:rPr>
                      <w:rFonts w:ascii="Cambria Math" w:hAnsi="Cambria Math" w:cstheme="majorBidi"/>
                      <w:i/>
                      <w:color w:val="000000" w:themeColor="text1"/>
                      <w:kern w:val="24"/>
                      <w:sz w:val="20"/>
                      <w:szCs w:val="20"/>
                    </w:rPr>
                  </m:ctrlPr>
                </m:sSupPr>
                <m:e>
                  <m:r>
                    <w:rPr>
                      <w:rFonts w:ascii="Cambria Math" w:hAnsi="Cambria Math" w:cstheme="majorBidi"/>
                      <w:color w:val="000000" w:themeColor="text1"/>
                      <w:kern w:val="24"/>
                      <w:sz w:val="20"/>
                      <w:szCs w:val="20"/>
                    </w:rPr>
                    <m:t>∂</m:t>
                  </m:r>
                </m:e>
                <m:sup>
                  <m:r>
                    <w:rPr>
                      <w:rFonts w:ascii="Cambria Math" w:hAnsi="Cambria Math" w:cstheme="majorBidi"/>
                      <w:color w:val="000000" w:themeColor="text1"/>
                      <w:kern w:val="24"/>
                      <w:sz w:val="20"/>
                      <w:szCs w:val="20"/>
                    </w:rPr>
                    <m:t>2</m:t>
                  </m:r>
                </m:sup>
              </m:sSup>
              <m:r>
                <w:rPr>
                  <w:rFonts w:ascii="Cambria Math" w:hAnsi="Cambria Math" w:cstheme="majorBidi"/>
                  <w:color w:val="000000" w:themeColor="text1"/>
                  <w:kern w:val="24"/>
                  <w:sz w:val="20"/>
                  <w:szCs w:val="20"/>
                </w:rPr>
                <m:t>T</m:t>
              </m:r>
            </m:num>
            <m:den>
              <m:r>
                <w:rPr>
                  <w:rFonts w:ascii="Cambria Math" w:hAnsi="Cambria Math" w:cstheme="majorBidi"/>
                  <w:color w:val="000000" w:themeColor="text1"/>
                  <w:kern w:val="24"/>
                  <w:sz w:val="20"/>
                  <w:szCs w:val="20"/>
                </w:rPr>
                <m:t>∂</m:t>
              </m:r>
              <m:sSup>
                <m:sSupPr>
                  <m:ctrlPr>
                    <w:rPr>
                      <w:rFonts w:ascii="Cambria Math" w:hAnsi="Cambria Math" w:cstheme="majorBidi"/>
                      <w:i/>
                      <w:color w:val="000000" w:themeColor="text1"/>
                      <w:kern w:val="24"/>
                      <w:sz w:val="20"/>
                      <w:szCs w:val="20"/>
                    </w:rPr>
                  </m:ctrlPr>
                </m:sSupPr>
                <m:e>
                  <m:r>
                    <w:rPr>
                      <w:rFonts w:ascii="Cambria Math" w:hAnsi="Cambria Math" w:cstheme="majorBidi"/>
                      <w:color w:val="000000" w:themeColor="text1"/>
                      <w:kern w:val="24"/>
                      <w:sz w:val="20"/>
                      <w:szCs w:val="20"/>
                    </w:rPr>
                    <m:t>y</m:t>
                  </m:r>
                </m:e>
                <m:sup>
                  <m:r>
                    <w:rPr>
                      <w:rFonts w:ascii="Cambria Math" w:hAnsi="Cambria Math" w:cstheme="majorBidi"/>
                      <w:color w:val="000000" w:themeColor="text1"/>
                      <w:kern w:val="24"/>
                      <w:sz w:val="20"/>
                      <w:szCs w:val="20"/>
                    </w:rPr>
                    <m:t>2</m:t>
                  </m:r>
                </m:sup>
              </m:sSup>
            </m:den>
          </m:f>
          <m:r>
            <w:rPr>
              <w:rFonts w:ascii="Cambria Math" w:hAnsi="Cambria Math" w:cstheme="majorBidi"/>
              <w:color w:val="000000" w:themeColor="text1"/>
              <w:kern w:val="24"/>
              <w:sz w:val="20"/>
              <w:szCs w:val="20"/>
            </w:rPr>
            <m:t>+</m:t>
          </m:r>
          <m:sSub>
            <m:sSubPr>
              <m:ctrlPr>
                <w:rPr>
                  <w:rFonts w:ascii="Cambria Math" w:hAnsi="Cambria Math" w:cstheme="majorBidi"/>
                  <w:i/>
                  <w:color w:val="000000" w:themeColor="text1"/>
                  <w:kern w:val="24"/>
                  <w:sz w:val="20"/>
                  <w:szCs w:val="20"/>
                </w:rPr>
              </m:ctrlPr>
            </m:sSubPr>
            <m:e>
              <m:r>
                <w:rPr>
                  <w:rFonts w:ascii="Cambria Math" w:hAnsi="Cambria Math" w:cstheme="majorBidi"/>
                  <w:color w:val="000000" w:themeColor="text1"/>
                  <w:kern w:val="24"/>
                  <w:sz w:val="20"/>
                  <w:szCs w:val="20"/>
                </w:rPr>
                <m:t>S</m:t>
              </m:r>
            </m:e>
            <m:sub>
              <m:r>
                <w:rPr>
                  <w:rFonts w:ascii="Cambria Math" w:hAnsi="Cambria Math" w:cstheme="majorBidi"/>
                  <w:color w:val="000000" w:themeColor="text1"/>
                  <w:kern w:val="24"/>
                  <w:sz w:val="20"/>
                  <w:szCs w:val="20"/>
                </w:rPr>
                <m:t>e</m:t>
              </m:r>
            </m:sub>
          </m:sSub>
          <m:r>
            <w:rPr>
              <w:rFonts w:ascii="Cambria Math" w:hAnsi="Cambria Math" w:cstheme="majorBidi"/>
              <w:color w:val="000000" w:themeColor="text1"/>
              <w:kern w:val="24"/>
              <w:sz w:val="20"/>
              <w:szCs w:val="20"/>
            </w:rPr>
            <m:t>+</m:t>
          </m:r>
          <m:sSubSup>
            <m:sSubSupPr>
              <m:ctrlPr>
                <w:rPr>
                  <w:rFonts w:ascii="Cambria Math" w:hAnsi="Cambria Math" w:cstheme="majorBidi"/>
                  <w:i/>
                  <w:color w:val="000000" w:themeColor="text1"/>
                  <w:kern w:val="24"/>
                  <w:sz w:val="20"/>
                  <w:szCs w:val="20"/>
                </w:rPr>
              </m:ctrlPr>
            </m:sSubSupPr>
            <m:e>
              <m:r>
                <w:rPr>
                  <w:rFonts w:ascii="Cambria Math" w:hAnsi="Cambria Math" w:cstheme="majorBidi"/>
                  <w:color w:val="000000" w:themeColor="text1"/>
                  <w:kern w:val="24"/>
                  <w:sz w:val="20"/>
                  <w:szCs w:val="20"/>
                </w:rPr>
                <m:t>q</m:t>
              </m:r>
            </m:e>
            <m:sub>
              <m:r>
                <w:rPr>
                  <w:rFonts w:ascii="Cambria Math" w:hAnsi="Cambria Math" w:cstheme="majorBidi"/>
                  <w:color w:val="000000" w:themeColor="text1"/>
                  <w:kern w:val="24"/>
                  <w:sz w:val="20"/>
                  <w:szCs w:val="20"/>
                </w:rPr>
                <m:t>rad</m:t>
              </m:r>
            </m:sub>
            <m:sup>
              <m:r>
                <w:rPr>
                  <w:rFonts w:ascii="Cambria Math" w:hAnsi="Cambria Math" w:cstheme="majorBidi"/>
                  <w:color w:val="000000" w:themeColor="text1"/>
                  <w:kern w:val="24"/>
                  <w:sz w:val="20"/>
                  <w:szCs w:val="20"/>
                </w:rPr>
                <m:t> '''</m:t>
              </m:r>
            </m:sup>
          </m:sSubSup>
          <m:r>
            <w:rPr>
              <w:rFonts w:ascii="Cambria Math" w:hAnsi="Cambria Math" w:cstheme="majorBidi"/>
              <w:color w:val="000000" w:themeColor="text1"/>
              <w:kern w:val="24"/>
              <w:sz w:val="20"/>
              <w:szCs w:val="20"/>
              <w:lang w:val="en-GB"/>
            </w:rPr>
            <m:t>                                                        (1)</m:t>
          </m:r>
        </m:oMath>
      </m:oMathPara>
    </w:p>
    <w:p w14:paraId="54199C0A" w14:textId="77777777" w:rsidR="00390304" w:rsidRDefault="00390304" w:rsidP="006A4627">
      <w:pPr>
        <w:spacing w:line="276" w:lineRule="auto"/>
      </w:pPr>
    </w:p>
    <w:p w14:paraId="75841F05" w14:textId="77777777" w:rsidR="00081315" w:rsidRPr="00765D74" w:rsidRDefault="00081315" w:rsidP="00DA4226">
      <w:pPr>
        <w:pStyle w:val="BodyTextIndent"/>
        <w:spacing w:line="276" w:lineRule="auto"/>
        <w:ind w:firstLine="0"/>
        <w:rPr>
          <w:lang w:val="tr-TR"/>
        </w:rPr>
      </w:pPr>
      <w:r w:rsidRPr="00765D74">
        <w:t xml:space="preserve">where </w:t>
      </w:r>
      <m:oMath>
        <m:sSub>
          <m:sSubPr>
            <m:ctrlPr>
              <w:rPr>
                <w:rFonts w:ascii="Cambria Math" w:hAnsi="Cambria Math"/>
                <w:i/>
                <w:iCs/>
              </w:rPr>
            </m:ctrlPr>
          </m:sSubPr>
          <m:e>
            <m:sSub>
              <m:sSubPr>
                <m:ctrlPr>
                  <w:rPr>
                    <w:rFonts w:ascii="Cambria Math" w:hAnsi="Cambria Math"/>
                    <w:i/>
                    <w:iCs/>
                  </w:rPr>
                </m:ctrlPr>
              </m:sSubPr>
              <m:e>
                <m:sSub>
                  <m:sSubPr>
                    <m:ctrlPr>
                      <w:rPr>
                        <w:rFonts w:ascii="Cambria Math" w:hAnsi="Cambria Math"/>
                        <w:i/>
                        <w:iCs/>
                      </w:rPr>
                    </m:ctrlPr>
                  </m:sSubPr>
                  <m:e>
                    <m:r>
                      <w:rPr>
                        <w:rFonts w:ascii="Cambria Math" w:hAnsi="Cambria Math"/>
                      </w:rPr>
                      <m:t>ρ</m:t>
                    </m:r>
                  </m:e>
                  <m:sub>
                    <m:r>
                      <w:rPr>
                        <w:rFonts w:ascii="Cambria Math" w:hAnsi="Cambria Math"/>
                      </w:rPr>
                      <m:t>f</m:t>
                    </m:r>
                  </m:sub>
                </m:sSub>
                <m:r>
                  <w:rPr>
                    <w:rFonts w:ascii="Cambria Math" w:hAnsi="Cambria Math"/>
                  </w:rPr>
                  <m:t>, C</m:t>
                </m:r>
              </m:e>
              <m:sub>
                <m:r>
                  <w:rPr>
                    <w:rFonts w:ascii="Cambria Math" w:hAnsi="Cambria Math"/>
                  </w:rPr>
                  <m:t>p</m:t>
                </m:r>
              </m:sub>
            </m:sSub>
          </m:e>
          <m:sub>
            <m:r>
              <w:rPr>
                <w:rFonts w:ascii="Cambria Math" w:hAnsi="Cambria Math"/>
              </w:rPr>
              <m:t>f</m:t>
            </m:r>
          </m:sub>
        </m:sSub>
      </m:oMath>
      <w:r w:rsidRPr="00765D74">
        <w:t xml:space="preserve">, </w:t>
      </w:r>
      <m:oMath>
        <m:sSub>
          <m:sSubPr>
            <m:ctrlPr>
              <w:rPr>
                <w:rFonts w:ascii="Cambria Math" w:hAnsi="Cambria Math"/>
                <w:i/>
                <w:iCs/>
              </w:rPr>
            </m:ctrlPr>
          </m:sSubPr>
          <m:e>
            <m:r>
              <w:rPr>
                <w:rFonts w:ascii="Cambria Math" w:hAnsi="Cambria Math"/>
              </w:rPr>
              <m:t>k</m:t>
            </m:r>
          </m:e>
          <m:sub>
            <m:r>
              <w:rPr>
                <w:rFonts w:ascii="Cambria Math" w:hAnsi="Cambria Math"/>
              </w:rPr>
              <m:t>f</m:t>
            </m:r>
          </m:sub>
        </m:sSub>
      </m:oMath>
      <w:r w:rsidRPr="00765D74">
        <w:rPr>
          <w:i/>
          <w:iCs/>
        </w:rPr>
        <w:t>, T, u</w:t>
      </w:r>
      <w:r w:rsidRPr="00765D74">
        <w:t xml:space="preserve"> and </w:t>
      </w:r>
      <m:oMath>
        <m:sSubSup>
          <m:sSubSupPr>
            <m:ctrlPr>
              <w:rPr>
                <w:rFonts w:ascii="Cambria Math" w:hAnsi="Cambria Math"/>
                <w:i/>
                <w:iCs/>
              </w:rPr>
            </m:ctrlPr>
          </m:sSubSupPr>
          <m:e>
            <m:r>
              <w:rPr>
                <w:rFonts w:ascii="Cambria Math" w:hAnsi="Cambria Math"/>
              </w:rPr>
              <m:t>q</m:t>
            </m:r>
          </m:e>
          <m:sub>
            <m:r>
              <w:rPr>
                <w:rFonts w:ascii="Cambria Math" w:hAnsi="Cambria Math"/>
              </w:rPr>
              <m:t>rad</m:t>
            </m:r>
          </m:sub>
          <m:sup>
            <m:r>
              <w:rPr>
                <w:rFonts w:ascii="Cambria Math" w:hAnsi="Cambria Math"/>
              </w:rPr>
              <m:t> '''</m:t>
            </m:r>
          </m:sup>
        </m:sSubSup>
      </m:oMath>
      <w:r w:rsidRPr="00765D74">
        <w:t xml:space="preserve"> are the density, specific heat, thermal conductivity, temperature, </w:t>
      </w:r>
      <w:r w:rsidR="006F0129">
        <w:t xml:space="preserve">the </w:t>
      </w:r>
      <w:r w:rsidRPr="00765D74">
        <w:t>velocity of the medium, and volumetric heat generation respectively. The source term (</w:t>
      </w:r>
      <m:oMath>
        <m:sSub>
          <m:sSubPr>
            <m:ctrlPr>
              <w:rPr>
                <w:rFonts w:ascii="Cambria Math" w:hAnsi="Cambria Math"/>
                <w:i/>
                <w:iCs/>
              </w:rPr>
            </m:ctrlPr>
          </m:sSubPr>
          <m:e>
            <m:r>
              <w:rPr>
                <w:rFonts w:ascii="Cambria Math" w:hAnsi="Cambria Math"/>
              </w:rPr>
              <m:t>S</m:t>
            </m:r>
          </m:e>
          <m:sub>
            <m:r>
              <w:rPr>
                <w:rFonts w:ascii="Cambria Math" w:hAnsi="Cambria Math"/>
              </w:rPr>
              <m:t>e</m:t>
            </m:r>
          </m:sub>
        </m:sSub>
        <m:r>
          <m:rPr>
            <m:sty m:val="p"/>
          </m:rPr>
          <w:rPr>
            <w:rFonts w:ascii="Cambria Math" w:hAnsi="Cambria Math"/>
          </w:rPr>
          <m:t>)</m:t>
        </m:r>
      </m:oMath>
      <w:r w:rsidRPr="00765D74">
        <w:t xml:space="preserve"> in </w:t>
      </w:r>
      <w:r w:rsidR="00765D74" w:rsidRPr="00765D74">
        <w:t>E</w:t>
      </w:r>
      <w:r w:rsidRPr="00765D74">
        <w:t xml:space="preserve">quation </w:t>
      </w:r>
      <w:r w:rsidRPr="00765D74">
        <w:rPr>
          <w:lang w:val="en-GB"/>
        </w:rPr>
        <w:t>1</w:t>
      </w:r>
      <w:r w:rsidRPr="00765D74">
        <w:t xml:space="preserve"> represent</w:t>
      </w:r>
      <w:r w:rsidR="00125782">
        <w:t>s</w:t>
      </w:r>
      <w:r w:rsidRPr="00765D74">
        <w:t xml:space="preserve"> the energy transfer between the </w:t>
      </w:r>
      <w:r w:rsidRPr="00765D74">
        <w:rPr>
          <w:lang w:val="en-GB"/>
        </w:rPr>
        <w:t>medium</w:t>
      </w:r>
      <w:r w:rsidRPr="00765D74">
        <w:t xml:space="preserve"> and </w:t>
      </w:r>
      <w:r w:rsidRPr="00765D74">
        <w:rPr>
          <w:lang w:val="en-GB"/>
        </w:rPr>
        <w:t xml:space="preserve">the suspended </w:t>
      </w:r>
      <w:r w:rsidRPr="00765D74">
        <w:t xml:space="preserve">particles </w:t>
      </w:r>
      <w:r w:rsidRPr="00765D74">
        <w:rPr>
          <w:lang w:val="en-GB"/>
        </w:rPr>
        <w:t>(</w:t>
      </w:r>
      <w:r w:rsidRPr="00765D74">
        <w:t>between the phases</w:t>
      </w:r>
      <w:r w:rsidRPr="00765D74">
        <w:rPr>
          <w:lang w:val="en-GB"/>
        </w:rPr>
        <w:t xml:space="preserve">) </w:t>
      </w:r>
      <w:r w:rsidR="005775A8">
        <w:rPr>
          <w:lang w:val="en-GB"/>
        </w:rPr>
        <w:fldChar w:fldCharType="begin" w:fldLock="1"/>
      </w:r>
      <w:r w:rsidR="005775A8">
        <w:rPr>
          <w:lang w:val="en-GB"/>
        </w:rPr>
        <w:instrText>ADDIN CSL_CITATION {"citationItems":[{"id":"ITEM-1","itemData":{"author":[{"dropping-particle":"","family":"Goutam","given":"S.","non-dropping-particle":"","parse-names":false,"suffix":""},{"dropping-particle":"","family":"Paul","given":"M.C.","non-dropping-particle":"","parse-names":false,"suffix":""}],"id":"ITEM-1","issued":{"date-parts":[["2014"]]},"title":"Discrete Phase Approach for Nanofluids Flow in Pipe","type":"article-journal"},"uris":["http://www.mendeley.com/documents/?uuid=5b5359ef-6c73-4304-a807-c4e45b7f4d62"]},{"id":"ITEM-2","itemData":{"DOI":"10.1016/j.jcp.2016.02.066","ISSN":"10902716","abstract":"The present work addresses numerical methods required to compute particle volume fraction or number density. Local volume fraction of the lth particle, αl, is the quantity of foremost importance in calculating the gas-mediated particle-particle interaction effect in multiphase flows. A general multiphase flow with a distribution of Lagrangian particles inside a fluid flow discretized on an Eulerian grid is considered. Particle volume fraction is needed both as a Lagrangian quantity associated with each particle and also as an Eulerian quantity associated with the grid cell for Eulerian-Lagrangian simulations. In Grid-Based (GB) methods the particle volume fraction is first obtained within each grid cell as an Eulerian quantity and then the local particle volume fraction associated with any Lagrangian particle can be obtained from interpolation. The second class of methods presented are Particle-Based (PB) methods, where particle volume fraction will first be obtained at each particle as a Lagrangian quantity, which then can be projected onto the Eulerian grid. Traditionally, the GB methods are used in multiphase flow, but sub-grid resolution can be obtained through use of the PB methods. By evaluating the total error, and its discretization, bias and statistical error components, the performance of the different PB methods is compared against several common GB methods of calculating volume fraction. The standard von Neumann error analysis technique has been adapted for evaluation of rate of convergence of the different methods. The discussion and error analysis presented focus on the volume fraction calculation, but the methods can be extended to obtain field representations of other Lagrangian quantities, such as particle velocity and temperature.","author":[{"dropping-particle":"","family":"Diggs","given":"Angela","non-dropping-particle":"","parse-names":false,"suffix":""},{"dropping-particle":"","family":"Balachandar","given":"S.","non-dropping-particle":"","parse-names":false,"suffix":""}],"container-title":"Journal of Computational Physics","id":"ITEM-2","issued":{"date-parts":[["2016","5","15"]]},"page":"775-798","publisher":"Academic Press Inc.","title":"Evaluation of methods for calculating volume fraction in Eulerian-Lagrangian multiphase flow simulations","type":"article-journal","volume":"313"},"uris":["http://www.mendeley.com/documents/?uuid=4603b8c1-8d50-3abb-a18f-8608c7f75289"]}],"mendeley":{"formattedCitation":"[13,14]","plainTextFormattedCitation":"[13,14]","previouslyFormattedCitation":"[13,14]"},"properties":{"noteIndex":0},"schema":"https://github.com/citation-style-language/schema/raw/master/csl-citation.json"}</w:instrText>
      </w:r>
      <w:r w:rsidR="005775A8">
        <w:rPr>
          <w:lang w:val="en-GB"/>
        </w:rPr>
        <w:fldChar w:fldCharType="separate"/>
      </w:r>
      <w:r w:rsidR="005775A8" w:rsidRPr="005775A8">
        <w:rPr>
          <w:noProof/>
          <w:lang w:val="en-GB"/>
        </w:rPr>
        <w:t>[13,14]</w:t>
      </w:r>
      <w:r w:rsidR="005775A8">
        <w:rPr>
          <w:lang w:val="en-GB"/>
        </w:rPr>
        <w:fldChar w:fldCharType="end"/>
      </w:r>
      <w:r w:rsidRPr="00765D74">
        <w:rPr>
          <w:lang w:val="tr-TR"/>
        </w:rPr>
        <w:t>:</w:t>
      </w:r>
    </w:p>
    <w:p w14:paraId="68A6F887" w14:textId="77777777" w:rsidR="006D5DCF" w:rsidRPr="00081315" w:rsidRDefault="006D5DCF" w:rsidP="006A4627">
      <w:pPr>
        <w:pStyle w:val="BodyTextIndent"/>
        <w:spacing w:line="276" w:lineRule="auto"/>
        <w:rPr>
          <w:lang w:val="tr-TR"/>
        </w:rPr>
      </w:pPr>
    </w:p>
    <w:p w14:paraId="68993AAB" w14:textId="77777777" w:rsidR="00081315" w:rsidRPr="005C1176" w:rsidRDefault="00000000" w:rsidP="006A4627">
      <w:pPr>
        <w:pStyle w:val="BodyTextIndent"/>
        <w:spacing w:line="276" w:lineRule="auto"/>
        <w:rPr>
          <w:lang w:val="tr-TR"/>
        </w:rPr>
      </w:pPr>
      <m:oMathPara>
        <m:oMathParaPr>
          <m:jc m:val="right"/>
        </m:oMathParaPr>
        <m:oMath>
          <m:sSub>
            <m:sSubPr>
              <m:ctrlPr>
                <w:rPr>
                  <w:rFonts w:ascii="Cambria Math" w:hAnsi="Cambria Math"/>
                  <w:i/>
                  <w:iCs/>
                  <w:lang w:val="tr-TR"/>
                </w:rPr>
              </m:ctrlPr>
            </m:sSubPr>
            <m:e>
              <m:r>
                <w:rPr>
                  <w:rFonts w:ascii="Cambria Math" w:hAnsi="Cambria Math"/>
                  <w:lang w:val="tr-TR"/>
                </w:rPr>
                <m:t>S</m:t>
              </m:r>
            </m:e>
            <m:sub>
              <m:r>
                <w:rPr>
                  <w:rFonts w:ascii="Cambria Math" w:hAnsi="Cambria Math"/>
                  <w:lang w:val="tr-TR"/>
                </w:rPr>
                <m:t>e</m:t>
              </m:r>
            </m:sub>
          </m:sSub>
          <m:r>
            <w:rPr>
              <w:rFonts w:ascii="Cambria Math" w:hAnsi="Cambria Math"/>
              <w:lang w:val="tr-TR"/>
            </w:rPr>
            <m:t>=</m:t>
          </m:r>
          <m:nary>
            <m:naryPr>
              <m:chr m:val="∑"/>
              <m:limLoc m:val="undOvr"/>
              <m:supHide m:val="1"/>
              <m:ctrlPr>
                <w:rPr>
                  <w:rFonts w:ascii="Cambria Math" w:hAnsi="Cambria Math"/>
                  <w:i/>
                  <w:iCs/>
                  <w:lang w:val="tr-TR"/>
                </w:rPr>
              </m:ctrlPr>
            </m:naryPr>
            <m:sub>
              <m:r>
                <w:rPr>
                  <w:rFonts w:ascii="Cambria Math" w:hAnsi="Cambria Math"/>
                  <w:lang w:val="tr-TR"/>
                </w:rPr>
                <m:t>np</m:t>
              </m:r>
            </m:sub>
            <m:sup/>
            <m:e>
              <m:f>
                <m:fPr>
                  <m:ctrlPr>
                    <w:rPr>
                      <w:rFonts w:ascii="Cambria Math" w:hAnsi="Cambria Math"/>
                      <w:i/>
                      <w:iCs/>
                      <w:lang w:val="tr-TR"/>
                    </w:rPr>
                  </m:ctrlPr>
                </m:fPr>
                <m:num>
                  <m:sSub>
                    <m:sSubPr>
                      <m:ctrlPr>
                        <w:rPr>
                          <w:rFonts w:ascii="Cambria Math" w:hAnsi="Cambria Math"/>
                          <w:i/>
                          <w:iCs/>
                          <w:lang w:val="tr-TR"/>
                        </w:rPr>
                      </m:ctrlPr>
                    </m:sSubPr>
                    <m:e>
                      <m:r>
                        <w:rPr>
                          <w:rFonts w:ascii="Cambria Math" w:hAnsi="Cambria Math"/>
                          <w:lang w:val="tr-TR"/>
                        </w:rPr>
                        <m:t>m</m:t>
                      </m:r>
                    </m:e>
                    <m:sub>
                      <m:r>
                        <w:rPr>
                          <w:rFonts w:ascii="Cambria Math" w:hAnsi="Cambria Math"/>
                          <w:lang w:val="tr-TR"/>
                        </w:rPr>
                        <m:t>p</m:t>
                      </m:r>
                    </m:sub>
                  </m:sSub>
                </m:num>
                <m:den>
                  <m:r>
                    <w:rPr>
                      <w:rFonts w:ascii="Cambria Math" w:hAnsi="Cambria Math"/>
                      <w:lang w:val="tr-TR"/>
                    </w:rPr>
                    <m:t>δV</m:t>
                  </m:r>
                </m:den>
              </m:f>
            </m:e>
          </m:nary>
          <m:sSub>
            <m:sSubPr>
              <m:ctrlPr>
                <w:rPr>
                  <w:rFonts w:ascii="Cambria Math" w:hAnsi="Cambria Math"/>
                  <w:i/>
                  <w:iCs/>
                  <w:lang w:val="tr-TR"/>
                </w:rPr>
              </m:ctrlPr>
            </m:sSubPr>
            <m:e>
              <m:sSub>
                <m:sSubPr>
                  <m:ctrlPr>
                    <w:rPr>
                      <w:rFonts w:ascii="Cambria Math" w:hAnsi="Cambria Math"/>
                      <w:i/>
                      <w:iCs/>
                      <w:lang w:val="tr-TR"/>
                    </w:rPr>
                  </m:ctrlPr>
                </m:sSubPr>
                <m:e>
                  <m:r>
                    <w:rPr>
                      <w:rFonts w:ascii="Cambria Math" w:hAnsi="Cambria Math"/>
                      <w:lang w:val="tr-TR"/>
                    </w:rPr>
                    <m:t>C</m:t>
                  </m:r>
                </m:e>
                <m:sub>
                  <m:r>
                    <w:rPr>
                      <w:rFonts w:ascii="Cambria Math" w:hAnsi="Cambria Math"/>
                      <w:lang w:val="tr-TR"/>
                    </w:rPr>
                    <m:t>p</m:t>
                  </m:r>
                </m:sub>
              </m:sSub>
            </m:e>
            <m:sub>
              <m:r>
                <w:rPr>
                  <w:rFonts w:ascii="Cambria Math" w:hAnsi="Cambria Math"/>
                  <w:lang w:val="tr-TR"/>
                </w:rPr>
                <m:t>p</m:t>
              </m:r>
            </m:sub>
          </m:sSub>
          <m:f>
            <m:fPr>
              <m:ctrlPr>
                <w:rPr>
                  <w:rFonts w:ascii="Cambria Math" w:hAnsi="Cambria Math"/>
                  <w:i/>
                  <w:iCs/>
                  <w:lang w:val="tr-TR"/>
                </w:rPr>
              </m:ctrlPr>
            </m:fPr>
            <m:num>
              <m:r>
                <w:rPr>
                  <w:rFonts w:ascii="Cambria Math" w:hAnsi="Cambria Math"/>
                  <w:lang w:val="tr-TR"/>
                </w:rPr>
                <m:t>d</m:t>
              </m:r>
              <m:sSub>
                <m:sSubPr>
                  <m:ctrlPr>
                    <w:rPr>
                      <w:rFonts w:ascii="Cambria Math" w:hAnsi="Cambria Math"/>
                      <w:i/>
                      <w:iCs/>
                      <w:lang w:val="tr-TR"/>
                    </w:rPr>
                  </m:ctrlPr>
                </m:sSubPr>
                <m:e>
                  <m:r>
                    <w:rPr>
                      <w:rFonts w:ascii="Cambria Math" w:hAnsi="Cambria Math"/>
                      <w:lang w:val="tr-TR"/>
                    </w:rPr>
                    <m:t>T</m:t>
                  </m:r>
                </m:e>
                <m:sub>
                  <m:r>
                    <w:rPr>
                      <w:rFonts w:ascii="Cambria Math" w:hAnsi="Cambria Math"/>
                      <w:lang w:val="tr-TR"/>
                    </w:rPr>
                    <m:t>p</m:t>
                  </m:r>
                </m:sub>
              </m:sSub>
            </m:num>
            <m:den>
              <m:r>
                <w:rPr>
                  <w:rFonts w:ascii="Cambria Math" w:hAnsi="Cambria Math"/>
                  <w:lang w:val="tr-TR"/>
                </w:rPr>
                <m:t>dt</m:t>
              </m:r>
            </m:den>
          </m:f>
          <m:r>
            <w:rPr>
              <w:rFonts w:ascii="Cambria Math" w:hAnsi="Cambria Math"/>
              <w:lang w:val="tr-TR"/>
            </w:rPr>
            <m:t>                                                                      (</m:t>
          </m:r>
          <m:r>
            <w:rPr>
              <w:rFonts w:ascii="Cambria Math" w:hAnsi="Cambria Math"/>
              <w:lang w:val="en-GB"/>
            </w:rPr>
            <m:t>2</m:t>
          </m:r>
          <m:r>
            <w:rPr>
              <w:rFonts w:ascii="Cambria Math" w:hAnsi="Cambria Math"/>
              <w:lang w:val="tr-TR"/>
            </w:rPr>
            <m:t>)</m:t>
          </m:r>
        </m:oMath>
      </m:oMathPara>
    </w:p>
    <w:p w14:paraId="596C93FA" w14:textId="77777777" w:rsidR="00081315" w:rsidRPr="00081315" w:rsidRDefault="00081315" w:rsidP="006A4627">
      <w:pPr>
        <w:pStyle w:val="BodyTextIndent"/>
        <w:spacing w:line="276" w:lineRule="auto"/>
      </w:pPr>
    </w:p>
    <w:p w14:paraId="3575C034" w14:textId="77777777" w:rsidR="00081315" w:rsidRPr="00081315" w:rsidRDefault="00081315" w:rsidP="00DA4226">
      <w:pPr>
        <w:pStyle w:val="BodyTextIndent"/>
        <w:spacing w:line="276" w:lineRule="auto"/>
        <w:ind w:firstLine="0"/>
      </w:pPr>
      <w:r w:rsidRPr="00081315">
        <w:t>where the subscript (</w:t>
      </w:r>
      <m:oMath>
        <m:r>
          <w:rPr>
            <w:rFonts w:ascii="Cambria Math" w:hAnsi="Cambria Math"/>
          </w:rPr>
          <m:t>p</m:t>
        </m:r>
      </m:oMath>
      <w:r w:rsidRPr="00081315">
        <w:t xml:space="preserve">) </w:t>
      </w:r>
      <w:r w:rsidR="00B02209">
        <w:t>refers</w:t>
      </w:r>
      <w:r w:rsidRPr="00081315">
        <w:t xml:space="preserve"> to the nanoparticles and (</w:t>
      </w:r>
      <m:oMath>
        <m:r>
          <w:rPr>
            <w:rFonts w:ascii="Cambria Math" w:hAnsi="Cambria Math"/>
          </w:rPr>
          <m:t>V</m:t>
        </m:r>
      </m:oMath>
      <w:r w:rsidRPr="00081315">
        <w:t>) is the vol</w:t>
      </w:r>
      <w:proofErr w:type="spellStart"/>
      <w:r w:rsidR="006F0129">
        <w:t>ume</w:t>
      </w:r>
      <w:proofErr w:type="spellEnd"/>
      <w:r w:rsidR="006F0129">
        <w:t xml:space="preserve"> occupied the nanosuspension</w:t>
      </w:r>
      <w:r w:rsidRPr="00081315">
        <w:t>.</w:t>
      </w:r>
    </w:p>
    <w:p w14:paraId="015B5154" w14:textId="77777777" w:rsidR="00081315" w:rsidRPr="00081315" w:rsidRDefault="00081315" w:rsidP="00400DC9">
      <w:pPr>
        <w:pStyle w:val="BodyTextIndent"/>
        <w:spacing w:line="276" w:lineRule="auto"/>
        <w:ind w:firstLine="709"/>
      </w:pPr>
      <w:r w:rsidRPr="00081315">
        <w:t xml:space="preserve">In order to determine the volumetric heat </w:t>
      </w:r>
      <w:r w:rsidR="00E447AD">
        <w:t>generation</w:t>
      </w:r>
      <w:r w:rsidRPr="00081315">
        <w:t xml:space="preserve"> inside a participating medi</w:t>
      </w:r>
      <w:r w:rsidR="00E447AD">
        <w:t>a</w:t>
      </w:r>
      <w:r w:rsidRPr="00081315">
        <w:t xml:space="preserve">, the spectral intensity must be integrated over the entire spectrum </w:t>
      </w:r>
      <w:r w:rsidR="00B02209">
        <w:t>within</w:t>
      </w:r>
      <w:r w:rsidRPr="00081315">
        <w:t xml:space="preserve"> all </w:t>
      </w:r>
      <w:r w:rsidR="00E447AD">
        <w:t xml:space="preserve">wavelengths and </w:t>
      </w:r>
      <w:r w:rsidRPr="00765D74">
        <w:t>directions</w:t>
      </w:r>
      <w:r w:rsidR="005775A8">
        <w:t xml:space="preserve"> </w:t>
      </w:r>
      <w:r w:rsidR="005775A8">
        <w:fldChar w:fldCharType="begin" w:fldLock="1"/>
      </w:r>
      <w:r w:rsidR="005775A8">
        <w:instrText>ADDIN CSL_CITATION {"citationItems":[{"id":"ITEM-1","itemData":{"DOI":"10.1016/C2010-0-65874-3","ISBN":"9780123869449","abstract":"The third edition of Radiative Heat Transfer describes the basic physics of radiation heat transfer. The book provides models, methodologies, and calculations essential in solving research problems in a variety of industries, including solar and nuclear energy, nanotechnology, biomedical, and environmental. Every chapter of Radiative Heat Transfer offers uncluttered nomenclature, numerous worked examples, and a large number of problems-many based on real world situations-making it ideal for classroom use as well as for self-study. The book's 24 chapters cover the four major areas in the field: surface properties; surface transport; properties of participating media; and transfer through participating media. Within each chapter, all analytical methods are developed in substantial detail, and a number of examples show how the developed relations may be applied to practical problems. Extensive solution manual for adopting instructors Most complete text in the field of radiative heat transfer Many worked examples and end-of-chapter problems Large number of computer codes (in Fortran and C++), ranging from basic problem solving aids to sophisticated research tools Covers experimental methods. © 2013 Elsevier Inc. All rights reserved.","author":[{"dropping-particle":"","family":"Modest","given":"M. F.","non-dropping-particle":"","parse-names":false,"suffix":""}],"id":"ITEM-1","issued":{"date-parts":[["2013"]]},"publisher":"Elsevier","publisher-place":"USA","title":"Radiative Heat Transfer","type":"book"},"uris":["http://www.mendeley.com/documents/?uuid=0143baaa-f256-398f-9310-9b7995c7d609"]},{"id":"ITEM-2","itemData":{"author":[{"dropping-particle":"","family":"] Howell","given":"J. R.","non-dropping-particle":"","parse-names":false,"suffix":""},{"dropping-particle":"","family":"Menguc","given":"M. P.","non-dropping-particle":"","parse-names":false,"suffix":""},{"dropping-particle":"","family":"Siegel","given":"R.","non-dropping-particle":"","parse-names":false,"suffix":""}],"id":"ITEM-2","issued":{"date-parts":[["2015"]]},"publisher":"CRC Press","title":"Thermal Radiation Heat Transfer","type":"book"},"uris":["http://www.mendeley.com/documents/?uuid=fd277c9d-bd01-3c3b-ba66-7d8cc34333a9"]}],"mendeley":{"formattedCitation":"[15,16]","plainTextFormattedCitation":"[15,16]","previouslyFormattedCitation":"[15,16]"},"properties":{"noteIndex":0},"schema":"https://github.com/citation-style-language/schema/raw/master/csl-citation.json"}</w:instrText>
      </w:r>
      <w:r w:rsidR="005775A8">
        <w:fldChar w:fldCharType="separate"/>
      </w:r>
      <w:r w:rsidR="005775A8" w:rsidRPr="005775A8">
        <w:rPr>
          <w:noProof/>
        </w:rPr>
        <w:t>[15,16]</w:t>
      </w:r>
      <w:r w:rsidR="005775A8">
        <w:fldChar w:fldCharType="end"/>
      </w:r>
      <w:r w:rsidRPr="00765D74">
        <w:t>.</w:t>
      </w:r>
      <w:r w:rsidRPr="00081315">
        <w:t xml:space="preserve"> </w:t>
      </w:r>
    </w:p>
    <w:p w14:paraId="274BAD1A" w14:textId="77777777" w:rsidR="00976BBA" w:rsidRPr="00081315" w:rsidRDefault="00976BBA" w:rsidP="006A4627">
      <w:pPr>
        <w:spacing w:line="276" w:lineRule="auto"/>
        <w:rPr>
          <w:b/>
          <w:bCs/>
          <w:lang w:val="tr-TR"/>
        </w:rPr>
      </w:pPr>
    </w:p>
    <w:p w14:paraId="1D3C9105" w14:textId="77777777" w:rsidR="00081315" w:rsidRPr="005C1176" w:rsidRDefault="00000000" w:rsidP="006A4627">
      <w:pPr>
        <w:pStyle w:val="BodyTextIndent"/>
        <w:spacing w:line="276" w:lineRule="auto"/>
        <w:rPr>
          <w:rFonts w:asciiTheme="majorBidi" w:hAnsiTheme="majorBidi" w:cstheme="majorBidi"/>
          <w:lang w:val="tr-TR"/>
        </w:rPr>
      </w:pPr>
      <m:oMathPara>
        <m:oMathParaPr>
          <m:jc m:val="right"/>
        </m:oMathParaPr>
        <m:oMath>
          <m:sSubSup>
            <m:sSubSupPr>
              <m:ctrlPr>
                <w:rPr>
                  <w:rFonts w:ascii="Cambria Math" w:hAnsi="Cambria Math" w:cstheme="majorBidi"/>
                  <w:i/>
                  <w:color w:val="000000" w:themeColor="text1"/>
                  <w:kern w:val="24"/>
                </w:rPr>
              </m:ctrlPr>
            </m:sSubSupPr>
            <m:e>
              <m:r>
                <w:rPr>
                  <w:rFonts w:ascii="Cambria Math" w:hAnsi="Cambria Math" w:cstheme="majorBidi"/>
                  <w:color w:val="000000" w:themeColor="text1"/>
                  <w:kern w:val="24"/>
                </w:rPr>
                <m:t>q</m:t>
              </m:r>
            </m:e>
            <m:sub>
              <m:r>
                <w:rPr>
                  <w:rFonts w:ascii="Cambria Math" w:hAnsi="Cambria Math" w:cstheme="majorBidi"/>
                  <w:color w:val="000000" w:themeColor="text1"/>
                  <w:kern w:val="24"/>
                </w:rPr>
                <m:t>rad</m:t>
              </m:r>
            </m:sub>
            <m:sup>
              <m:r>
                <w:rPr>
                  <w:rFonts w:ascii="Cambria Math" w:hAnsi="Cambria Math" w:cstheme="majorBidi"/>
                  <w:color w:val="000000" w:themeColor="text1"/>
                  <w:kern w:val="24"/>
                </w:rPr>
                <m:t> '''</m:t>
              </m:r>
            </m:sup>
          </m:sSubSup>
          <m:r>
            <w:rPr>
              <w:rFonts w:ascii="Cambria Math" w:hAnsi="Cambria Math" w:cstheme="majorBidi"/>
              <w:lang w:val="tr-TR"/>
            </w:rPr>
            <m:t>=</m:t>
          </m:r>
          <m:nary>
            <m:naryPr>
              <m:limLoc m:val="subSup"/>
              <m:ctrlPr>
                <w:rPr>
                  <w:rFonts w:ascii="Cambria Math" w:hAnsi="Cambria Math" w:cstheme="majorBidi"/>
                  <w:i/>
                  <w:iCs/>
                  <w:lang w:val="tr-TR"/>
                </w:rPr>
              </m:ctrlPr>
            </m:naryPr>
            <m:sub>
              <m:r>
                <w:rPr>
                  <w:rFonts w:ascii="Cambria Math" w:hAnsi="Cambria Math" w:cstheme="majorBidi"/>
                  <w:lang w:val="tr-TR"/>
                </w:rPr>
                <m:t>0</m:t>
              </m:r>
            </m:sub>
            <m:sup>
              <m:r>
                <w:rPr>
                  <w:rFonts w:ascii="Cambria Math" w:hAnsi="Cambria Math" w:cstheme="majorBidi"/>
                  <w:lang w:val="tr-TR"/>
                </w:rPr>
                <m:t>π</m:t>
              </m:r>
              <m:r>
                <w:rPr>
                  <w:rFonts w:ascii="Cambria Math" w:hAnsi="Cambria Math" w:cstheme="majorBidi"/>
                  <w:lang w:val="en-GB"/>
                </w:rPr>
                <m:t>/2</m:t>
              </m:r>
            </m:sup>
            <m:e>
              <m:nary>
                <m:naryPr>
                  <m:limLoc m:val="subSup"/>
                  <m:ctrlPr>
                    <w:rPr>
                      <w:rFonts w:ascii="Cambria Math" w:hAnsi="Cambria Math" w:cstheme="majorBidi"/>
                      <w:i/>
                      <w:iCs/>
                      <w:lang w:val="tr-TR"/>
                    </w:rPr>
                  </m:ctrlPr>
                </m:naryPr>
                <m:sub>
                  <m:r>
                    <w:rPr>
                      <w:rFonts w:ascii="Cambria Math" w:hAnsi="Cambria Math" w:cstheme="majorBidi"/>
                      <w:lang w:val="tr-TR"/>
                    </w:rPr>
                    <m:t>0</m:t>
                  </m:r>
                </m:sub>
                <m:sup>
                  <m:r>
                    <w:rPr>
                      <w:rFonts w:ascii="Cambria Math" w:hAnsi="Cambria Math" w:cstheme="majorBidi"/>
                      <w:lang w:val="tr-TR"/>
                    </w:rPr>
                    <m:t>∞</m:t>
                  </m:r>
                </m:sup>
                <m:e>
                  <m:nary>
                    <m:naryPr>
                      <m:limLoc m:val="subSup"/>
                      <m:ctrlPr>
                        <w:rPr>
                          <w:rFonts w:ascii="Cambria Math" w:hAnsi="Cambria Math" w:cstheme="majorBidi"/>
                          <w:i/>
                          <w:iCs/>
                          <w:lang w:val="tr-TR"/>
                        </w:rPr>
                      </m:ctrlPr>
                    </m:naryPr>
                    <m:sub>
                      <m:r>
                        <w:rPr>
                          <w:rFonts w:ascii="Cambria Math" w:hAnsi="Cambria Math" w:cstheme="majorBidi"/>
                          <w:lang w:val="tr-TR"/>
                        </w:rPr>
                        <m:t>0</m:t>
                      </m:r>
                    </m:sub>
                    <m:sup>
                      <m:r>
                        <w:rPr>
                          <w:rFonts w:ascii="Cambria Math" w:hAnsi="Cambria Math" w:cstheme="majorBidi"/>
                          <w:lang w:val="en-GB"/>
                        </w:rPr>
                        <m:t>2</m:t>
                      </m:r>
                      <m:r>
                        <w:rPr>
                          <w:rFonts w:ascii="Cambria Math" w:hAnsi="Cambria Math" w:cstheme="majorBidi"/>
                          <w:lang w:val="tr-TR"/>
                        </w:rPr>
                        <m:t>π</m:t>
                      </m:r>
                    </m:sup>
                    <m:e>
                      <m:sSub>
                        <m:sSubPr>
                          <m:ctrlPr>
                            <w:rPr>
                              <w:rFonts w:ascii="Cambria Math" w:hAnsi="Cambria Math" w:cstheme="majorBidi"/>
                              <w:i/>
                              <w:iCs/>
                              <w:lang w:val="tr-TR"/>
                            </w:rPr>
                          </m:ctrlPr>
                        </m:sSubPr>
                        <m:e>
                          <m:r>
                            <w:rPr>
                              <w:rFonts w:ascii="Cambria Math" w:hAnsi="Cambria Math" w:cstheme="majorBidi"/>
                              <w:lang w:val="tr-TR"/>
                            </w:rPr>
                            <m:t>I</m:t>
                          </m:r>
                        </m:e>
                        <m:sub>
                          <m:r>
                            <w:rPr>
                              <w:rFonts w:ascii="Cambria Math" w:hAnsi="Cambria Math" w:cstheme="majorBidi"/>
                              <w:lang w:val="tr-TR"/>
                            </w:rPr>
                            <m:t>λ</m:t>
                          </m:r>
                        </m:sub>
                      </m:sSub>
                      <m:d>
                        <m:dPr>
                          <m:ctrlPr>
                            <w:rPr>
                              <w:rFonts w:ascii="Cambria Math" w:hAnsi="Cambria Math" w:cstheme="majorBidi"/>
                              <w:i/>
                              <w:iCs/>
                              <w:lang w:val="tr-TR"/>
                            </w:rPr>
                          </m:ctrlPr>
                        </m:dPr>
                        <m:e>
                          <m:acc>
                            <m:accPr>
                              <m:ctrlPr>
                                <w:rPr>
                                  <w:rFonts w:ascii="Cambria Math" w:hAnsi="Cambria Math" w:cstheme="majorBidi"/>
                                  <w:i/>
                                  <w:iCs/>
                                </w:rPr>
                              </m:ctrlPr>
                            </m:accPr>
                            <m:e>
                              <m:r>
                                <m:rPr>
                                  <m:sty m:val="bi"/>
                                </m:rPr>
                                <w:rPr>
                                  <w:rFonts w:ascii="Cambria Math" w:hAnsi="Cambria Math" w:cstheme="majorBidi"/>
                                  <w:lang w:val="en-GB"/>
                                </w:rPr>
                                <m:t>s</m:t>
                              </m:r>
                            </m:e>
                          </m:acc>
                        </m:e>
                      </m:d>
                      <m:r>
                        <w:rPr>
                          <w:rFonts w:ascii="Cambria Math" w:hAnsi="Cambria Math" w:cstheme="majorBidi"/>
                          <w:lang w:val="tr-TR"/>
                        </w:rPr>
                        <m:t>cosθ sinθ dθ dλ d</m:t>
                      </m:r>
                      <m:r>
                        <m:rPr>
                          <m:sty m:val="p"/>
                        </m:rPr>
                        <w:rPr>
                          <w:rFonts w:ascii="Cambria Math" w:eastAsia="SymbolStd-Identity-H" w:hAnsi="Cambria Math" w:cs="SymbolStd-Identity-H" w:hint="eastAsia"/>
                          <w:kern w:val="0"/>
                          <w:lang w:val="tr-TR" w:eastAsia="tr-TR"/>
                        </w:rPr>
                        <m:t>ϕ</m:t>
                      </m:r>
                      <m:r>
                        <w:rPr>
                          <w:rFonts w:ascii="Cambria Math" w:hAnsi="Cambria Math" w:cstheme="majorBidi"/>
                          <w:lang w:val="tr-TR"/>
                        </w:rPr>
                        <m:t>                                     (3)</m:t>
                      </m:r>
                    </m:e>
                  </m:nary>
                </m:e>
              </m:nary>
            </m:e>
          </m:nary>
        </m:oMath>
      </m:oMathPara>
    </w:p>
    <w:p w14:paraId="3794323D" w14:textId="77777777" w:rsidR="000607F6" w:rsidRDefault="000607F6" w:rsidP="006A4627">
      <w:pPr>
        <w:pStyle w:val="BodyTextIndent"/>
        <w:spacing w:line="276" w:lineRule="auto"/>
      </w:pPr>
    </w:p>
    <w:p w14:paraId="4B581FF2" w14:textId="77777777" w:rsidR="00081315" w:rsidRPr="00081315" w:rsidRDefault="00081315" w:rsidP="00765D74">
      <w:pPr>
        <w:pStyle w:val="BodyTextIndent"/>
        <w:spacing w:line="276" w:lineRule="auto"/>
        <w:ind w:firstLine="709"/>
        <w:rPr>
          <w:lang w:val="tr-TR"/>
        </w:rPr>
      </w:pPr>
      <w:proofErr w:type="spellStart"/>
      <w:r w:rsidRPr="00081315">
        <w:rPr>
          <w:lang w:val="tr-TR"/>
        </w:rPr>
        <w:t>It</w:t>
      </w:r>
      <w:proofErr w:type="spellEnd"/>
      <w:r w:rsidRPr="00081315">
        <w:rPr>
          <w:lang w:val="tr-TR"/>
        </w:rPr>
        <w:t xml:space="preserve"> is </w:t>
      </w:r>
      <w:r w:rsidRPr="00081315">
        <w:rPr>
          <w:lang w:val="en-GB"/>
        </w:rPr>
        <w:t xml:space="preserve">usually </w:t>
      </w:r>
      <w:proofErr w:type="spellStart"/>
      <w:r w:rsidRPr="00081315">
        <w:rPr>
          <w:lang w:val="tr-TR"/>
        </w:rPr>
        <w:t>to</w:t>
      </w:r>
      <w:proofErr w:type="spellEnd"/>
      <w:r w:rsidRPr="00081315">
        <w:rPr>
          <w:lang w:val="tr-TR"/>
        </w:rPr>
        <w:t xml:space="preserve"> </w:t>
      </w:r>
      <w:proofErr w:type="spellStart"/>
      <w:r w:rsidRPr="00081315">
        <w:rPr>
          <w:lang w:val="tr-TR"/>
        </w:rPr>
        <w:t>describe</w:t>
      </w:r>
      <w:proofErr w:type="spellEnd"/>
      <w:r w:rsidRPr="00081315">
        <w:rPr>
          <w:lang w:val="tr-TR"/>
        </w:rPr>
        <w:t xml:space="preserve"> </w:t>
      </w:r>
      <w:proofErr w:type="spellStart"/>
      <w:r w:rsidRPr="00081315">
        <w:rPr>
          <w:lang w:val="tr-TR"/>
        </w:rPr>
        <w:t>the</w:t>
      </w:r>
      <w:proofErr w:type="spellEnd"/>
      <w:r w:rsidRPr="00081315">
        <w:rPr>
          <w:lang w:val="tr-TR"/>
        </w:rPr>
        <w:t xml:space="preserve"> </w:t>
      </w:r>
      <w:proofErr w:type="spellStart"/>
      <w:r w:rsidRPr="00081315">
        <w:rPr>
          <w:lang w:val="tr-TR"/>
        </w:rPr>
        <w:t>direction</w:t>
      </w:r>
      <w:proofErr w:type="spellEnd"/>
      <w:r w:rsidRPr="00081315">
        <w:rPr>
          <w:lang w:val="tr-TR"/>
        </w:rPr>
        <w:t xml:space="preserve"> </w:t>
      </w:r>
      <w:proofErr w:type="spellStart"/>
      <w:r w:rsidRPr="00081315">
        <w:rPr>
          <w:lang w:val="tr-TR"/>
        </w:rPr>
        <w:t>vector</w:t>
      </w:r>
      <w:proofErr w:type="spellEnd"/>
      <w:r w:rsidRPr="00081315">
        <w:rPr>
          <w:lang w:val="tr-TR"/>
        </w:rPr>
        <w:t xml:space="preserve"> in </w:t>
      </w:r>
      <w:proofErr w:type="spellStart"/>
      <w:r w:rsidRPr="00081315">
        <w:rPr>
          <w:lang w:val="tr-TR"/>
        </w:rPr>
        <w:t>terms</w:t>
      </w:r>
      <w:proofErr w:type="spellEnd"/>
      <w:r w:rsidRPr="00081315">
        <w:rPr>
          <w:lang w:val="tr-TR"/>
        </w:rPr>
        <w:t xml:space="preserve"> of a </w:t>
      </w:r>
      <w:proofErr w:type="spellStart"/>
      <w:r w:rsidRPr="00081315">
        <w:rPr>
          <w:lang w:val="tr-TR"/>
        </w:rPr>
        <w:t>spherical</w:t>
      </w:r>
      <w:proofErr w:type="spellEnd"/>
      <w:r w:rsidRPr="00081315">
        <w:rPr>
          <w:lang w:val="tr-TR"/>
        </w:rPr>
        <w:t xml:space="preserve"> </w:t>
      </w:r>
      <w:proofErr w:type="spellStart"/>
      <w:r w:rsidRPr="00081315">
        <w:rPr>
          <w:lang w:val="tr-TR"/>
        </w:rPr>
        <w:t>or</w:t>
      </w:r>
      <w:proofErr w:type="spellEnd"/>
      <w:r w:rsidRPr="00081315">
        <w:rPr>
          <w:lang w:val="tr-TR"/>
        </w:rPr>
        <w:t xml:space="preserve"> polar </w:t>
      </w:r>
      <w:proofErr w:type="spellStart"/>
      <w:r w:rsidRPr="00081315">
        <w:rPr>
          <w:lang w:val="tr-TR"/>
        </w:rPr>
        <w:t>coordinate</w:t>
      </w:r>
      <w:proofErr w:type="spellEnd"/>
      <w:r w:rsidRPr="00081315">
        <w:rPr>
          <w:lang w:val="tr-TR"/>
        </w:rPr>
        <w:t xml:space="preserve"> </w:t>
      </w:r>
      <w:proofErr w:type="spellStart"/>
      <w:r w:rsidRPr="00081315">
        <w:rPr>
          <w:lang w:val="tr-TR"/>
        </w:rPr>
        <w:t>system</w:t>
      </w:r>
      <w:proofErr w:type="spellEnd"/>
      <w:r w:rsidRPr="00081315">
        <w:rPr>
          <w:lang w:val="tr-TR"/>
        </w:rPr>
        <w:t xml:space="preserve">. </w:t>
      </w:r>
      <w:proofErr w:type="spellStart"/>
      <w:r w:rsidRPr="00081315">
        <w:rPr>
          <w:lang w:val="tr-TR"/>
        </w:rPr>
        <w:t>Consider</w:t>
      </w:r>
      <w:proofErr w:type="spellEnd"/>
      <w:r w:rsidRPr="00081315">
        <w:rPr>
          <w:lang w:val="tr-TR"/>
        </w:rPr>
        <w:t xml:space="preserve"> a </w:t>
      </w:r>
      <w:proofErr w:type="spellStart"/>
      <w:r w:rsidRPr="00081315">
        <w:rPr>
          <w:lang w:val="tr-TR"/>
        </w:rPr>
        <w:t>point</w:t>
      </w:r>
      <w:proofErr w:type="spellEnd"/>
      <w:r w:rsidRPr="00081315">
        <w:rPr>
          <w:lang w:val="tr-TR"/>
        </w:rPr>
        <w:t xml:space="preserve"> </w:t>
      </w:r>
      <m:oMath>
        <m:r>
          <w:rPr>
            <w:rFonts w:ascii="Cambria Math" w:hAnsi="Cambria Math"/>
            <w:lang w:val="tr-TR"/>
          </w:rPr>
          <m:t>P</m:t>
        </m:r>
      </m:oMath>
      <w:r w:rsidRPr="00081315">
        <w:rPr>
          <w:lang w:val="tr-TR"/>
        </w:rPr>
        <w:t xml:space="preserve"> on an opaque surface </w:t>
      </w:r>
      <m:oMath>
        <m:r>
          <w:rPr>
            <w:rFonts w:ascii="Cambria Math" w:hAnsi="Cambria Math"/>
            <w:lang w:val="tr-TR"/>
          </w:rPr>
          <m:t>dA</m:t>
        </m:r>
      </m:oMath>
      <w:r w:rsidRPr="00081315">
        <w:rPr>
          <w:lang w:val="tr-TR"/>
        </w:rPr>
        <w:t xml:space="preserve"> radiating into another medium, as shown in Fig</w:t>
      </w:r>
      <w:proofErr w:type="spellStart"/>
      <w:r w:rsidR="00765D74">
        <w:rPr>
          <w:lang w:val="tr-TR"/>
        </w:rPr>
        <w:t>ure</w:t>
      </w:r>
      <w:proofErr w:type="spellEnd"/>
      <w:r w:rsidR="00765D74">
        <w:rPr>
          <w:lang w:val="tr-TR"/>
        </w:rPr>
        <w:t xml:space="preserve"> 2</w:t>
      </w:r>
      <w:r w:rsidR="00FF080C">
        <w:rPr>
          <w:lang w:val="tr-TR"/>
        </w:rPr>
        <w:t>.</w:t>
      </w:r>
      <w:r w:rsidRPr="00081315">
        <w:rPr>
          <w:lang w:val="tr-TR"/>
        </w:rPr>
        <w:t xml:space="preserve"> </w:t>
      </w:r>
      <w:proofErr w:type="spellStart"/>
      <w:r w:rsidR="000F1F92">
        <w:rPr>
          <w:lang w:val="tr-TR"/>
        </w:rPr>
        <w:t>This</w:t>
      </w:r>
      <w:proofErr w:type="spellEnd"/>
      <w:r w:rsidR="000F1F92">
        <w:rPr>
          <w:lang w:val="tr-TR"/>
        </w:rPr>
        <w:t xml:space="preserve"> </w:t>
      </w:r>
      <w:proofErr w:type="spellStart"/>
      <w:r w:rsidR="000F1F92">
        <w:rPr>
          <w:lang w:val="tr-TR"/>
        </w:rPr>
        <w:t>figure</w:t>
      </w:r>
      <w:proofErr w:type="spellEnd"/>
      <w:r w:rsidR="000F1F92">
        <w:rPr>
          <w:lang w:val="tr-TR"/>
        </w:rPr>
        <w:t xml:space="preserve"> </w:t>
      </w:r>
      <w:proofErr w:type="spellStart"/>
      <w:r w:rsidR="000F1F92">
        <w:rPr>
          <w:lang w:val="tr-TR"/>
        </w:rPr>
        <w:t>shows</w:t>
      </w:r>
      <w:proofErr w:type="spellEnd"/>
      <w:r w:rsidR="000F1F92">
        <w:rPr>
          <w:lang w:val="tr-TR"/>
        </w:rPr>
        <w:t xml:space="preserve"> </w:t>
      </w:r>
      <w:proofErr w:type="spellStart"/>
      <w:r w:rsidR="000F1F92">
        <w:rPr>
          <w:lang w:val="tr-TR"/>
        </w:rPr>
        <w:t>the</w:t>
      </w:r>
      <w:proofErr w:type="spellEnd"/>
      <w:r w:rsidR="000F1F92">
        <w:rPr>
          <w:lang w:val="tr-TR"/>
        </w:rPr>
        <w:t xml:space="preserve"> </w:t>
      </w:r>
      <w:proofErr w:type="spellStart"/>
      <w:r w:rsidR="000F1F92">
        <w:rPr>
          <w:lang w:val="tr-TR"/>
        </w:rPr>
        <w:t>radiation</w:t>
      </w:r>
      <w:proofErr w:type="spellEnd"/>
      <w:r w:rsidR="000F1F92">
        <w:rPr>
          <w:lang w:val="tr-TR"/>
        </w:rPr>
        <w:t xml:space="preserve"> </w:t>
      </w:r>
      <w:proofErr w:type="spellStart"/>
      <w:r w:rsidR="000F1F92" w:rsidRPr="000F1F92">
        <w:rPr>
          <w:lang w:val="tr-TR"/>
        </w:rPr>
        <w:t>propagation</w:t>
      </w:r>
      <w:proofErr w:type="spellEnd"/>
      <w:r w:rsidR="000F1F92">
        <w:rPr>
          <w:lang w:val="tr-TR"/>
        </w:rPr>
        <w:t xml:space="preserve"> in a </w:t>
      </w:r>
      <w:proofErr w:type="spellStart"/>
      <w:r w:rsidR="000F1F92" w:rsidRPr="000F1F92">
        <w:rPr>
          <w:lang w:val="tr-TR"/>
        </w:rPr>
        <w:t>hemisphere</w:t>
      </w:r>
      <w:proofErr w:type="spellEnd"/>
      <w:r w:rsidR="000F1F92">
        <w:rPr>
          <w:lang w:val="tr-TR"/>
        </w:rPr>
        <w:t xml:space="preserve"> </w:t>
      </w:r>
      <w:proofErr w:type="spellStart"/>
      <w:r w:rsidR="000F1F92">
        <w:rPr>
          <w:lang w:val="tr-TR"/>
        </w:rPr>
        <w:t>to</w:t>
      </w:r>
      <w:proofErr w:type="spellEnd"/>
      <w:r w:rsidR="000F1F92">
        <w:rPr>
          <w:lang w:val="tr-TR"/>
        </w:rPr>
        <w:t xml:space="preserve"> </w:t>
      </w:r>
      <w:proofErr w:type="spellStart"/>
      <w:r w:rsidR="000F1F92" w:rsidRPr="000F1F92">
        <w:rPr>
          <w:lang w:val="tr-TR"/>
        </w:rPr>
        <w:t>demonstrate</w:t>
      </w:r>
      <w:proofErr w:type="spellEnd"/>
      <w:r w:rsidR="000F1F92">
        <w:rPr>
          <w:lang w:val="tr-TR"/>
        </w:rPr>
        <w:t xml:space="preserve"> </w:t>
      </w:r>
      <w:proofErr w:type="spellStart"/>
      <w:r w:rsidR="000F1F92">
        <w:rPr>
          <w:lang w:val="tr-TR"/>
        </w:rPr>
        <w:t>the</w:t>
      </w:r>
      <w:proofErr w:type="spellEnd"/>
      <w:r w:rsidR="000F1F92">
        <w:rPr>
          <w:lang w:val="tr-TR"/>
        </w:rPr>
        <w:t xml:space="preserve"> </w:t>
      </w:r>
      <w:proofErr w:type="spellStart"/>
      <w:r w:rsidR="000F1F92">
        <w:rPr>
          <w:lang w:val="tr-TR"/>
        </w:rPr>
        <w:t>incident</w:t>
      </w:r>
      <w:proofErr w:type="spellEnd"/>
      <w:r w:rsidR="000F1F92">
        <w:rPr>
          <w:lang w:val="tr-TR"/>
        </w:rPr>
        <w:t xml:space="preserve"> field. </w:t>
      </w:r>
    </w:p>
    <w:p w14:paraId="0ECE578A" w14:textId="77777777" w:rsidR="00500295" w:rsidRDefault="00500295" w:rsidP="006A4627">
      <w:pPr>
        <w:pStyle w:val="BodyTextIndent"/>
        <w:spacing w:line="276" w:lineRule="auto"/>
      </w:pPr>
    </w:p>
    <w:p w14:paraId="1D010DB2" w14:textId="77777777" w:rsidR="00500295" w:rsidRDefault="00500295" w:rsidP="006A4627">
      <w:pPr>
        <w:pStyle w:val="BodyTextIndent"/>
        <w:spacing w:line="276" w:lineRule="auto"/>
      </w:pPr>
    </w:p>
    <w:p w14:paraId="4C7720DB" w14:textId="77777777" w:rsidR="00500295" w:rsidRDefault="002F7B8B" w:rsidP="006A4627">
      <w:pPr>
        <w:pStyle w:val="BodyTextIndent"/>
        <w:spacing w:line="276" w:lineRule="auto"/>
      </w:pPr>
      <w:r>
        <w:rPr>
          <w:noProof/>
          <w:lang w:val="tr-TR" w:eastAsia="tr-TR"/>
        </w:rPr>
        <mc:AlternateContent>
          <mc:Choice Requires="wpg">
            <w:drawing>
              <wp:anchor distT="0" distB="0" distL="114300" distR="114300" simplePos="0" relativeHeight="251642880" behindDoc="0" locked="0" layoutInCell="1" allowOverlap="1" wp14:anchorId="653D5F5E" wp14:editId="6562C6B0">
                <wp:simplePos x="0" y="0"/>
                <wp:positionH relativeFrom="column">
                  <wp:posOffset>1096010</wp:posOffset>
                </wp:positionH>
                <wp:positionV relativeFrom="paragraph">
                  <wp:posOffset>-134551</wp:posOffset>
                </wp:positionV>
                <wp:extent cx="3716020" cy="2054225"/>
                <wp:effectExtent l="0" t="0" r="0" b="0"/>
                <wp:wrapNone/>
                <wp:docPr id="1" name="Group 1"/>
                <wp:cNvGraphicFramePr/>
                <a:graphic xmlns:a="http://schemas.openxmlformats.org/drawingml/2006/main">
                  <a:graphicData uri="http://schemas.microsoft.com/office/word/2010/wordprocessingGroup">
                    <wpg:wgp>
                      <wpg:cNvGrpSpPr/>
                      <wpg:grpSpPr>
                        <a:xfrm>
                          <a:off x="0" y="0"/>
                          <a:ext cx="3716020" cy="2054225"/>
                          <a:chOff x="-451778" y="0"/>
                          <a:chExt cx="3716424" cy="2054761"/>
                        </a:xfrm>
                      </wpg:grpSpPr>
                      <pic:pic xmlns:pic="http://schemas.openxmlformats.org/drawingml/2006/picture">
                        <pic:nvPicPr>
                          <pic:cNvPr id="1026" name="Picture 2"/>
                          <pic:cNvPicPr>
                            <a:picLocks noChangeAspect="1"/>
                          </pic:cNvPicPr>
                        </pic:nvPicPr>
                        <pic:blipFill rotWithShape="1">
                          <a:blip r:embed="rId9" cstate="print">
                            <a:extLst>
                              <a:ext uri="{28A0092B-C50C-407E-A947-70E740481C1C}">
                                <a14:useLocalDpi xmlns:a14="http://schemas.microsoft.com/office/drawing/2010/main" val="0"/>
                              </a:ext>
                            </a:extLst>
                          </a:blip>
                          <a:srcRect l="29841" t="24853" r="28108" b="18316"/>
                          <a:stretch/>
                        </pic:blipFill>
                        <pic:spPr bwMode="auto">
                          <a:xfrm>
                            <a:off x="466725" y="0"/>
                            <a:ext cx="2028825" cy="1543050"/>
                          </a:xfrm>
                          <a:prstGeom prst="rect">
                            <a:avLst/>
                          </a:prstGeom>
                          <a:noFill/>
                          <a:ln>
                            <a:noFill/>
                          </a:ln>
                        </pic:spPr>
                      </pic:pic>
                      <wps:wsp>
                        <wps:cNvPr id="6" name="Rectangle 5"/>
                        <wps:cNvSpPr/>
                        <wps:spPr>
                          <a:xfrm>
                            <a:off x="-451778" y="1644858"/>
                            <a:ext cx="3716424" cy="409903"/>
                          </a:xfrm>
                          <a:prstGeom prst="rect">
                            <a:avLst/>
                          </a:prstGeom>
                        </wps:spPr>
                        <wps:txbx>
                          <w:txbxContent>
                            <w:p w14:paraId="4ACCFCDA" w14:textId="77777777" w:rsidR="005C1176" w:rsidRPr="006A4627" w:rsidRDefault="005C1176" w:rsidP="00BE4947">
                              <w:pPr>
                                <w:pStyle w:val="NormalWeb"/>
                                <w:spacing w:before="0" w:beforeAutospacing="0" w:after="200" w:afterAutospacing="0" w:line="276" w:lineRule="auto"/>
                                <w:jc w:val="center"/>
                                <w:rPr>
                                  <w:sz w:val="20"/>
                                  <w:szCs w:val="20"/>
                                </w:rPr>
                              </w:pPr>
                              <w:proofErr w:type="spellStart"/>
                              <w:r w:rsidRPr="006A4627">
                                <w:rPr>
                                  <w:b/>
                                  <w:bCs/>
                                  <w:color w:val="000000" w:themeColor="text1"/>
                                  <w:kern w:val="24"/>
                                  <w:sz w:val="20"/>
                                  <w:szCs w:val="20"/>
                                </w:rPr>
                                <w:t>Figure</w:t>
                              </w:r>
                              <w:proofErr w:type="spellEnd"/>
                              <w:r w:rsidRPr="006A4627">
                                <w:rPr>
                                  <w:b/>
                                  <w:bCs/>
                                  <w:color w:val="000000" w:themeColor="text1"/>
                                  <w:kern w:val="24"/>
                                  <w:sz w:val="20"/>
                                  <w:szCs w:val="20"/>
                                </w:rPr>
                                <w:t xml:space="preserve"> 2</w:t>
                              </w:r>
                              <w:r w:rsidRPr="006A4627">
                                <w:rPr>
                                  <w:b/>
                                  <w:bCs/>
                                  <w:color w:val="000000" w:themeColor="text1"/>
                                  <w:kern w:val="24"/>
                                  <w:sz w:val="20"/>
                                  <w:szCs w:val="20"/>
                                  <w:lang w:val="en-GB"/>
                                </w:rPr>
                                <w:t>.</w:t>
                              </w:r>
                              <w:r w:rsidRPr="006A4627">
                                <w:rPr>
                                  <w:color w:val="000000" w:themeColor="text1"/>
                                  <w:kern w:val="24"/>
                                  <w:sz w:val="20"/>
                                  <w:szCs w:val="20"/>
                                  <w:lang w:val="en-GB"/>
                                </w:rPr>
                                <w:t xml:space="preserve"> Hemisphere show</w:t>
                              </w:r>
                              <w:r>
                                <w:rPr>
                                  <w:color w:val="000000" w:themeColor="text1"/>
                                  <w:kern w:val="24"/>
                                  <w:sz w:val="20"/>
                                  <w:szCs w:val="20"/>
                                  <w:lang w:val="en-GB"/>
                                </w:rPr>
                                <w:t>s</w:t>
                              </w:r>
                              <w:r w:rsidRPr="006A4627">
                                <w:rPr>
                                  <w:color w:val="000000" w:themeColor="text1"/>
                                  <w:kern w:val="24"/>
                                  <w:sz w:val="20"/>
                                  <w:szCs w:val="20"/>
                                  <w:lang w:val="en-GB"/>
                                </w:rPr>
                                <w:t xml:space="preserve"> the direction of incident radiation and solid angle </w:t>
                              </w:r>
                              <w:r w:rsidRPr="00765D74">
                                <w:rPr>
                                  <w:color w:val="000000" w:themeColor="text1"/>
                                  <w:kern w:val="24"/>
                                  <w:sz w:val="20"/>
                                  <w:szCs w:val="20"/>
                                  <w:lang w:val="en-GB"/>
                                </w:rPr>
                                <w:t xml:space="preserve">relations </w:t>
                              </w:r>
                              <w:r w:rsidRPr="00765D74">
                                <w:rPr>
                                  <w:color w:val="000000" w:themeColor="text1"/>
                                  <w:kern w:val="24"/>
                                  <w:sz w:val="20"/>
                                  <w:szCs w:val="20"/>
                                </w:rPr>
                                <w:t>[</w:t>
                              </w:r>
                              <w:r>
                                <w:rPr>
                                  <w:color w:val="000000" w:themeColor="text1"/>
                                  <w:kern w:val="24"/>
                                  <w:sz w:val="20"/>
                                  <w:szCs w:val="20"/>
                                  <w:lang w:val="en-GB"/>
                                </w:rPr>
                                <w:t>16</w:t>
                              </w:r>
                              <w:r w:rsidRPr="00765D74">
                                <w:rPr>
                                  <w:color w:val="000000" w:themeColor="text1"/>
                                  <w:kern w:val="24"/>
                                  <w:sz w:val="20"/>
                                  <w:szCs w:val="20"/>
                                </w:rPr>
                                <w:t>].</w:t>
                              </w:r>
                            </w:p>
                          </w:txbxContent>
                        </wps:txbx>
                        <wps:bodyPr wrap="square">
                          <a:noAutofit/>
                        </wps:bodyPr>
                      </wps:wsp>
                    </wpg:wgp>
                  </a:graphicData>
                </a:graphic>
                <wp14:sizeRelH relativeFrom="margin">
                  <wp14:pctWidth>0</wp14:pctWidth>
                </wp14:sizeRelH>
                <wp14:sizeRelV relativeFrom="margin">
                  <wp14:pctHeight>0</wp14:pctHeight>
                </wp14:sizeRelV>
              </wp:anchor>
            </w:drawing>
          </mc:Choice>
          <mc:Fallback>
            <w:pict>
              <v:group w14:anchorId="653D5F5E" id="Group 1" o:spid="_x0000_s1079" style="position:absolute;left:0;text-align:left;margin-left:86.3pt;margin-top:-10.6pt;width:292.6pt;height:161.75pt;z-index:251642880;mso-width-relative:margin;mso-height-relative:margin" coordorigin="-4517" coordsize="37164,2054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80" type="#_x0000_t75" style="position:absolute;left:4667;width:20288;height:154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">
                  <v:imagedata r:id="rId10" o:title="" croptop="16288f" cropbottom="12004f" cropleft="19557f" cropright="18421f"/>
                </v:shape>
                <v:rect id="Rectangle 5" o:spid="_x0000_s1081" style="position:absolute;left:-4517;top:16448;width:37163;height:40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" filled="f" stroked="f">
                  <v:textbox>
                    <w:txbxContent>
                      <w:p w14:paraId="4ACCFCDA" w14:textId="77777777" w:rsidR="005C1176" w:rsidRPr="006A4627" w:rsidRDefault="005C1176" w:rsidP="00BE4947">
                        <w:pPr>
                          <w:pStyle w:val="NormalWeb"/>
                          <w:spacing w:before="0" w:beforeAutospacing="0" w:after="200" w:afterAutospacing="0" w:line="276" w:lineRule="auto"/>
                          <w:jc w:val="center"/>
                          <w:rPr>
                            <w:sz w:val="20"/>
                            <w:szCs w:val="20"/>
                          </w:rPr>
                        </w:pPr>
                        <w:proofErr w:type="spellStart"/>
                        <w:r w:rsidRPr="006A4627">
                          <w:rPr>
                            <w:b/>
                            <w:bCs/>
                            <w:color w:val="000000" w:themeColor="text1"/>
                            <w:kern w:val="24"/>
                            <w:sz w:val="20"/>
                            <w:szCs w:val="20"/>
                          </w:rPr>
                          <w:t>Figure</w:t>
                        </w:r>
                        <w:proofErr w:type="spellEnd"/>
                        <w:r w:rsidRPr="006A4627">
                          <w:rPr>
                            <w:b/>
                            <w:bCs/>
                            <w:color w:val="000000" w:themeColor="text1"/>
                            <w:kern w:val="24"/>
                            <w:sz w:val="20"/>
                            <w:szCs w:val="20"/>
                          </w:rPr>
                          <w:t xml:space="preserve"> 2</w:t>
                        </w:r>
                        <w:r w:rsidRPr="006A4627">
                          <w:rPr>
                            <w:b/>
                            <w:bCs/>
                            <w:color w:val="000000" w:themeColor="text1"/>
                            <w:kern w:val="24"/>
                            <w:sz w:val="20"/>
                            <w:szCs w:val="20"/>
                            <w:lang w:val="en-GB"/>
                          </w:rPr>
                          <w:t>.</w:t>
                        </w:r>
                        <w:r w:rsidRPr="006A4627">
                          <w:rPr>
                            <w:color w:val="000000" w:themeColor="text1"/>
                            <w:kern w:val="24"/>
                            <w:sz w:val="20"/>
                            <w:szCs w:val="20"/>
                            <w:lang w:val="en-GB"/>
                          </w:rPr>
                          <w:t xml:space="preserve"> Hemisphere show</w:t>
                        </w:r>
                        <w:r>
                          <w:rPr>
                            <w:color w:val="000000" w:themeColor="text1"/>
                            <w:kern w:val="24"/>
                            <w:sz w:val="20"/>
                            <w:szCs w:val="20"/>
                            <w:lang w:val="en-GB"/>
                          </w:rPr>
                          <w:t>s</w:t>
                        </w:r>
                        <w:r w:rsidRPr="006A4627">
                          <w:rPr>
                            <w:color w:val="000000" w:themeColor="text1"/>
                            <w:kern w:val="24"/>
                            <w:sz w:val="20"/>
                            <w:szCs w:val="20"/>
                            <w:lang w:val="en-GB"/>
                          </w:rPr>
                          <w:t xml:space="preserve"> the direction of incident radiation and solid angle </w:t>
                        </w:r>
                        <w:r w:rsidRPr="00765D74">
                          <w:rPr>
                            <w:color w:val="000000" w:themeColor="text1"/>
                            <w:kern w:val="24"/>
                            <w:sz w:val="20"/>
                            <w:szCs w:val="20"/>
                            <w:lang w:val="en-GB"/>
                          </w:rPr>
                          <w:t xml:space="preserve">relations </w:t>
                        </w:r>
                        <w:r w:rsidRPr="00765D74">
                          <w:rPr>
                            <w:color w:val="000000" w:themeColor="text1"/>
                            <w:kern w:val="24"/>
                            <w:sz w:val="20"/>
                            <w:szCs w:val="20"/>
                          </w:rPr>
                          <w:t>[</w:t>
                        </w:r>
                        <w:r>
                          <w:rPr>
                            <w:color w:val="000000" w:themeColor="text1"/>
                            <w:kern w:val="24"/>
                            <w:sz w:val="20"/>
                            <w:szCs w:val="20"/>
                            <w:lang w:val="en-GB"/>
                          </w:rPr>
                          <w:t>16</w:t>
                        </w:r>
                        <w:r w:rsidRPr="00765D74">
                          <w:rPr>
                            <w:color w:val="000000" w:themeColor="text1"/>
                            <w:kern w:val="24"/>
                            <w:sz w:val="20"/>
                            <w:szCs w:val="20"/>
                          </w:rPr>
                          <w:t>].</w:t>
                        </w:r>
                      </w:p>
                    </w:txbxContent>
                  </v:textbox>
                </v:rect>
              </v:group>
            </w:pict>
          </mc:Fallback>
        </mc:AlternateContent>
      </w:r>
    </w:p>
    <w:p w14:paraId="11345E6F" w14:textId="77777777" w:rsidR="00500295" w:rsidRDefault="00500295" w:rsidP="006A4627">
      <w:pPr>
        <w:pStyle w:val="BodyTextIndent"/>
        <w:spacing w:line="276" w:lineRule="auto"/>
      </w:pPr>
    </w:p>
    <w:p w14:paraId="211778E1" w14:textId="77777777" w:rsidR="00976BBA" w:rsidRDefault="00976BBA" w:rsidP="006A4627">
      <w:pPr>
        <w:pStyle w:val="BodyTextIndent"/>
        <w:spacing w:line="276" w:lineRule="auto"/>
      </w:pPr>
    </w:p>
    <w:p w14:paraId="1C851E31" w14:textId="77777777" w:rsidR="00976BBA" w:rsidRDefault="00976BBA" w:rsidP="006A4627">
      <w:pPr>
        <w:pStyle w:val="BodyTextIndent"/>
        <w:spacing w:line="276" w:lineRule="auto"/>
      </w:pPr>
    </w:p>
    <w:p w14:paraId="39E3F818" w14:textId="77777777" w:rsidR="00976BBA" w:rsidRDefault="00976BBA" w:rsidP="006A4627">
      <w:pPr>
        <w:pStyle w:val="BodyTextIndent"/>
        <w:spacing w:line="276" w:lineRule="auto"/>
      </w:pPr>
    </w:p>
    <w:p w14:paraId="79B196B1" w14:textId="77777777" w:rsidR="00A3140E" w:rsidRPr="00A3140E" w:rsidRDefault="00A3140E" w:rsidP="006A4627">
      <w:pPr>
        <w:suppressAutoHyphens w:val="0"/>
        <w:overflowPunct/>
        <w:spacing w:line="276" w:lineRule="auto"/>
        <w:jc w:val="left"/>
        <w:textAlignment w:val="auto"/>
        <w:rPr>
          <w:rFonts w:ascii="Calibri" w:hAnsi="Calibri" w:cs="Calibri"/>
          <w:color w:val="000000"/>
          <w:kern w:val="0"/>
          <w:sz w:val="24"/>
          <w:szCs w:val="24"/>
          <w:lang w:val="tr-TR" w:eastAsia="tr-TR"/>
        </w:rPr>
      </w:pPr>
    </w:p>
    <w:p w14:paraId="2CEF0CAC" w14:textId="77777777" w:rsidR="00EE61E8" w:rsidRDefault="00EE61E8" w:rsidP="006A4627">
      <w:pPr>
        <w:pStyle w:val="BodyTextIndent"/>
        <w:spacing w:line="276" w:lineRule="auto"/>
      </w:pPr>
    </w:p>
    <w:p w14:paraId="69C5EC70" w14:textId="77777777" w:rsidR="00EE61E8" w:rsidRDefault="00EE61E8" w:rsidP="006A4627">
      <w:pPr>
        <w:pStyle w:val="BodyTextIndent"/>
        <w:spacing w:line="276" w:lineRule="auto"/>
      </w:pPr>
    </w:p>
    <w:p w14:paraId="690C693D" w14:textId="77777777" w:rsidR="00EE61E8" w:rsidRDefault="00EE61E8" w:rsidP="006A4627">
      <w:pPr>
        <w:pStyle w:val="BodyTextIndent"/>
        <w:spacing w:line="276" w:lineRule="auto"/>
      </w:pPr>
    </w:p>
    <w:p w14:paraId="1C2E4039" w14:textId="77777777" w:rsidR="00EE61E8" w:rsidRDefault="00EE61E8" w:rsidP="006A4627">
      <w:pPr>
        <w:pStyle w:val="BodyTextIndent"/>
        <w:spacing w:line="276" w:lineRule="auto"/>
      </w:pPr>
    </w:p>
    <w:p w14:paraId="3562963C" w14:textId="77777777" w:rsidR="00EE61E8" w:rsidRDefault="00EE61E8" w:rsidP="006A4627">
      <w:pPr>
        <w:pStyle w:val="BodyTextIndent"/>
        <w:spacing w:line="276" w:lineRule="auto"/>
      </w:pPr>
    </w:p>
    <w:p w14:paraId="222A593C" w14:textId="77777777" w:rsidR="00A0223E" w:rsidRDefault="00A0223E" w:rsidP="00D7126A">
      <w:pPr>
        <w:pStyle w:val="BodyTextIndent"/>
        <w:spacing w:line="276" w:lineRule="auto"/>
        <w:ind w:firstLine="0"/>
      </w:pPr>
    </w:p>
    <w:p w14:paraId="4DAE19AE" w14:textId="77777777" w:rsidR="00EE61E8" w:rsidRPr="00EE61E8" w:rsidRDefault="00EE61E8" w:rsidP="00BE4947">
      <w:pPr>
        <w:pStyle w:val="BodyTextIndent"/>
        <w:spacing w:line="276" w:lineRule="auto"/>
        <w:ind w:firstLine="709"/>
      </w:pPr>
      <w:r w:rsidRPr="00EE61E8">
        <w:t>The radiative transfer equation (RTE) in its quasi-steady form</w:t>
      </w:r>
      <w:r w:rsidR="00F06FFC">
        <w:t xml:space="preserve"> </w:t>
      </w:r>
      <w:r w:rsidR="00701F23" w:rsidRPr="00701F23">
        <w:t>requires</w:t>
      </w:r>
      <w:r w:rsidR="00F06FFC">
        <w:t xml:space="preserve"> the </w:t>
      </w:r>
      <w:r w:rsidR="00701F23" w:rsidRPr="00701F23">
        <w:t>knowledge of the radiative intensity (</w:t>
      </w:r>
      <m:oMath>
        <m:sSub>
          <m:sSubPr>
            <m:ctrlPr>
              <w:rPr>
                <w:rFonts w:ascii="Cambria Math" w:hAnsi="Cambria Math"/>
                <w:i/>
                <w:iCs/>
              </w:rPr>
            </m:ctrlPr>
          </m:sSubPr>
          <m:e>
            <m:r>
              <w:rPr>
                <w:rFonts w:ascii="Cambria Math" w:hAnsi="Cambria Math"/>
              </w:rPr>
              <m:t>I</m:t>
            </m:r>
          </m:e>
          <m:sub>
            <m:r>
              <w:rPr>
                <w:rFonts w:ascii="Cambria Math" w:hAnsi="Cambria Math"/>
              </w:rPr>
              <m:t>λ</m:t>
            </m:r>
          </m:sub>
        </m:sSub>
      </m:oMath>
      <w:r w:rsidR="00701F23" w:rsidRPr="00701F23">
        <w:t>) at a single point in space into the direction of (</w:t>
      </w:r>
      <m:oMath>
        <m:acc>
          <m:accPr>
            <m:ctrlPr>
              <w:rPr>
                <w:rFonts w:ascii="Cambria Math" w:hAnsi="Cambria Math"/>
              </w:rPr>
            </m:ctrlPr>
          </m:accPr>
          <m:e>
            <m:r>
              <m:rPr>
                <m:sty m:val="p"/>
              </m:rPr>
              <w:rPr>
                <w:rFonts w:ascii="Cambria Math" w:hAnsi="Cambria Math"/>
              </w:rPr>
              <m:t>s</m:t>
            </m:r>
          </m:e>
        </m:acc>
      </m:oMath>
      <w:r w:rsidR="00701F23" w:rsidRPr="00701F23">
        <w:t>)</w:t>
      </w:r>
      <w:r w:rsidR="00BE4947">
        <w:t>, can be written as</w:t>
      </w:r>
      <w:r w:rsidR="00701F23">
        <w:t xml:space="preserve"> </w:t>
      </w:r>
      <w:r w:rsidR="000D572F" w:rsidRPr="00765D74">
        <w:t>[</w:t>
      </w:r>
      <w:r w:rsidR="00400DC9">
        <w:t>15</w:t>
      </w:r>
      <w:r w:rsidR="000D572F" w:rsidRPr="00765D74">
        <w:t>,</w:t>
      </w:r>
      <w:r w:rsidR="00400DC9">
        <w:t>16</w:t>
      </w:r>
      <w:r w:rsidR="000D572F" w:rsidRPr="00765D74">
        <w:t>]</w:t>
      </w:r>
      <w:r w:rsidRPr="00765D74">
        <w:t>:</w:t>
      </w:r>
      <w:r w:rsidRPr="00EE61E8">
        <w:t xml:space="preserve"> </w:t>
      </w:r>
    </w:p>
    <w:p w14:paraId="2B1BFB9C" w14:textId="77777777" w:rsidR="00081315" w:rsidRPr="00EE61E8" w:rsidRDefault="00081315" w:rsidP="006A4627">
      <w:pPr>
        <w:pStyle w:val="AbstractClauseTitle"/>
        <w:spacing w:line="276" w:lineRule="auto"/>
        <w:rPr>
          <w:lang w:val="tr-TR"/>
        </w:rPr>
      </w:pPr>
    </w:p>
    <w:p w14:paraId="6B904984" w14:textId="77777777" w:rsidR="00EE61E8" w:rsidRPr="005C1176" w:rsidRDefault="00000000" w:rsidP="006A4627">
      <w:pPr>
        <w:pStyle w:val="BodyTextIndent"/>
        <w:spacing w:line="276" w:lineRule="auto"/>
      </w:pPr>
      <m:oMathPara>
        <m:oMathParaPr>
          <m:jc m:val="right"/>
        </m:oMathParaPr>
        <m:oMath>
          <m:f>
            <m:fPr>
              <m:ctrlPr>
                <w:rPr>
                  <w:rFonts w:ascii="Cambria Math" w:hAnsi="Cambria Math"/>
                </w:rPr>
              </m:ctrlPr>
            </m:fPr>
            <m:num>
              <m:r>
                <m:rPr>
                  <m:sty m:val="p"/>
                </m:rPr>
                <w:rPr>
                  <w:rFonts w:ascii="Cambria Math" w:hAnsi="Cambria Math"/>
                </w:rPr>
                <m:t>d</m:t>
              </m:r>
              <m:sSub>
                <m:sSubPr>
                  <m:ctrlPr>
                    <w:rPr>
                      <w:rFonts w:ascii="Cambria Math" w:hAnsi="Cambria Math"/>
                    </w:rPr>
                  </m:ctrlPr>
                </m:sSubPr>
                <m:e>
                  <m:r>
                    <m:rPr>
                      <m:sty m:val="p"/>
                    </m:rPr>
                    <w:rPr>
                      <w:rFonts w:ascii="Cambria Math" w:hAnsi="Cambria Math"/>
                    </w:rPr>
                    <m:t>I</m:t>
                  </m:r>
                </m:e>
                <m:sub>
                  <m:r>
                    <m:rPr>
                      <m:sty m:val="p"/>
                    </m:rPr>
                    <w:rPr>
                      <w:rFonts w:ascii="Cambria Math" w:hAnsi="Cambria Math"/>
                    </w:rPr>
                    <m:t>λ</m:t>
                  </m:r>
                </m:sub>
              </m:sSub>
            </m:num>
            <m:den>
              <m:r>
                <m:rPr>
                  <m:sty m:val="p"/>
                </m:rPr>
                <w:rPr>
                  <w:rFonts w:ascii="Cambria Math" w:hAnsi="Cambria Math"/>
                </w:rPr>
                <m:t>ds</m:t>
              </m:r>
            </m:den>
          </m:f>
          <m:r>
            <m:rPr>
              <m:sty m:val="p"/>
            </m:rPr>
            <w:rPr>
              <w:rFonts w:ascii="Cambria Math" w:hAnsi="Cambria Math"/>
            </w:rPr>
            <m:t>=-</m:t>
          </m:r>
          <m:sSub>
            <m:sSubPr>
              <m:ctrlPr>
                <w:rPr>
                  <w:rFonts w:ascii="Cambria Math" w:hAnsi="Cambria Math"/>
                </w:rPr>
              </m:ctrlPr>
            </m:sSubPr>
            <m:e>
              <m:r>
                <m:rPr>
                  <m:sty m:val="p"/>
                </m:rPr>
                <w:rPr>
                  <w:rFonts w:ascii="Cambria Math" w:hAnsi="Cambria Math"/>
                </w:rPr>
                <m:t>β</m:t>
              </m:r>
            </m:e>
            <m:sub>
              <m:r>
                <m:rPr>
                  <m:sty m:val="p"/>
                </m:rPr>
                <w:rPr>
                  <w:rFonts w:ascii="Cambria Math" w:hAnsi="Cambria Math"/>
                </w:rPr>
                <m:t>λ</m:t>
              </m:r>
            </m:sub>
          </m:sSub>
          <m:sSub>
            <m:sSubPr>
              <m:ctrlPr>
                <w:rPr>
                  <w:rFonts w:ascii="Cambria Math" w:hAnsi="Cambria Math"/>
                </w:rPr>
              </m:ctrlPr>
            </m:sSubPr>
            <m:e>
              <m:r>
                <m:rPr>
                  <m:sty m:val="p"/>
                </m:rPr>
                <w:rPr>
                  <w:rFonts w:ascii="Cambria Math" w:hAnsi="Cambria Math"/>
                </w:rPr>
                <m:t>I</m:t>
              </m:r>
            </m:e>
            <m:sub>
              <m:r>
                <m:rPr>
                  <m:sty m:val="p"/>
                </m:rPr>
                <w:rPr>
                  <w:rFonts w:ascii="Cambria Math" w:hAnsi="Cambria Math"/>
                </w:rPr>
                <m:t>λ</m:t>
              </m:r>
            </m:sub>
          </m:sSub>
          <m:d>
            <m:dPr>
              <m:ctrlPr>
                <w:rPr>
                  <w:rFonts w:ascii="Cambria Math" w:hAnsi="Cambria Math"/>
                </w:rPr>
              </m:ctrlPr>
            </m:dPr>
            <m:e>
              <m:acc>
                <m:accPr>
                  <m:ctrlPr>
                    <w:rPr>
                      <w:rFonts w:ascii="Cambria Math" w:hAnsi="Cambria Math"/>
                    </w:rPr>
                  </m:ctrlPr>
                </m:accPr>
                <m:e>
                  <m:r>
                    <m:rPr>
                      <m:sty m:val="p"/>
                    </m:rPr>
                    <w:rPr>
                      <w:rFonts w:ascii="Cambria Math" w:hAnsi="Cambria Math"/>
                    </w:rPr>
                    <m:t>s</m:t>
                  </m:r>
                </m:e>
              </m:acc>
            </m:e>
          </m:d>
          <m:r>
            <m:rPr>
              <m:sty m:val="p"/>
            </m:rPr>
            <w:rPr>
              <w:rFonts w:ascii="Cambria Math" w:hAnsi="Cambria Math"/>
            </w:rPr>
            <m:t>+</m:t>
          </m:r>
          <m:sSub>
            <m:sSubPr>
              <m:ctrlPr>
                <w:rPr>
                  <w:rFonts w:ascii="Cambria Math" w:hAnsi="Cambria Math"/>
                </w:rPr>
              </m:ctrlPr>
            </m:sSubPr>
            <m:e>
              <m:r>
                <m:rPr>
                  <m:sty m:val="p"/>
                </m:rPr>
                <w:rPr>
                  <w:rFonts w:ascii="Cambria Math" w:hAnsi="Cambria Math"/>
                </w:rPr>
                <m:t>κ</m:t>
              </m:r>
            </m:e>
            <m:sub>
              <m:r>
                <m:rPr>
                  <m:sty m:val="p"/>
                </m:rPr>
                <w:rPr>
                  <w:rFonts w:ascii="Cambria Math" w:hAnsi="Cambria Math"/>
                </w:rPr>
                <m:t>λ</m:t>
              </m:r>
            </m:sub>
          </m:sSub>
          <m:sSub>
            <m:sSubPr>
              <m:ctrlPr>
                <w:rPr>
                  <w:rFonts w:ascii="Cambria Math" w:hAnsi="Cambria Math"/>
                </w:rPr>
              </m:ctrlPr>
            </m:sSubPr>
            <m:e>
              <m:r>
                <m:rPr>
                  <m:sty m:val="p"/>
                </m:rPr>
                <w:rPr>
                  <w:rFonts w:ascii="Cambria Math" w:hAnsi="Cambria Math"/>
                </w:rPr>
                <m:t>I</m:t>
              </m:r>
            </m:e>
            <m:sub>
              <m:r>
                <m:rPr>
                  <m:sty m:val="p"/>
                </m:rPr>
                <w:rPr>
                  <w:rFonts w:ascii="Cambria Math" w:hAnsi="Cambria Math"/>
                </w:rPr>
                <m:t>bλ</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σ</m:t>
                  </m:r>
                </m:e>
                <m:sub>
                  <m:r>
                    <m:rPr>
                      <m:sty m:val="p"/>
                    </m:rPr>
                    <w:rPr>
                      <w:rFonts w:ascii="Cambria Math" w:hAnsi="Cambria Math"/>
                    </w:rPr>
                    <m:t>sca. λ</m:t>
                  </m:r>
                </m:sub>
              </m:sSub>
            </m:num>
            <m:den>
              <m:r>
                <m:rPr>
                  <m:sty m:val="p"/>
                </m:rPr>
                <w:rPr>
                  <w:rFonts w:ascii="Cambria Math" w:hAnsi="Cambria Math"/>
                </w:rPr>
                <m:t>4π</m:t>
              </m:r>
            </m:den>
          </m:f>
          <m:r>
            <m:rPr>
              <m:sty m:val="p"/>
            </m:rPr>
            <w:rPr>
              <w:rFonts w:ascii="Cambria Math" w:hAnsi="Cambria Math"/>
            </w:rPr>
            <m:t> </m:t>
          </m:r>
          <m:nary>
            <m:naryPr>
              <m:ctrlPr>
                <w:rPr>
                  <w:rFonts w:ascii="Cambria Math" w:hAnsi="Cambria Math"/>
                </w:rPr>
              </m:ctrlPr>
            </m:naryPr>
            <m:sub>
              <m:r>
                <m:rPr>
                  <m:sty m:val="p"/>
                </m:rPr>
                <w:rPr>
                  <w:rFonts w:ascii="Cambria Math" w:hAnsi="Cambria Math"/>
                </w:rPr>
                <m:t>4π</m:t>
              </m:r>
            </m:sub>
            <m:sup/>
            <m:e>
              <m:sSub>
                <m:sSubPr>
                  <m:ctrlPr>
                    <w:rPr>
                      <w:rFonts w:ascii="Cambria Math" w:hAnsi="Cambria Math"/>
                    </w:rPr>
                  </m:ctrlPr>
                </m:sSubPr>
                <m:e>
                  <m:r>
                    <m:rPr>
                      <m:sty m:val="p"/>
                    </m:rPr>
                    <w:rPr>
                      <w:rFonts w:ascii="Cambria Math" w:hAnsi="Cambria Math"/>
                    </w:rPr>
                    <m:t>I</m:t>
                  </m:r>
                </m:e>
                <m:sub>
                  <m:r>
                    <m:rPr>
                      <m:sty m:val="p"/>
                    </m:rPr>
                    <w:rPr>
                      <w:rFonts w:ascii="Cambria Math" w:hAnsi="Cambria Math"/>
                    </w:rPr>
                    <m:t>λ</m:t>
                  </m:r>
                </m:sub>
              </m:sSub>
              <m:d>
                <m:dPr>
                  <m:ctrlPr>
                    <w:rPr>
                      <w:rFonts w:ascii="Cambria Math" w:hAnsi="Cambria Math"/>
                    </w:rPr>
                  </m:ctrlPr>
                </m:dPr>
                <m:e>
                  <m:acc>
                    <m:accPr>
                      <m:ctrlPr>
                        <w:rPr>
                          <w:rFonts w:ascii="Cambria Math" w:hAnsi="Cambria Math"/>
                        </w:rPr>
                      </m:ctrlPr>
                    </m:accPr>
                    <m:e>
                      <m:r>
                        <m:rPr>
                          <m:sty m:val="p"/>
                        </m:rPr>
                        <w:rPr>
                          <w:rFonts w:ascii="Cambria Math" w:hAnsi="Cambria Math"/>
                        </w:rPr>
                        <m:t>s</m:t>
                      </m:r>
                    </m:e>
                  </m:acc>
                </m:e>
              </m:d>
              <m:r>
                <m:rPr>
                  <m:sty m:val="p"/>
                </m:rPr>
                <w:rPr>
                  <w:rFonts w:ascii="Cambria Math" w:hAnsi="Cambria Math"/>
                </w:rPr>
                <m:t> </m:t>
              </m:r>
              <m:sSub>
                <m:sSubPr>
                  <m:ctrlPr>
                    <w:rPr>
                      <w:rFonts w:ascii="Cambria Math" w:hAnsi="Cambria Math"/>
                    </w:rPr>
                  </m:ctrlPr>
                </m:sSubPr>
                <m:e>
                  <m:r>
                    <m:rPr>
                      <m:sty m:val="p"/>
                    </m:rPr>
                    <w:rPr>
                      <w:rFonts w:ascii="Cambria Math" w:hAnsi="Cambria Math"/>
                    </w:rPr>
                    <m:t>Φ</m:t>
                  </m:r>
                </m:e>
                <m:sub>
                  <m:r>
                    <m:rPr>
                      <m:sty m:val="p"/>
                    </m:rPr>
                    <w:rPr>
                      <w:rFonts w:ascii="Cambria Math" w:hAnsi="Cambria Math"/>
                    </w:rPr>
                    <m:t>λ</m:t>
                  </m:r>
                </m:sub>
              </m:sSub>
              <m:d>
                <m:dPr>
                  <m:ctrlPr>
                    <w:rPr>
                      <w:rFonts w:ascii="Cambria Math" w:hAnsi="Cambria Math"/>
                    </w:rPr>
                  </m:ctrlPr>
                </m:dPr>
                <m:e>
                  <m:sSub>
                    <m:sSubPr>
                      <m:ctrlPr>
                        <w:rPr>
                          <w:rFonts w:ascii="Cambria Math" w:hAnsi="Cambria Math"/>
                        </w:rPr>
                      </m:ctrlPr>
                    </m:sSubPr>
                    <m:e>
                      <m:acc>
                        <m:accPr>
                          <m:ctrlPr>
                            <w:rPr>
                              <w:rFonts w:ascii="Cambria Math" w:hAnsi="Cambria Math"/>
                            </w:rPr>
                          </m:ctrlPr>
                        </m:accPr>
                        <m:e>
                          <m:r>
                            <m:rPr>
                              <m:sty m:val="p"/>
                            </m:rPr>
                            <w:rPr>
                              <w:rFonts w:ascii="Cambria Math" w:hAnsi="Cambria Math"/>
                            </w:rPr>
                            <m:t>s</m:t>
                          </m:r>
                        </m:e>
                      </m:acc>
                    </m:e>
                    <m:sub>
                      <m:r>
                        <m:rPr>
                          <m:sty m:val="p"/>
                        </m:rPr>
                        <w:rPr>
                          <w:rFonts w:ascii="Cambria Math" w:hAnsi="Cambria Math"/>
                        </w:rPr>
                        <m:t>i</m:t>
                      </m:r>
                    </m:sub>
                  </m:sSub>
                  <m:r>
                    <m:rPr>
                      <m:sty m:val="p"/>
                    </m:rPr>
                    <w:rPr>
                      <w:rFonts w:ascii="Cambria Math" w:hAnsi="Cambria Math"/>
                    </w:rPr>
                    <m:t>,</m:t>
                  </m:r>
                  <m:acc>
                    <m:accPr>
                      <m:ctrlPr>
                        <w:rPr>
                          <w:rFonts w:ascii="Cambria Math" w:hAnsi="Cambria Math"/>
                        </w:rPr>
                      </m:ctrlPr>
                    </m:accPr>
                    <m:e>
                      <m:r>
                        <m:rPr>
                          <m:sty m:val="p"/>
                        </m:rPr>
                        <w:rPr>
                          <w:rFonts w:ascii="Cambria Math" w:hAnsi="Cambria Math"/>
                        </w:rPr>
                        <m:t>s</m:t>
                      </m:r>
                    </m:e>
                  </m:acc>
                </m:e>
              </m:d>
              <m:r>
                <m:rPr>
                  <m:sty m:val="p"/>
                </m:rPr>
                <w:rPr>
                  <w:rFonts w:ascii="Cambria Math" w:hAnsi="Cambria Math"/>
                </w:rPr>
                <m:t>dΩ                                   (4)  </m:t>
              </m:r>
            </m:e>
          </m:nary>
        </m:oMath>
      </m:oMathPara>
    </w:p>
    <w:p w14:paraId="19612F7D" w14:textId="77777777" w:rsidR="00081315" w:rsidRDefault="00081315" w:rsidP="006A4627">
      <w:pPr>
        <w:pStyle w:val="AbstractClauseTitle"/>
        <w:spacing w:line="276" w:lineRule="auto"/>
      </w:pPr>
    </w:p>
    <w:p w14:paraId="40677C7E" w14:textId="77777777" w:rsidR="008C435E" w:rsidRDefault="008920A7" w:rsidP="00400DC9">
      <w:pPr>
        <w:pStyle w:val="BodyTextIndent"/>
        <w:spacing w:line="276" w:lineRule="auto"/>
        <w:ind w:firstLine="709"/>
      </w:pPr>
      <w:r w:rsidRPr="008920A7">
        <w:t>In dilute</w:t>
      </w:r>
      <w:r w:rsidR="00BE4947">
        <w:t>d</w:t>
      </w:r>
      <w:r w:rsidRPr="008920A7">
        <w:t xml:space="preserve"> suspensions (low particles </w:t>
      </w:r>
      <w:r w:rsidR="00232136">
        <w:t>concentration</w:t>
      </w:r>
      <w:r w:rsidRPr="008920A7">
        <w:t xml:space="preserve">) the scattered intensity of </w:t>
      </w:r>
      <w:r w:rsidR="00232136">
        <w:t>a</w:t>
      </w:r>
      <w:r w:rsidRPr="008920A7">
        <w:t xml:space="preserve"> </w:t>
      </w:r>
      <w:r w:rsidR="00232136">
        <w:t>particulate suspension</w:t>
      </w:r>
      <w:r w:rsidRPr="008920A7">
        <w:t xml:space="preserve"> is equal to the scattered intensity from a single particle multiple by the number</w:t>
      </w:r>
      <w:r w:rsidR="00BE4947">
        <w:t xml:space="preserve"> of the particles</w:t>
      </w:r>
      <w:r w:rsidR="00232136">
        <w:t>, which is known as the linear summation rule</w:t>
      </w:r>
      <w:r w:rsidR="008C435E">
        <w:t xml:space="preserve">. </w:t>
      </w:r>
      <w:r w:rsidRPr="008920A7">
        <w:t xml:space="preserve">This rule is applicable and valid for most </w:t>
      </w:r>
      <w:r w:rsidR="00232136">
        <w:t>radiative transfer applications</w:t>
      </w:r>
      <w:r w:rsidRPr="008920A7">
        <w:t xml:space="preserve">, where scattering and absorption are </w:t>
      </w:r>
      <w:r w:rsidR="008C435E">
        <w:t xml:space="preserve">treated </w:t>
      </w:r>
      <w:r w:rsidRPr="00765D74">
        <w:t>independent</w:t>
      </w:r>
      <w:r w:rsidR="008C435E" w:rsidRPr="00765D74">
        <w:t xml:space="preserve">ly </w:t>
      </w:r>
      <w:r w:rsidR="005775A8">
        <w:fldChar w:fldCharType="begin" w:fldLock="1"/>
      </w:r>
      <w:r w:rsidR="005775A8">
        <w:instrText>ADDIN CSL_CITATION {"citationItems":[{"id":"ITEM-1","itemData":{"DOI":"10.1016/C2010-0-65874-3","ISBN":"9780123869449","abstract":"The third edition of Radiative Heat Transfer describes the basic physics of radiation heat transfer. The book provides models, methodologies, and calculations essential in solving research problems in a variety of industries, including solar and nuclear energy, nanotechnology, biomedical, and environmental. Every chapter of Radiative Heat Transfer offers uncluttered nomenclature, numerous worked examples, and a large number of problems-many based on real world situations-making it ideal for classroom use as well as for self-study. The book's 24 chapters cover the four major areas in the field: surface properties; surface transport; properties of participating media; and transfer through participating media. Within each chapter, all analytical methods are developed in substantial detail, and a number of examples show how the developed relations may be applied to practical problems. Extensive solution manual for adopting instructors Most complete text in the field of radiative heat transfer Many worked examples and end-of-chapter problems Large number of computer codes (in Fortran and C++), ranging from basic problem solving aids to sophisticated research tools Covers experimental methods. © 2013 Elsevier Inc. All rights reserved.","author":[{"dropping-particle":"","family":"Modest","given":"M. F.","non-dropping-particle":"","parse-names":false,"suffix":""}],"id":"ITEM-1","issued":{"date-parts":[["2013"]]},"publisher":"Elsevier","publisher-place":"USA","title":"Radiative Heat Transfer","type":"book"},"uris":["http://www.mendeley.com/documents/?uuid=0143baaa-f256-398f-9310-9b7995c7d609"]},{"id":"ITEM-2","itemData":{"author":[{"dropping-particle":"","family":"Fan","given":"Liang-Shih","non-dropping-particle":"","parse-names":false,"suffix":""},{"dropping-particle":"","family":"Zhu","given":"Chao","non-dropping-particle":"","parse-names":false,"suffix":""}],"id":"ITEM-2","issued":{"date-parts":[["2005"]]},"publisher":"Cambridge University Press","publisher-place":"United Kingdom","title":"Principles of Gas-Solid Flows Cambridge Series in Chemical Engineering","type":"book"},"uris":["http://www.mendeley.com/documents/?uuid=32002885-55f7-3cb4-8698-09a0728efe80"]}],"mendeley":{"formattedCitation":"[15,17]","plainTextFormattedCitation":"[15,17]","previouslyFormattedCitation":"[15,17]"},"properties":{"noteIndex":0},"schema":"https://github.com/citation-style-language/schema/raw/master/csl-citation.json"}</w:instrText>
      </w:r>
      <w:r w:rsidR="005775A8">
        <w:fldChar w:fldCharType="separate"/>
      </w:r>
      <w:r w:rsidR="005775A8" w:rsidRPr="005775A8">
        <w:rPr>
          <w:noProof/>
        </w:rPr>
        <w:t>[15,17]</w:t>
      </w:r>
      <w:r w:rsidR="005775A8">
        <w:fldChar w:fldCharType="end"/>
      </w:r>
      <w:r w:rsidR="008C435E" w:rsidRPr="00765D74">
        <w:t>.</w:t>
      </w:r>
      <w:r w:rsidRPr="008920A7">
        <w:t xml:space="preserve"> </w:t>
      </w:r>
    </w:p>
    <w:p w14:paraId="5D1FBC72" w14:textId="77777777" w:rsidR="008920A7" w:rsidRDefault="008C435E" w:rsidP="006A4627">
      <w:pPr>
        <w:pStyle w:val="BodyTextIndent"/>
        <w:spacing w:line="276" w:lineRule="auto"/>
        <w:ind w:firstLine="709"/>
      </w:pPr>
      <w:r>
        <w:t>T</w:t>
      </w:r>
      <w:r w:rsidR="008920A7" w:rsidRPr="008920A7">
        <w:t>he size parameter (</w:t>
      </w:r>
      <m:oMath>
        <m:r>
          <w:rPr>
            <w:rFonts w:ascii="Cambria Math" w:hAnsi="Cambria Math"/>
          </w:rPr>
          <m:t>x</m:t>
        </m:r>
      </m:oMath>
      <w:r w:rsidR="008920A7" w:rsidRPr="008920A7">
        <w:t>), the relative complex refractive index of the nanosuspension (</w:t>
      </w:r>
      <m:oMath>
        <m:r>
          <w:rPr>
            <w:rFonts w:ascii="Cambria Math" w:hAnsi="Cambria Math"/>
          </w:rPr>
          <m:t>m</m:t>
        </m:r>
      </m:oMath>
      <w:r w:rsidR="008920A7" w:rsidRPr="008920A7">
        <w:t xml:space="preserve">), can be </w:t>
      </w:r>
      <w:r>
        <w:t>estimated</w:t>
      </w:r>
      <w:r w:rsidR="008920A7" w:rsidRPr="008920A7">
        <w:t xml:space="preserve"> using the following relation:</w:t>
      </w:r>
    </w:p>
    <w:p w14:paraId="258D56FA" w14:textId="77777777" w:rsidR="00327084" w:rsidRDefault="00327084" w:rsidP="006A4627">
      <w:pPr>
        <w:pStyle w:val="BodyTextIndent"/>
        <w:spacing w:line="276" w:lineRule="auto"/>
      </w:pPr>
    </w:p>
    <w:p w14:paraId="3A4E8E6F" w14:textId="77777777" w:rsidR="00327084" w:rsidRPr="005C1176" w:rsidRDefault="00327084" w:rsidP="006A4627">
      <w:pPr>
        <w:pStyle w:val="BodyTextIndent"/>
        <w:spacing w:line="276" w:lineRule="auto"/>
      </w:pPr>
      <m:oMathPara>
        <m:oMathParaPr>
          <m:jc m:val="right"/>
        </m:oMathParaPr>
        <m:oMath>
          <m:r>
            <w:rPr>
              <w:rFonts w:ascii="Cambria Math" w:hAnsi="Cambria Math"/>
            </w:rPr>
            <m:t>m=</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particle</m:t>
                  </m:r>
                </m:sub>
              </m:sSub>
            </m:num>
            <m:den>
              <m:sSub>
                <m:sSubPr>
                  <m:ctrlPr>
                    <w:rPr>
                      <w:rFonts w:ascii="Cambria Math" w:hAnsi="Cambria Math"/>
                      <w:i/>
                    </w:rPr>
                  </m:ctrlPr>
                </m:sSubPr>
                <m:e>
                  <m:r>
                    <w:rPr>
                      <w:rFonts w:ascii="Cambria Math" w:hAnsi="Cambria Math"/>
                    </w:rPr>
                    <m:t>n</m:t>
                  </m:r>
                </m:e>
                <m:sub>
                  <m:r>
                    <w:rPr>
                      <w:rFonts w:ascii="Cambria Math" w:hAnsi="Cambria Math"/>
                    </w:rPr>
                    <m:t>medium</m:t>
                  </m:r>
                </m:sub>
              </m:sSub>
            </m:den>
          </m:f>
          <m:r>
            <w:rPr>
              <w:rFonts w:ascii="Cambria Math" w:hAnsi="Cambria Math"/>
            </w:rPr>
            <m:t xml:space="preserve">                                                                                 (5)</m:t>
          </m:r>
        </m:oMath>
      </m:oMathPara>
    </w:p>
    <w:p w14:paraId="72BB1B74" w14:textId="77777777" w:rsidR="00081315" w:rsidRPr="008920A7" w:rsidRDefault="00081315" w:rsidP="006A4627">
      <w:pPr>
        <w:pStyle w:val="AbstractClauseTitle"/>
        <w:spacing w:line="276" w:lineRule="auto"/>
        <w:rPr>
          <w:lang w:val="tr-TR"/>
        </w:rPr>
      </w:pPr>
    </w:p>
    <w:p w14:paraId="0F1916E6" w14:textId="77777777" w:rsidR="00163B23" w:rsidRPr="00163B23" w:rsidRDefault="00471F69" w:rsidP="006A4627">
      <w:pPr>
        <w:pStyle w:val="BodyTextIndent"/>
        <w:spacing w:line="276" w:lineRule="auto"/>
        <w:ind w:firstLine="709"/>
        <w:rPr>
          <w:lang w:val="tr-TR"/>
        </w:rPr>
      </w:pPr>
      <w:r>
        <w:t>The scattering and absorption</w:t>
      </w:r>
      <w:r w:rsidR="00163B23" w:rsidRPr="00163B23">
        <w:t xml:space="preserve"> coefficients of the</w:t>
      </w:r>
      <w:r w:rsidR="008C435E">
        <w:t xml:space="preserve"> suspended </w:t>
      </w:r>
      <w:r w:rsidR="00163B23" w:rsidRPr="00163B23">
        <w:t>nanoparticles can be calculated as:</w:t>
      </w:r>
    </w:p>
    <w:p w14:paraId="50901C71" w14:textId="77777777" w:rsidR="008920A7" w:rsidRDefault="008920A7" w:rsidP="006A4627">
      <w:pPr>
        <w:pStyle w:val="BodyTextIndent"/>
        <w:spacing w:line="276" w:lineRule="auto"/>
        <w:rPr>
          <w:lang w:val="tr-TR"/>
        </w:rPr>
      </w:pPr>
    </w:p>
    <w:p w14:paraId="439FFF4E" w14:textId="77777777" w:rsidR="00163B23" w:rsidRPr="005C1176" w:rsidRDefault="00000000" w:rsidP="006A4627">
      <w:pPr>
        <w:pStyle w:val="BodyTextIndent"/>
        <w:spacing w:line="276" w:lineRule="auto"/>
        <w:rPr>
          <w:lang w:val="tr-TR"/>
        </w:rPr>
      </w:pPr>
      <m:oMathPara>
        <m:oMathParaPr>
          <m:jc m:val="right"/>
        </m:oMathParaPr>
        <m:oMath>
          <m:sSub>
            <m:sSubPr>
              <m:ctrlPr>
                <w:rPr>
                  <w:rFonts w:ascii="Cambria Math" w:hAnsi="Cambria Math"/>
                  <w:i/>
                  <w:iCs/>
                  <w:lang w:val="tr-TR"/>
                </w:rPr>
              </m:ctrlPr>
            </m:sSubPr>
            <m:e>
              <m:r>
                <w:rPr>
                  <w:rFonts w:ascii="Cambria Math" w:hAnsi="Cambria Math"/>
                  <w:lang w:val="tr-TR"/>
                </w:rPr>
                <m:t>σ</m:t>
              </m:r>
            </m:e>
            <m:sub>
              <m:r>
                <w:rPr>
                  <w:rFonts w:ascii="Cambria Math" w:hAnsi="Cambria Math"/>
                  <w:lang w:val="en-GB"/>
                </w:rPr>
                <m:t>scat. </m:t>
              </m:r>
            </m:sub>
          </m:sSub>
          <m:r>
            <w:rPr>
              <w:rFonts w:ascii="Cambria Math" w:hAnsi="Cambria Math"/>
              <w:lang w:val="en-GB"/>
            </w:rPr>
            <m:t>=</m:t>
          </m:r>
          <m:f>
            <m:fPr>
              <m:ctrlPr>
                <w:rPr>
                  <w:rFonts w:ascii="Cambria Math" w:hAnsi="Cambria Math"/>
                  <w:i/>
                  <w:iCs/>
                  <w:lang w:val="en-GB"/>
                </w:rPr>
              </m:ctrlPr>
            </m:fPr>
            <m:num>
              <m:r>
                <w:rPr>
                  <w:rFonts w:ascii="Cambria Math" w:hAnsi="Cambria Math"/>
                  <w:lang w:val="en-GB"/>
                </w:rPr>
                <m:t>3</m:t>
              </m:r>
            </m:num>
            <m:den>
              <m:r>
                <w:rPr>
                  <w:rFonts w:ascii="Cambria Math" w:hAnsi="Cambria Math"/>
                  <w:lang w:val="en-GB"/>
                </w:rPr>
                <m:t>2</m:t>
              </m:r>
            </m:den>
          </m:f>
          <m:f>
            <m:fPr>
              <m:ctrlPr>
                <w:rPr>
                  <w:rFonts w:ascii="Cambria Math" w:hAnsi="Cambria Math"/>
                  <w:i/>
                  <w:iCs/>
                  <w:lang w:val="en-GB"/>
                </w:rPr>
              </m:ctrlPr>
            </m:fPr>
            <m:num>
              <m:r>
                <w:rPr>
                  <w:rFonts w:ascii="Cambria Math" w:hAnsi="Cambria Math"/>
                  <w:lang w:val="en-GB"/>
                </w:rPr>
                <m:t>∅ (</m:t>
              </m:r>
              <m:sSub>
                <m:sSubPr>
                  <m:ctrlPr>
                    <w:rPr>
                      <w:rFonts w:ascii="Cambria Math" w:hAnsi="Cambria Math"/>
                      <w:i/>
                      <w:iCs/>
                      <w:lang w:val="en-GB"/>
                    </w:rPr>
                  </m:ctrlPr>
                </m:sSubPr>
                <m:e>
                  <m:r>
                    <w:rPr>
                      <w:rFonts w:ascii="Cambria Math" w:hAnsi="Cambria Math"/>
                      <w:lang w:val="en-GB"/>
                    </w:rPr>
                    <m:t>Q</m:t>
                  </m:r>
                </m:e>
                <m:sub>
                  <m:r>
                    <w:rPr>
                      <w:rFonts w:ascii="Cambria Math" w:hAnsi="Cambria Math"/>
                      <w:lang w:val="en-GB"/>
                    </w:rPr>
                    <m:t>scat</m:t>
                  </m:r>
                </m:sub>
              </m:sSub>
              <m:r>
                <w:rPr>
                  <w:rFonts w:ascii="Cambria Math" w:hAnsi="Cambria Math"/>
                  <w:lang w:val="en-GB"/>
                </w:rPr>
                <m:t>)</m:t>
              </m:r>
            </m:num>
            <m:den>
              <m:sSub>
                <m:sSubPr>
                  <m:ctrlPr>
                    <w:rPr>
                      <w:rFonts w:ascii="Cambria Math" w:hAnsi="Cambria Math"/>
                      <w:i/>
                      <w:iCs/>
                      <w:lang w:val="en-GB"/>
                    </w:rPr>
                  </m:ctrlPr>
                </m:sSubPr>
                <m:e>
                  <m:r>
                    <w:rPr>
                      <w:rFonts w:ascii="Cambria Math" w:hAnsi="Cambria Math"/>
                      <w:lang w:val="en-GB"/>
                    </w:rPr>
                    <m:t>d</m:t>
                  </m:r>
                </m:e>
                <m:sub>
                  <m:r>
                    <w:rPr>
                      <w:rFonts w:ascii="Cambria Math" w:hAnsi="Cambria Math"/>
                      <w:lang w:val="en-GB"/>
                    </w:rPr>
                    <m:t>p</m:t>
                  </m:r>
                </m:sub>
              </m:sSub>
            </m:den>
          </m:f>
          <m:r>
            <w:rPr>
              <w:rFonts w:ascii="Cambria Math" w:hAnsi="Cambria Math"/>
              <w:lang w:val="en-GB"/>
            </w:rPr>
            <m:t xml:space="preserve">                                                                          (6)</m:t>
          </m:r>
        </m:oMath>
      </m:oMathPara>
    </w:p>
    <w:p w14:paraId="6C122E85" w14:textId="77777777" w:rsidR="00163B23" w:rsidRPr="005C1176" w:rsidRDefault="00000000" w:rsidP="006A4627">
      <w:pPr>
        <w:pStyle w:val="BodyTextIndent"/>
        <w:spacing w:line="276" w:lineRule="auto"/>
        <w:rPr>
          <w:lang w:val="tr-TR"/>
        </w:rPr>
      </w:pPr>
      <m:oMathPara>
        <m:oMathParaPr>
          <m:jc m:val="right"/>
        </m:oMathParaPr>
        <m:oMath>
          <m:sSub>
            <m:sSubPr>
              <m:ctrlPr>
                <w:rPr>
                  <w:rFonts w:ascii="Cambria Math" w:hAnsi="Cambria Math"/>
                  <w:i/>
                  <w:iCs/>
                  <w:lang w:val="tr-TR"/>
                </w:rPr>
              </m:ctrlPr>
            </m:sSubPr>
            <m:e>
              <m:r>
                <w:rPr>
                  <w:rFonts w:ascii="Cambria Math" w:hAnsi="Cambria Math"/>
                  <w:lang w:val="tr-TR"/>
                </w:rPr>
                <m:t>σ</m:t>
              </m:r>
            </m:e>
            <m:sub>
              <m:r>
                <w:rPr>
                  <w:rFonts w:ascii="Cambria Math" w:hAnsi="Cambria Math"/>
                  <w:lang w:val="en-GB"/>
                </w:rPr>
                <m:t>abs.</m:t>
              </m:r>
            </m:sub>
          </m:sSub>
          <m:r>
            <w:rPr>
              <w:rFonts w:ascii="Cambria Math" w:hAnsi="Cambria Math"/>
              <w:lang w:val="en-GB"/>
            </w:rPr>
            <m:t>=</m:t>
          </m:r>
          <m:f>
            <m:fPr>
              <m:ctrlPr>
                <w:rPr>
                  <w:rFonts w:ascii="Cambria Math" w:hAnsi="Cambria Math"/>
                  <w:i/>
                  <w:iCs/>
                  <w:lang w:val="en-GB"/>
                </w:rPr>
              </m:ctrlPr>
            </m:fPr>
            <m:num>
              <m:r>
                <w:rPr>
                  <w:rFonts w:ascii="Cambria Math" w:hAnsi="Cambria Math"/>
                  <w:lang w:val="en-GB"/>
                </w:rPr>
                <m:t>3</m:t>
              </m:r>
            </m:num>
            <m:den>
              <m:r>
                <w:rPr>
                  <w:rFonts w:ascii="Cambria Math" w:hAnsi="Cambria Math"/>
                  <w:lang w:val="en-GB"/>
                </w:rPr>
                <m:t>2</m:t>
              </m:r>
            </m:den>
          </m:f>
          <m:f>
            <m:fPr>
              <m:ctrlPr>
                <w:rPr>
                  <w:rFonts w:ascii="Cambria Math" w:hAnsi="Cambria Math"/>
                  <w:i/>
                  <w:iCs/>
                  <w:lang w:val="en-GB"/>
                </w:rPr>
              </m:ctrlPr>
            </m:fPr>
            <m:num>
              <m:r>
                <w:rPr>
                  <w:rFonts w:ascii="Cambria Math" w:hAnsi="Cambria Math"/>
                  <w:lang w:val="en-GB"/>
                </w:rPr>
                <m:t>∅ (</m:t>
              </m:r>
              <m:sSub>
                <m:sSubPr>
                  <m:ctrlPr>
                    <w:rPr>
                      <w:rFonts w:ascii="Cambria Math" w:hAnsi="Cambria Math"/>
                      <w:i/>
                      <w:iCs/>
                      <w:lang w:val="en-GB"/>
                    </w:rPr>
                  </m:ctrlPr>
                </m:sSubPr>
                <m:e>
                  <m:r>
                    <w:rPr>
                      <w:rFonts w:ascii="Cambria Math" w:hAnsi="Cambria Math"/>
                      <w:lang w:val="en-GB"/>
                    </w:rPr>
                    <m:t>Q</m:t>
                  </m:r>
                </m:e>
                <m:sub>
                  <m:r>
                    <w:rPr>
                      <w:rFonts w:ascii="Cambria Math" w:hAnsi="Cambria Math"/>
                      <w:lang w:val="en-GB"/>
                    </w:rPr>
                    <m:t>abs</m:t>
                  </m:r>
                </m:sub>
              </m:sSub>
              <m:r>
                <w:rPr>
                  <w:rFonts w:ascii="Cambria Math" w:hAnsi="Cambria Math"/>
                  <w:lang w:val="en-GB"/>
                </w:rPr>
                <m:t>)</m:t>
              </m:r>
            </m:num>
            <m:den>
              <m:sSub>
                <m:sSubPr>
                  <m:ctrlPr>
                    <w:rPr>
                      <w:rFonts w:ascii="Cambria Math" w:hAnsi="Cambria Math"/>
                      <w:i/>
                      <w:iCs/>
                      <w:lang w:val="en-GB"/>
                    </w:rPr>
                  </m:ctrlPr>
                </m:sSubPr>
                <m:e>
                  <m:r>
                    <w:rPr>
                      <w:rFonts w:ascii="Cambria Math" w:hAnsi="Cambria Math"/>
                      <w:lang w:val="en-GB"/>
                    </w:rPr>
                    <m:t>d</m:t>
                  </m:r>
                </m:e>
                <m:sub>
                  <m:r>
                    <w:rPr>
                      <w:rFonts w:ascii="Cambria Math" w:hAnsi="Cambria Math"/>
                      <w:lang w:val="en-GB"/>
                    </w:rPr>
                    <m:t>p</m:t>
                  </m:r>
                </m:sub>
              </m:sSub>
            </m:den>
          </m:f>
          <m:r>
            <w:rPr>
              <w:rFonts w:ascii="Cambria Math" w:hAnsi="Cambria Math"/>
              <w:lang w:val="en-GB"/>
            </w:rPr>
            <m:t xml:space="preserve">                                                                             (7)</m:t>
          </m:r>
        </m:oMath>
      </m:oMathPara>
    </w:p>
    <w:p w14:paraId="108FA6B2" w14:textId="77777777" w:rsidR="00DA4226" w:rsidRDefault="00DA4226" w:rsidP="006A4627">
      <w:pPr>
        <w:pStyle w:val="BodyTextIndent"/>
        <w:spacing w:line="276" w:lineRule="auto"/>
        <w:ind w:firstLine="709"/>
      </w:pPr>
    </w:p>
    <w:p w14:paraId="71FAB03C" w14:textId="77777777" w:rsidR="00163B23" w:rsidRDefault="00163B23" w:rsidP="006A4627">
      <w:pPr>
        <w:pStyle w:val="BodyTextIndent"/>
        <w:spacing w:line="276" w:lineRule="auto"/>
        <w:ind w:firstLine="709"/>
      </w:pPr>
      <w:r w:rsidRPr="00163B23">
        <w:t>The extinction coefficient</w:t>
      </w:r>
      <w:r w:rsidR="008C435E">
        <w:t xml:space="preserve"> (scattering and absorption)</w:t>
      </w:r>
      <w:r w:rsidRPr="00163B23">
        <w:t xml:space="preserve"> of the nanoparticles can be calculated as:</w:t>
      </w:r>
    </w:p>
    <w:p w14:paraId="3947E921" w14:textId="77777777" w:rsidR="00163B23" w:rsidRPr="005C1176" w:rsidRDefault="00000000" w:rsidP="006A4627">
      <w:pPr>
        <w:pStyle w:val="BodyTextIndent"/>
        <w:spacing w:line="276" w:lineRule="auto"/>
        <w:rPr>
          <w:iCs/>
          <w:lang w:val="tr-TR"/>
        </w:rPr>
      </w:pPr>
      <m:oMathPara>
        <m:oMathParaPr>
          <m:jc m:val="right"/>
        </m:oMathParaPr>
        <m:oMath>
          <m:sSub>
            <m:sSubPr>
              <m:ctrlPr>
                <w:rPr>
                  <w:rFonts w:ascii="Cambria Math" w:hAnsi="Cambria Math"/>
                  <w:i/>
                  <w:iCs/>
                  <w:lang w:val="tr-TR"/>
                </w:rPr>
              </m:ctrlPr>
            </m:sSubPr>
            <m:e>
              <m:r>
                <w:rPr>
                  <w:rFonts w:ascii="Cambria Math" w:hAnsi="Cambria Math"/>
                  <w:lang w:val="en-GB"/>
                </w:rPr>
                <m:t>σ</m:t>
              </m:r>
            </m:e>
            <m:sub>
              <m:r>
                <w:rPr>
                  <w:rFonts w:ascii="Cambria Math" w:hAnsi="Cambria Math"/>
                  <w:lang w:val="en-GB"/>
                </w:rPr>
                <m:t>ext, p</m:t>
              </m:r>
            </m:sub>
          </m:sSub>
          <m:r>
            <w:rPr>
              <w:rFonts w:ascii="Cambria Math" w:hAnsi="Cambria Math"/>
              <w:lang w:val="en-GB"/>
            </w:rPr>
            <m:t>=</m:t>
          </m:r>
          <m:sSub>
            <m:sSubPr>
              <m:ctrlPr>
                <w:rPr>
                  <w:rFonts w:ascii="Cambria Math" w:hAnsi="Cambria Math"/>
                  <w:i/>
                  <w:iCs/>
                  <w:lang w:val="tr-TR"/>
                </w:rPr>
              </m:ctrlPr>
            </m:sSubPr>
            <m:e>
              <m:r>
                <w:rPr>
                  <w:rFonts w:ascii="Cambria Math" w:hAnsi="Cambria Math"/>
                  <w:lang w:val="en-GB"/>
                </w:rPr>
                <m:t>σ</m:t>
              </m:r>
            </m:e>
            <m:sub>
              <m:r>
                <w:rPr>
                  <w:rFonts w:ascii="Cambria Math" w:hAnsi="Cambria Math"/>
                  <w:lang w:val="en-GB"/>
                </w:rPr>
                <m:t>scat,p</m:t>
              </m:r>
            </m:sub>
          </m:sSub>
          <m:r>
            <w:rPr>
              <w:rFonts w:ascii="Cambria Math" w:hAnsi="Cambria Math"/>
              <w:lang w:val="en-GB"/>
            </w:rPr>
            <m:t>+</m:t>
          </m:r>
          <m:sSub>
            <m:sSubPr>
              <m:ctrlPr>
                <w:rPr>
                  <w:rFonts w:ascii="Cambria Math" w:hAnsi="Cambria Math"/>
                  <w:i/>
                  <w:iCs/>
                  <w:lang w:val="tr-TR"/>
                </w:rPr>
              </m:ctrlPr>
            </m:sSubPr>
            <m:e>
              <m:r>
                <w:rPr>
                  <w:rFonts w:ascii="Cambria Math" w:hAnsi="Cambria Math"/>
                  <w:lang w:val="en-GB"/>
                </w:rPr>
                <m:t>σ</m:t>
              </m:r>
            </m:e>
            <m:sub>
              <m:r>
                <w:rPr>
                  <w:rFonts w:ascii="Cambria Math" w:hAnsi="Cambria Math"/>
                  <w:lang w:val="en-GB"/>
                </w:rPr>
                <m:t>abs,p</m:t>
              </m:r>
            </m:sub>
          </m:sSub>
          <m:r>
            <w:rPr>
              <w:rFonts w:ascii="Cambria Math" w:hAnsi="Cambria Math"/>
              <w:lang w:val="tr-TR"/>
            </w:rPr>
            <m:t xml:space="preserve">                                                                     (8)</m:t>
          </m:r>
        </m:oMath>
      </m:oMathPara>
    </w:p>
    <w:p w14:paraId="16C7703B" w14:textId="77777777" w:rsidR="009C3525" w:rsidRPr="00163B23" w:rsidRDefault="009C3525" w:rsidP="006A4627">
      <w:pPr>
        <w:pStyle w:val="BodyTextIndent"/>
        <w:spacing w:line="276" w:lineRule="auto"/>
        <w:rPr>
          <w:lang w:val="tr-TR"/>
        </w:rPr>
      </w:pPr>
    </w:p>
    <w:p w14:paraId="7C2947B8" w14:textId="77777777" w:rsidR="00163B23" w:rsidRDefault="008C435E" w:rsidP="00400DC9">
      <w:pPr>
        <w:pStyle w:val="BodyTextIndent"/>
        <w:spacing w:line="276" w:lineRule="auto"/>
        <w:ind w:firstLine="709"/>
      </w:pPr>
      <w:r>
        <w:lastRenderedPageBreak/>
        <w:t xml:space="preserve">The medium absorption should be taken into the consideration. </w:t>
      </w:r>
      <w:r w:rsidR="00163B23" w:rsidRPr="00163B23">
        <w:t xml:space="preserve">Therefore, any absorption of the </w:t>
      </w:r>
      <w:r>
        <w:t>medium</w:t>
      </w:r>
      <w:r w:rsidR="00163B23" w:rsidRPr="00163B23">
        <w:t xml:space="preserve"> must be incorporated in the </w:t>
      </w:r>
      <w:r>
        <w:t>calculations</w:t>
      </w:r>
      <w:r w:rsidR="00163B23" w:rsidRPr="00163B23">
        <w:t xml:space="preserve">. Then, the extinction coefficient is obtained from </w:t>
      </w:r>
      <w:r w:rsidR="005775A8">
        <w:fldChar w:fldCharType="begin" w:fldLock="1"/>
      </w:r>
      <w:r w:rsidR="005775A8">
        <w:instrText>ADDIN CSL_CITATION {"citationItems":[{"id":"ITEM-1","itemData":{"DOI":"10.1115/ES2009-90066","ISBN":"9780791848890","abstract":"The concept of using a direct absorbing nanofluid, a liquid-nanoparticle suspension, has recently been shown numerically and experimentally to be an efficient method for harvesting solar thermal energy. Studies show that the size and shape of the nanoparticles as well as the scattering mode (e.g. dependent, independent, and multiple) all impact the amount of energy absorbed and emitted by the nanofluid. In order to optimize the efficiency of a direct absorption solar thermal system the optimum nanoparticle-liquid combination needs to be developed. The optimum nanofluid for a direct absorption solar thermal collector is investigated numerically through the variation of particle size, including the impact of size on optical properties, and scattering mode. The study addresses both the absorption of solar energy within the fluid as well as the emission of the fluid. Copyright © 2009 by ASME.","author":[{"dropping-particle":"","family":"Otanicar","given":"Todd","non-dropping-particle":"","parse-names":false,"suffix":""},{"dropping-particle":"","family":"Taylor","given":"Robert A.","non-dropping-particle":"","parse-names":false,"suffix":""},{"dropping-particle":"","family":"Phelan","given":"Patrick E.","non-dropping-particle":"","parse-names":false,"suffix":""},{"dropping-particle":"","family":"Prasher","given":"Ravi","non-dropping-particle":"","parse-names":false,"suffix":""}],"container-title":"Proceedings of the ASME 3rd International Conference on Energy Sustainability 2009, ES2009","id":"ITEM-1","issued":{"date-parts":[["2009"]]},"page":"791-796","title":"Impact of size and scattering mode on the optimal solar absorbing nanofluid","type":"paper-conference","volume":"1"},"uris":["http://www.mendeley.com/documents/?uuid=0cdea899-e87d-38f6-8f18-60c1370bf4f6"]}],"mendeley":{"formattedCitation":"[18]","plainTextFormattedCitation":"[18]"},"properties":{"noteIndex":0},"schema":"https://github.com/citation-style-language/schema/raw/master/csl-citation.json"}</w:instrText>
      </w:r>
      <w:r w:rsidR="005775A8">
        <w:fldChar w:fldCharType="separate"/>
      </w:r>
      <w:r w:rsidR="005775A8" w:rsidRPr="005775A8">
        <w:rPr>
          <w:noProof/>
        </w:rPr>
        <w:t>[18]</w:t>
      </w:r>
      <w:r w:rsidR="005775A8">
        <w:fldChar w:fldCharType="end"/>
      </w:r>
      <w:r w:rsidR="00163B23" w:rsidRPr="00765D74">
        <w:t>:</w:t>
      </w:r>
    </w:p>
    <w:p w14:paraId="56B15833" w14:textId="77777777" w:rsidR="009C3525" w:rsidRPr="00163B23" w:rsidRDefault="009C3525" w:rsidP="006A4627">
      <w:pPr>
        <w:pStyle w:val="BodyTextIndent"/>
        <w:spacing w:line="276" w:lineRule="auto"/>
        <w:rPr>
          <w:lang w:val="tr-TR"/>
        </w:rPr>
      </w:pPr>
    </w:p>
    <w:p w14:paraId="6C918E31" w14:textId="77777777" w:rsidR="00163B23" w:rsidRPr="005C1176" w:rsidRDefault="00000000" w:rsidP="006A4627">
      <w:pPr>
        <w:pStyle w:val="BodyTextIndent"/>
        <w:spacing w:line="276" w:lineRule="auto"/>
        <w:rPr>
          <w:iCs/>
          <w:lang w:val="en-GB"/>
        </w:rPr>
      </w:pPr>
      <m:oMathPara>
        <m:oMathParaPr>
          <m:jc m:val="right"/>
        </m:oMathParaPr>
        <m:oMath>
          <m:sSub>
            <m:sSubPr>
              <m:ctrlPr>
                <w:rPr>
                  <w:rFonts w:ascii="Cambria Math" w:hAnsi="Cambria Math"/>
                  <w:i/>
                  <w:iCs/>
                  <w:lang w:val="tr-TR"/>
                </w:rPr>
              </m:ctrlPr>
            </m:sSubPr>
            <m:e>
              <m:r>
                <w:rPr>
                  <w:rFonts w:ascii="Cambria Math" w:hAnsi="Cambria Math"/>
                  <w:lang w:val="tr-TR"/>
                </w:rPr>
                <m:t>σ</m:t>
              </m:r>
            </m:e>
            <m:sub>
              <m:r>
                <w:rPr>
                  <w:rFonts w:ascii="Cambria Math" w:hAnsi="Cambria Math"/>
                  <w:lang w:val="en-GB"/>
                </w:rPr>
                <m:t>ext,  m</m:t>
              </m:r>
            </m:sub>
          </m:sSub>
          <m:r>
            <w:rPr>
              <w:rFonts w:ascii="Cambria Math" w:hAnsi="Cambria Math"/>
              <w:lang w:val="en-GB"/>
            </w:rPr>
            <m:t>=</m:t>
          </m:r>
          <m:f>
            <m:fPr>
              <m:ctrlPr>
                <w:rPr>
                  <w:rFonts w:ascii="Cambria Math" w:hAnsi="Cambria Math"/>
                  <w:i/>
                  <w:iCs/>
                  <w:lang w:val="en-GB"/>
                </w:rPr>
              </m:ctrlPr>
            </m:fPr>
            <m:num>
              <m:r>
                <w:rPr>
                  <w:rFonts w:ascii="Cambria Math" w:hAnsi="Cambria Math"/>
                  <w:lang w:val="en-GB"/>
                </w:rPr>
                <m:t>4π</m:t>
              </m:r>
              <m:sSub>
                <m:sSubPr>
                  <m:ctrlPr>
                    <w:rPr>
                      <w:rFonts w:ascii="Cambria Math" w:hAnsi="Cambria Math"/>
                      <w:i/>
                      <w:iCs/>
                      <w:lang w:val="en-GB"/>
                    </w:rPr>
                  </m:ctrlPr>
                </m:sSubPr>
                <m:e>
                  <m:r>
                    <w:rPr>
                      <w:rFonts w:ascii="Cambria Math" w:hAnsi="Cambria Math"/>
                      <w:lang w:val="en-GB"/>
                    </w:rPr>
                    <m:t>k</m:t>
                  </m:r>
                </m:e>
                <m:sub>
                  <m:r>
                    <w:rPr>
                      <w:rFonts w:ascii="Cambria Math" w:hAnsi="Cambria Math"/>
                      <w:lang w:val="en-GB"/>
                    </w:rPr>
                    <m:t>medium</m:t>
                  </m:r>
                </m:sub>
              </m:sSub>
            </m:num>
            <m:den>
              <m:r>
                <w:rPr>
                  <w:rFonts w:ascii="Cambria Math" w:hAnsi="Cambria Math"/>
                  <w:lang w:val="en-GB"/>
                </w:rPr>
                <m:t>λ</m:t>
              </m:r>
            </m:den>
          </m:f>
          <m:r>
            <w:rPr>
              <w:rFonts w:ascii="Cambria Math" w:hAnsi="Cambria Math"/>
              <w:lang w:val="en-GB"/>
            </w:rPr>
            <m:t xml:space="preserve">                                                                                (9)</m:t>
          </m:r>
        </m:oMath>
      </m:oMathPara>
    </w:p>
    <w:p w14:paraId="2708DCB2" w14:textId="77777777" w:rsidR="009C3525" w:rsidRPr="00163B23" w:rsidRDefault="009C3525" w:rsidP="006A4627">
      <w:pPr>
        <w:pStyle w:val="BodyTextIndent"/>
        <w:spacing w:line="276" w:lineRule="auto"/>
        <w:rPr>
          <w:lang w:val="tr-TR"/>
        </w:rPr>
      </w:pPr>
    </w:p>
    <w:p w14:paraId="1A076BE9" w14:textId="77777777" w:rsidR="00163B23" w:rsidRPr="00163B23" w:rsidRDefault="00163B23" w:rsidP="00DA4226">
      <w:pPr>
        <w:pStyle w:val="BodyTextIndent"/>
        <w:spacing w:line="276" w:lineRule="auto"/>
        <w:ind w:firstLine="0"/>
        <w:rPr>
          <w:lang w:val="tr-TR"/>
        </w:rPr>
      </w:pPr>
      <w:r w:rsidRPr="00163B23">
        <w:t xml:space="preserve">where </w:t>
      </w:r>
      <m:oMath>
        <m:sSub>
          <m:sSubPr>
            <m:ctrlPr>
              <w:rPr>
                <w:rFonts w:ascii="Cambria Math" w:hAnsi="Cambria Math"/>
                <w:i/>
                <w:iCs/>
              </w:rPr>
            </m:ctrlPr>
          </m:sSubPr>
          <m:e>
            <m:r>
              <w:rPr>
                <w:rFonts w:ascii="Cambria Math" w:hAnsi="Cambria Math"/>
                <w:lang w:val="en-GB"/>
              </w:rPr>
              <m:t>k</m:t>
            </m:r>
          </m:e>
          <m:sub>
            <m:r>
              <w:rPr>
                <w:rFonts w:ascii="Cambria Math" w:hAnsi="Cambria Math"/>
                <w:lang w:val="en-GB"/>
              </w:rPr>
              <m:t>medium</m:t>
            </m:r>
          </m:sub>
        </m:sSub>
      </m:oMath>
      <w:r w:rsidRPr="00163B23">
        <w:t xml:space="preserve"> is the </w:t>
      </w:r>
      <w:r w:rsidR="00E74A78">
        <w:t xml:space="preserve">absorption </w:t>
      </w:r>
      <w:r w:rsidRPr="00163B23">
        <w:t xml:space="preserve">index </w:t>
      </w:r>
      <w:r w:rsidR="008C435E">
        <w:t>of</w:t>
      </w:r>
      <w:r w:rsidRPr="00163B23">
        <w:t xml:space="preserve"> the medium </w:t>
      </w:r>
      <w:r w:rsidR="008C435E">
        <w:t>which is wavelength dependent.</w:t>
      </w:r>
      <w:r w:rsidRPr="00163B23">
        <w:t xml:space="preserve"> </w:t>
      </w:r>
    </w:p>
    <w:p w14:paraId="29C39BEB" w14:textId="77777777" w:rsidR="009C3525" w:rsidRDefault="009C3525" w:rsidP="00626F42">
      <w:pPr>
        <w:pStyle w:val="BodyTextIndent"/>
        <w:spacing w:line="276" w:lineRule="auto"/>
        <w:ind w:firstLine="709"/>
      </w:pPr>
      <w:r w:rsidRPr="009C3525">
        <w:t xml:space="preserve">The total </w:t>
      </w:r>
      <w:r w:rsidR="008C435E">
        <w:t xml:space="preserve">extinction coefficient of a </w:t>
      </w:r>
      <w:r w:rsidRPr="009C3525">
        <w:t>nanosuspension when combined is as given below:</w:t>
      </w:r>
    </w:p>
    <w:p w14:paraId="50414AC8" w14:textId="77777777" w:rsidR="00255680" w:rsidRPr="009C3525" w:rsidRDefault="00255680" w:rsidP="006A4627">
      <w:pPr>
        <w:pStyle w:val="BodyTextIndent"/>
        <w:spacing w:line="276" w:lineRule="auto"/>
        <w:rPr>
          <w:lang w:val="tr-TR"/>
        </w:rPr>
      </w:pPr>
    </w:p>
    <w:p w14:paraId="73DEAE46" w14:textId="77777777" w:rsidR="009C3525" w:rsidRPr="005C1176" w:rsidRDefault="00000000" w:rsidP="006A4627">
      <w:pPr>
        <w:pStyle w:val="BodyTextIndent"/>
        <w:spacing w:line="276" w:lineRule="auto"/>
        <w:rPr>
          <w:lang w:val="tr-TR"/>
        </w:rPr>
      </w:pPr>
      <m:oMathPara>
        <m:oMathParaPr>
          <m:jc m:val="right"/>
        </m:oMathParaPr>
        <m:oMath>
          <m:sSub>
            <m:sSubPr>
              <m:ctrlPr>
                <w:rPr>
                  <w:rFonts w:ascii="Cambria Math" w:hAnsi="Cambria Math"/>
                  <w:i/>
                  <w:iCs/>
                  <w:lang w:val="tr-TR"/>
                </w:rPr>
              </m:ctrlPr>
            </m:sSubPr>
            <m:e>
              <m:r>
                <w:rPr>
                  <w:rFonts w:ascii="Cambria Math" w:hAnsi="Cambria Math"/>
                  <w:lang w:val="tr-TR"/>
                </w:rPr>
                <m:t>σ</m:t>
              </m:r>
            </m:e>
            <m:sub>
              <m:r>
                <w:rPr>
                  <w:rFonts w:ascii="Cambria Math" w:hAnsi="Cambria Math"/>
                  <w:lang w:val="en-GB"/>
                </w:rPr>
                <m:t>total</m:t>
              </m:r>
            </m:sub>
          </m:sSub>
          <m:r>
            <w:rPr>
              <w:rFonts w:ascii="Cambria Math" w:hAnsi="Cambria Math"/>
              <w:lang w:val="en-GB"/>
            </w:rPr>
            <m:t>=</m:t>
          </m:r>
          <m:sSub>
            <m:sSubPr>
              <m:ctrlPr>
                <w:rPr>
                  <w:rFonts w:ascii="Cambria Math" w:hAnsi="Cambria Math"/>
                  <w:i/>
                  <w:iCs/>
                  <w:lang w:val="en-GB"/>
                </w:rPr>
              </m:ctrlPr>
            </m:sSubPr>
            <m:e>
              <m:r>
                <w:rPr>
                  <w:rFonts w:ascii="Cambria Math" w:hAnsi="Cambria Math"/>
                  <w:lang w:val="en-GB"/>
                </w:rPr>
                <m:t>σ</m:t>
              </m:r>
            </m:e>
            <m:sub>
              <m:r>
                <w:rPr>
                  <w:rFonts w:ascii="Cambria Math" w:hAnsi="Cambria Math"/>
                  <w:lang w:val="en-GB"/>
                </w:rPr>
                <m:t>ext, p</m:t>
              </m:r>
            </m:sub>
          </m:sSub>
          <m:r>
            <w:rPr>
              <w:rFonts w:ascii="Cambria Math" w:hAnsi="Cambria Math"/>
              <w:lang w:val="en-GB"/>
            </w:rPr>
            <m:t>+</m:t>
          </m:r>
          <m:sSub>
            <m:sSubPr>
              <m:ctrlPr>
                <w:rPr>
                  <w:rFonts w:ascii="Cambria Math" w:hAnsi="Cambria Math"/>
                  <w:i/>
                  <w:iCs/>
                  <w:lang w:val="en-GB"/>
                </w:rPr>
              </m:ctrlPr>
            </m:sSubPr>
            <m:e>
              <m:r>
                <w:rPr>
                  <w:rFonts w:ascii="Cambria Math" w:hAnsi="Cambria Math"/>
                  <w:lang w:val="en-GB"/>
                </w:rPr>
                <m:t>σ</m:t>
              </m:r>
            </m:e>
            <m:sub>
              <m:r>
                <w:rPr>
                  <w:rFonts w:ascii="Cambria Math" w:hAnsi="Cambria Math"/>
                  <w:lang w:val="en-GB"/>
                </w:rPr>
                <m:t>ext, m</m:t>
              </m:r>
            </m:sub>
          </m:sSub>
          <m:r>
            <w:rPr>
              <w:rFonts w:ascii="Cambria Math" w:hAnsi="Cambria Math"/>
              <w:lang w:val="en-GB"/>
            </w:rPr>
            <m:t xml:space="preserve">                                                                        (10)</m:t>
          </m:r>
        </m:oMath>
      </m:oMathPara>
    </w:p>
    <w:p w14:paraId="40D0A88B" w14:textId="77777777" w:rsidR="00BE4947" w:rsidRDefault="00BE4947" w:rsidP="00626F42">
      <w:pPr>
        <w:pStyle w:val="AbstractClauseTitle"/>
        <w:spacing w:line="276" w:lineRule="auto"/>
      </w:pPr>
    </w:p>
    <w:p w14:paraId="1FDEB2BE" w14:textId="77777777" w:rsidR="00472405" w:rsidRDefault="00472405" w:rsidP="00626F42">
      <w:pPr>
        <w:pStyle w:val="AbstractClauseTitle"/>
        <w:spacing w:line="276" w:lineRule="auto"/>
      </w:pPr>
      <w:r>
        <w:t xml:space="preserve">results and dıscussıon </w:t>
      </w:r>
    </w:p>
    <w:p w14:paraId="3D7BD91F" w14:textId="77777777" w:rsidR="000057BE" w:rsidRPr="007C750B" w:rsidRDefault="008C435E" w:rsidP="00765D74">
      <w:pPr>
        <w:pStyle w:val="BodyTextIndent"/>
        <w:spacing w:line="276" w:lineRule="auto"/>
        <w:ind w:firstLine="709"/>
        <w:rPr>
          <w:rFonts w:asciiTheme="majorBidi" w:hAnsiTheme="majorBidi" w:cstheme="majorBidi"/>
          <w:lang w:val="en-GB"/>
        </w:rPr>
      </w:pPr>
      <w:r w:rsidRPr="007C750B">
        <w:rPr>
          <w:rFonts w:asciiTheme="majorBidi" w:hAnsiTheme="majorBidi" w:cstheme="majorBidi"/>
          <w:lang w:val="en-GB"/>
        </w:rPr>
        <w:t>Fig</w:t>
      </w:r>
      <w:r w:rsidR="00765D74">
        <w:rPr>
          <w:rFonts w:asciiTheme="majorBidi" w:hAnsiTheme="majorBidi" w:cstheme="majorBidi"/>
          <w:lang w:val="en-GB"/>
        </w:rPr>
        <w:t xml:space="preserve">ure 3 </w:t>
      </w:r>
      <w:r w:rsidRPr="007C750B">
        <w:rPr>
          <w:rFonts w:asciiTheme="majorBidi" w:hAnsiTheme="majorBidi" w:cstheme="majorBidi"/>
          <w:lang w:val="en-GB"/>
        </w:rPr>
        <w:t>shows a transparent enclosure includes a particulate (participating) media.</w:t>
      </w:r>
      <w:r>
        <w:rPr>
          <w:rFonts w:asciiTheme="majorBidi" w:hAnsiTheme="majorBidi" w:cstheme="majorBidi"/>
          <w:lang w:val="en-GB"/>
        </w:rPr>
        <w:t xml:space="preserve"> This figure d</w:t>
      </w:r>
      <w:r w:rsidR="000057BE" w:rsidRPr="007C750B">
        <w:rPr>
          <w:rFonts w:asciiTheme="majorBidi" w:hAnsiTheme="majorBidi" w:cstheme="majorBidi"/>
          <w:lang w:val="en-GB"/>
        </w:rPr>
        <w:t>escribe</w:t>
      </w:r>
      <w:r>
        <w:rPr>
          <w:rFonts w:asciiTheme="majorBidi" w:hAnsiTheme="majorBidi" w:cstheme="majorBidi"/>
          <w:lang w:val="en-GB"/>
        </w:rPr>
        <w:t>s</w:t>
      </w:r>
      <w:r w:rsidR="000057BE" w:rsidRPr="007C750B">
        <w:rPr>
          <w:rFonts w:asciiTheme="majorBidi" w:hAnsiTheme="majorBidi" w:cstheme="majorBidi"/>
          <w:lang w:val="en-GB"/>
        </w:rPr>
        <w:t xml:space="preserve"> the radiative phenomen</w:t>
      </w:r>
      <w:r>
        <w:rPr>
          <w:rFonts w:asciiTheme="majorBidi" w:hAnsiTheme="majorBidi" w:cstheme="majorBidi"/>
          <w:lang w:val="en-GB"/>
        </w:rPr>
        <w:t>a</w:t>
      </w:r>
      <w:r w:rsidR="000057BE" w:rsidRPr="007C750B">
        <w:rPr>
          <w:rFonts w:asciiTheme="majorBidi" w:hAnsiTheme="majorBidi" w:cstheme="majorBidi"/>
          <w:lang w:val="en-GB"/>
        </w:rPr>
        <w:t xml:space="preserve"> inside a particulate media</w:t>
      </w:r>
      <w:r w:rsidR="00184B15">
        <w:rPr>
          <w:rFonts w:asciiTheme="majorBidi" w:hAnsiTheme="majorBidi" w:cstheme="majorBidi"/>
          <w:lang w:val="en-GB"/>
        </w:rPr>
        <w:t>.</w:t>
      </w:r>
      <w:r w:rsidR="000057BE" w:rsidRPr="007C750B">
        <w:rPr>
          <w:rFonts w:asciiTheme="majorBidi" w:hAnsiTheme="majorBidi" w:cstheme="majorBidi"/>
          <w:lang w:val="en-GB"/>
        </w:rPr>
        <w:t xml:space="preserve"> When radiative energy travels through </w:t>
      </w:r>
      <w:r w:rsidR="00184B15">
        <w:rPr>
          <w:rFonts w:asciiTheme="majorBidi" w:hAnsiTheme="majorBidi" w:cstheme="majorBidi"/>
          <w:lang w:val="en-GB"/>
        </w:rPr>
        <w:t>participating</w:t>
      </w:r>
      <w:r w:rsidR="000057BE" w:rsidRPr="007C750B">
        <w:rPr>
          <w:rFonts w:asciiTheme="majorBidi" w:hAnsiTheme="majorBidi" w:cstheme="majorBidi"/>
          <w:lang w:val="en-GB"/>
        </w:rPr>
        <w:t xml:space="preserve"> media, the incident beams are attenuated by scattering and absorption, while others are transmitted through this media to the other side.</w:t>
      </w:r>
    </w:p>
    <w:p w14:paraId="534559A5" w14:textId="77777777" w:rsidR="00EF490D" w:rsidRDefault="00EF490D" w:rsidP="00626F42">
      <w:pPr>
        <w:pStyle w:val="BodyTextIndent"/>
        <w:spacing w:line="276" w:lineRule="auto"/>
        <w:rPr>
          <w:lang w:val="en-GB"/>
        </w:rPr>
      </w:pPr>
    </w:p>
    <w:p w14:paraId="268CF18D" w14:textId="77777777" w:rsidR="000057BE" w:rsidRDefault="00F17BF7" w:rsidP="00626F42">
      <w:pPr>
        <w:pStyle w:val="BodyTextIndent"/>
        <w:spacing w:line="276" w:lineRule="auto"/>
        <w:rPr>
          <w:lang w:val="en-GB"/>
        </w:rPr>
      </w:pPr>
      <w:r>
        <w:rPr>
          <w:rFonts w:asciiTheme="majorBidi" w:hAnsiTheme="majorBidi" w:cstheme="majorBidi"/>
          <w:noProof/>
          <w:sz w:val="24"/>
          <w:szCs w:val="24"/>
          <w:lang w:val="tr-TR" w:eastAsia="tr-TR"/>
        </w:rPr>
        <mc:AlternateContent>
          <mc:Choice Requires="wpg">
            <w:drawing>
              <wp:anchor distT="0" distB="0" distL="114300" distR="114300" simplePos="0" relativeHeight="251657216" behindDoc="0" locked="0" layoutInCell="1" allowOverlap="1" wp14:anchorId="262EC761" wp14:editId="6BA39400">
                <wp:simplePos x="0" y="0"/>
                <wp:positionH relativeFrom="column">
                  <wp:posOffset>1156970</wp:posOffset>
                </wp:positionH>
                <wp:positionV relativeFrom="paragraph">
                  <wp:posOffset>57785</wp:posOffset>
                </wp:positionV>
                <wp:extent cx="3633470" cy="2448560"/>
                <wp:effectExtent l="0" t="0" r="0" b="0"/>
                <wp:wrapNone/>
                <wp:docPr id="4268" name="Group 4268"/>
                <wp:cNvGraphicFramePr/>
                <a:graphic xmlns:a="http://schemas.openxmlformats.org/drawingml/2006/main">
                  <a:graphicData uri="http://schemas.microsoft.com/office/word/2010/wordprocessingGroup">
                    <wpg:wgp>
                      <wpg:cNvGrpSpPr/>
                      <wpg:grpSpPr>
                        <a:xfrm>
                          <a:off x="0" y="0"/>
                          <a:ext cx="3633470" cy="2448560"/>
                          <a:chOff x="-1494050" y="0"/>
                          <a:chExt cx="6373959" cy="3606948"/>
                        </a:xfrm>
                      </wpg:grpSpPr>
                      <wpg:grpSp>
                        <wpg:cNvPr id="4269" name="Group 4269"/>
                        <wpg:cNvGrpSpPr/>
                        <wpg:grpSpPr>
                          <a:xfrm>
                            <a:off x="-1035790" y="0"/>
                            <a:ext cx="5563545" cy="2783536"/>
                            <a:chOff x="-840629" y="0"/>
                            <a:chExt cx="5564912" cy="2783589"/>
                          </a:xfrm>
                        </wpg:grpSpPr>
                        <wps:wsp>
                          <wps:cNvPr id="4270" name="Cube 4270"/>
                          <wps:cNvSpPr/>
                          <wps:spPr>
                            <a:xfrm flipH="1">
                              <a:off x="1362974" y="1045025"/>
                              <a:ext cx="1216152" cy="1216152"/>
                            </a:xfrm>
                            <a:prstGeom prst="cube">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71" name="Oval 4271"/>
                          <wps:cNvSpPr/>
                          <wps:spPr>
                            <a:xfrm>
                              <a:off x="1768416" y="1459093"/>
                              <a:ext cx="72000" cy="72000"/>
                            </a:xfrm>
                            <a:prstGeom prst="ellipse">
                              <a:avLst/>
                            </a:prstGeom>
                            <a:solidFill>
                              <a:schemeClr val="tx1">
                                <a:lumMod val="75000"/>
                                <a:lumOff val="2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72" name="Oval 4272"/>
                          <wps:cNvSpPr/>
                          <wps:spPr>
                            <a:xfrm>
                              <a:off x="1915065" y="1605742"/>
                              <a:ext cx="72000" cy="72000"/>
                            </a:xfrm>
                            <a:prstGeom prst="ellipse">
                              <a:avLst/>
                            </a:prstGeom>
                            <a:solidFill>
                              <a:schemeClr val="tx1">
                                <a:lumMod val="75000"/>
                                <a:lumOff val="2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73" name="Oval 4273"/>
                          <wps:cNvSpPr/>
                          <wps:spPr>
                            <a:xfrm>
                              <a:off x="1768416" y="1657500"/>
                              <a:ext cx="71755" cy="71755"/>
                            </a:xfrm>
                            <a:prstGeom prst="ellipse">
                              <a:avLst/>
                            </a:prstGeom>
                            <a:solidFill>
                              <a:schemeClr val="tx1">
                                <a:lumMod val="75000"/>
                                <a:lumOff val="2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74" name="Oval 4274"/>
                          <wps:cNvSpPr/>
                          <wps:spPr>
                            <a:xfrm>
                              <a:off x="1751163" y="1838655"/>
                              <a:ext cx="71755" cy="71755"/>
                            </a:xfrm>
                            <a:prstGeom prst="ellipse">
                              <a:avLst/>
                            </a:prstGeom>
                            <a:solidFill>
                              <a:schemeClr val="tx1">
                                <a:lumMod val="75000"/>
                                <a:lumOff val="2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75" name="Oval 4275"/>
                          <wps:cNvSpPr/>
                          <wps:spPr>
                            <a:xfrm>
                              <a:off x="1759789" y="2062942"/>
                              <a:ext cx="71755" cy="71755"/>
                            </a:xfrm>
                            <a:prstGeom prst="ellipse">
                              <a:avLst/>
                            </a:prstGeom>
                            <a:solidFill>
                              <a:schemeClr val="tx1">
                                <a:lumMod val="75000"/>
                                <a:lumOff val="2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76" name="Oval 4276"/>
                          <wps:cNvSpPr/>
                          <wps:spPr>
                            <a:xfrm>
                              <a:off x="2018582" y="1217553"/>
                              <a:ext cx="71755" cy="71755"/>
                            </a:xfrm>
                            <a:prstGeom prst="ellipse">
                              <a:avLst/>
                            </a:prstGeom>
                            <a:solidFill>
                              <a:schemeClr val="tx1">
                                <a:lumMod val="75000"/>
                                <a:lumOff val="2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77" name="Oval 4277"/>
                          <wps:cNvSpPr/>
                          <wps:spPr>
                            <a:xfrm>
                              <a:off x="1915065" y="1968051"/>
                              <a:ext cx="71755" cy="71755"/>
                            </a:xfrm>
                            <a:prstGeom prst="ellipse">
                              <a:avLst/>
                            </a:prstGeom>
                            <a:solidFill>
                              <a:schemeClr val="tx1">
                                <a:lumMod val="75000"/>
                                <a:lumOff val="2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78" name="Oval 4278"/>
                          <wps:cNvSpPr/>
                          <wps:spPr>
                            <a:xfrm>
                              <a:off x="1915065" y="1812776"/>
                              <a:ext cx="71755" cy="71755"/>
                            </a:xfrm>
                            <a:prstGeom prst="ellipse">
                              <a:avLst/>
                            </a:prstGeom>
                            <a:solidFill>
                              <a:schemeClr val="tx1">
                                <a:lumMod val="75000"/>
                                <a:lumOff val="2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79" name="Oval 4279"/>
                          <wps:cNvSpPr/>
                          <wps:spPr>
                            <a:xfrm>
                              <a:off x="2035834" y="2131953"/>
                              <a:ext cx="71755" cy="71755"/>
                            </a:xfrm>
                            <a:prstGeom prst="ellipse">
                              <a:avLst/>
                            </a:prstGeom>
                            <a:solidFill>
                              <a:schemeClr val="tx1">
                                <a:lumMod val="75000"/>
                                <a:lumOff val="2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80" name="Oval 4280"/>
                          <wps:cNvSpPr/>
                          <wps:spPr>
                            <a:xfrm>
                              <a:off x="1992702" y="1476345"/>
                              <a:ext cx="71755" cy="71755"/>
                            </a:xfrm>
                            <a:prstGeom prst="ellipse">
                              <a:avLst/>
                            </a:prstGeom>
                            <a:solidFill>
                              <a:schemeClr val="tx1">
                                <a:lumMod val="75000"/>
                                <a:lumOff val="2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81" name="Oval 4281"/>
                          <wps:cNvSpPr/>
                          <wps:spPr>
                            <a:xfrm>
                              <a:off x="2216169" y="1533987"/>
                              <a:ext cx="71755" cy="71755"/>
                            </a:xfrm>
                            <a:prstGeom prst="ellipse">
                              <a:avLst/>
                            </a:prstGeom>
                            <a:solidFill>
                              <a:schemeClr val="tx1">
                                <a:lumMod val="75000"/>
                                <a:lumOff val="2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82" name="Oval 4282"/>
                          <wps:cNvSpPr/>
                          <wps:spPr>
                            <a:xfrm>
                              <a:off x="2355012" y="1597115"/>
                              <a:ext cx="71755" cy="71755"/>
                            </a:xfrm>
                            <a:prstGeom prst="ellipse">
                              <a:avLst/>
                            </a:prstGeom>
                            <a:solidFill>
                              <a:schemeClr val="tx1">
                                <a:lumMod val="75000"/>
                                <a:lumOff val="2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83" name="Oval 4283"/>
                          <wps:cNvSpPr/>
                          <wps:spPr>
                            <a:xfrm>
                              <a:off x="2424023" y="1459093"/>
                              <a:ext cx="71755" cy="71755"/>
                            </a:xfrm>
                            <a:prstGeom prst="ellipse">
                              <a:avLst/>
                            </a:prstGeom>
                            <a:solidFill>
                              <a:schemeClr val="tx1">
                                <a:lumMod val="75000"/>
                                <a:lumOff val="2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84" name="Oval 4284"/>
                          <wps:cNvSpPr/>
                          <wps:spPr>
                            <a:xfrm>
                              <a:off x="2234242" y="1752391"/>
                              <a:ext cx="71755" cy="71755"/>
                            </a:xfrm>
                            <a:prstGeom prst="ellipse">
                              <a:avLst/>
                            </a:prstGeom>
                            <a:solidFill>
                              <a:schemeClr val="tx1">
                                <a:lumMod val="75000"/>
                                <a:lumOff val="2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85" name="Oval 4285"/>
                          <wps:cNvSpPr/>
                          <wps:spPr>
                            <a:xfrm>
                              <a:off x="2441276" y="1778270"/>
                              <a:ext cx="71755" cy="71755"/>
                            </a:xfrm>
                            <a:prstGeom prst="ellipse">
                              <a:avLst/>
                            </a:prstGeom>
                            <a:solidFill>
                              <a:schemeClr val="tx1">
                                <a:lumMod val="75000"/>
                                <a:lumOff val="2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86" name="Oval 4286"/>
                          <wps:cNvSpPr/>
                          <wps:spPr>
                            <a:xfrm>
                              <a:off x="1863306" y="1088157"/>
                              <a:ext cx="71755" cy="71755"/>
                            </a:xfrm>
                            <a:prstGeom prst="ellipse">
                              <a:avLst/>
                            </a:prstGeom>
                            <a:solidFill>
                              <a:schemeClr val="tx1">
                                <a:lumMod val="75000"/>
                                <a:lumOff val="2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87" name="Oval 4287"/>
                          <wps:cNvSpPr/>
                          <wps:spPr>
                            <a:xfrm>
                              <a:off x="1535502" y="1088157"/>
                              <a:ext cx="71755" cy="71755"/>
                            </a:xfrm>
                            <a:prstGeom prst="ellipse">
                              <a:avLst/>
                            </a:prstGeom>
                            <a:solidFill>
                              <a:schemeClr val="tx1">
                                <a:lumMod val="75000"/>
                                <a:lumOff val="2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88" name="Oval 4288"/>
                          <wps:cNvSpPr/>
                          <wps:spPr>
                            <a:xfrm>
                              <a:off x="2337759" y="1907666"/>
                              <a:ext cx="71755" cy="71755"/>
                            </a:xfrm>
                            <a:prstGeom prst="ellipse">
                              <a:avLst/>
                            </a:prstGeom>
                            <a:solidFill>
                              <a:schemeClr val="tx1">
                                <a:lumMod val="75000"/>
                                <a:lumOff val="2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89" name="Oval 4289"/>
                          <wps:cNvSpPr/>
                          <wps:spPr>
                            <a:xfrm>
                              <a:off x="1699404" y="1208927"/>
                              <a:ext cx="71755" cy="71755"/>
                            </a:xfrm>
                            <a:prstGeom prst="ellipse">
                              <a:avLst/>
                            </a:prstGeom>
                            <a:solidFill>
                              <a:schemeClr val="tx1">
                                <a:lumMod val="75000"/>
                                <a:lumOff val="2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90" name="Oval 4290"/>
                          <wps:cNvSpPr/>
                          <wps:spPr>
                            <a:xfrm>
                              <a:off x="2432650" y="2062942"/>
                              <a:ext cx="71755" cy="71755"/>
                            </a:xfrm>
                            <a:prstGeom prst="ellipse">
                              <a:avLst/>
                            </a:prstGeom>
                            <a:solidFill>
                              <a:schemeClr val="tx1">
                                <a:lumMod val="75000"/>
                                <a:lumOff val="2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91" name="Oval 4291"/>
                          <wps:cNvSpPr/>
                          <wps:spPr>
                            <a:xfrm>
                              <a:off x="1708031" y="1088157"/>
                              <a:ext cx="71755" cy="71755"/>
                            </a:xfrm>
                            <a:prstGeom prst="ellipse">
                              <a:avLst/>
                            </a:prstGeom>
                            <a:solidFill>
                              <a:schemeClr val="tx1">
                                <a:lumMod val="75000"/>
                                <a:lumOff val="2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92" name="Oval 4292"/>
                          <wps:cNvSpPr/>
                          <wps:spPr>
                            <a:xfrm>
                              <a:off x="2242868" y="2062942"/>
                              <a:ext cx="71755" cy="71755"/>
                            </a:xfrm>
                            <a:prstGeom prst="ellipse">
                              <a:avLst/>
                            </a:prstGeom>
                            <a:solidFill>
                              <a:schemeClr val="tx1">
                                <a:lumMod val="75000"/>
                                <a:lumOff val="2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93" name="Oval 4293"/>
                          <wps:cNvSpPr/>
                          <wps:spPr>
                            <a:xfrm>
                              <a:off x="2208363" y="1217553"/>
                              <a:ext cx="71755" cy="71755"/>
                            </a:xfrm>
                            <a:prstGeom prst="ellipse">
                              <a:avLst/>
                            </a:prstGeom>
                            <a:solidFill>
                              <a:schemeClr val="tx1">
                                <a:lumMod val="75000"/>
                                <a:lumOff val="2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94" name="Oval 4294"/>
                          <wps:cNvSpPr/>
                          <wps:spPr>
                            <a:xfrm>
                              <a:off x="2087593" y="1830028"/>
                              <a:ext cx="71755" cy="71755"/>
                            </a:xfrm>
                            <a:prstGeom prst="ellipse">
                              <a:avLst/>
                            </a:prstGeom>
                            <a:solidFill>
                              <a:schemeClr val="tx1">
                                <a:lumMod val="75000"/>
                                <a:lumOff val="2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95" name="Oval 4295"/>
                          <wps:cNvSpPr/>
                          <wps:spPr>
                            <a:xfrm>
                              <a:off x="2078967" y="1631621"/>
                              <a:ext cx="71755" cy="71755"/>
                            </a:xfrm>
                            <a:prstGeom prst="ellipse">
                              <a:avLst/>
                            </a:prstGeom>
                            <a:solidFill>
                              <a:schemeClr val="tx1">
                                <a:lumMod val="75000"/>
                                <a:lumOff val="2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96" name="Oval 4296"/>
                          <wps:cNvSpPr/>
                          <wps:spPr>
                            <a:xfrm>
                              <a:off x="1863306" y="1234806"/>
                              <a:ext cx="71755" cy="71755"/>
                            </a:xfrm>
                            <a:prstGeom prst="ellipse">
                              <a:avLst/>
                            </a:prstGeom>
                            <a:solidFill>
                              <a:schemeClr val="tx1">
                                <a:lumMod val="75000"/>
                                <a:lumOff val="2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97" name="Oval 4297"/>
                          <wps:cNvSpPr/>
                          <wps:spPr>
                            <a:xfrm>
                              <a:off x="2070340" y="1114036"/>
                              <a:ext cx="71755" cy="71755"/>
                            </a:xfrm>
                            <a:prstGeom prst="ellipse">
                              <a:avLst/>
                            </a:prstGeom>
                            <a:solidFill>
                              <a:schemeClr val="tx1">
                                <a:lumMod val="75000"/>
                                <a:lumOff val="2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98" name="Oval 4298"/>
                          <wps:cNvSpPr/>
                          <wps:spPr>
                            <a:xfrm>
                              <a:off x="2199736" y="1088157"/>
                              <a:ext cx="71755" cy="71755"/>
                            </a:xfrm>
                            <a:prstGeom prst="ellipse">
                              <a:avLst/>
                            </a:prstGeom>
                            <a:solidFill>
                              <a:schemeClr val="tx1">
                                <a:lumMod val="75000"/>
                                <a:lumOff val="2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99" name="Oval 4299"/>
                          <wps:cNvSpPr/>
                          <wps:spPr>
                            <a:xfrm>
                              <a:off x="2320506" y="1226179"/>
                              <a:ext cx="71755" cy="71755"/>
                            </a:xfrm>
                            <a:prstGeom prst="ellipse">
                              <a:avLst/>
                            </a:prstGeom>
                            <a:solidFill>
                              <a:schemeClr val="tx1">
                                <a:lumMod val="75000"/>
                                <a:lumOff val="2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00" name="Oval 4300"/>
                          <wps:cNvSpPr/>
                          <wps:spPr>
                            <a:xfrm>
                              <a:off x="1414733" y="1243432"/>
                              <a:ext cx="71755" cy="71755"/>
                            </a:xfrm>
                            <a:prstGeom prst="ellipse">
                              <a:avLst/>
                            </a:prstGeom>
                            <a:solidFill>
                              <a:schemeClr val="tx1">
                                <a:lumMod val="75000"/>
                                <a:lumOff val="2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01" name="Oval 4301"/>
                          <wps:cNvSpPr/>
                          <wps:spPr>
                            <a:xfrm>
                              <a:off x="1544129" y="2002557"/>
                              <a:ext cx="71755" cy="71755"/>
                            </a:xfrm>
                            <a:prstGeom prst="ellipse">
                              <a:avLst/>
                            </a:prstGeom>
                            <a:solidFill>
                              <a:schemeClr val="tx1">
                                <a:lumMod val="75000"/>
                                <a:lumOff val="2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02" name="Oval 4302"/>
                          <wps:cNvSpPr/>
                          <wps:spPr>
                            <a:xfrm>
                              <a:off x="1492370" y="1830028"/>
                              <a:ext cx="71755" cy="71755"/>
                            </a:xfrm>
                            <a:prstGeom prst="ellipse">
                              <a:avLst/>
                            </a:prstGeom>
                            <a:solidFill>
                              <a:schemeClr val="tx1">
                                <a:lumMod val="75000"/>
                                <a:lumOff val="2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03" name="Oval 4303"/>
                          <wps:cNvSpPr/>
                          <wps:spPr>
                            <a:xfrm>
                              <a:off x="1397480" y="1873161"/>
                              <a:ext cx="71755" cy="71755"/>
                            </a:xfrm>
                            <a:prstGeom prst="ellipse">
                              <a:avLst/>
                            </a:prstGeom>
                            <a:solidFill>
                              <a:schemeClr val="tx1">
                                <a:lumMod val="75000"/>
                                <a:lumOff val="2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04" name="Oval 4304"/>
                          <wps:cNvSpPr/>
                          <wps:spPr>
                            <a:xfrm>
                              <a:off x="1414733" y="1700632"/>
                              <a:ext cx="71755" cy="71755"/>
                            </a:xfrm>
                            <a:prstGeom prst="ellipse">
                              <a:avLst/>
                            </a:prstGeom>
                            <a:solidFill>
                              <a:schemeClr val="tx1">
                                <a:lumMod val="75000"/>
                                <a:lumOff val="2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05" name="Oval 4305"/>
                          <wps:cNvSpPr/>
                          <wps:spPr>
                            <a:xfrm>
                              <a:off x="1544129" y="1709259"/>
                              <a:ext cx="71755" cy="71755"/>
                            </a:xfrm>
                            <a:prstGeom prst="ellipse">
                              <a:avLst/>
                            </a:prstGeom>
                            <a:solidFill>
                              <a:schemeClr val="tx1">
                                <a:lumMod val="75000"/>
                                <a:lumOff val="2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06" name="Oval 4306"/>
                          <wps:cNvSpPr/>
                          <wps:spPr>
                            <a:xfrm>
                              <a:off x="1388853" y="1502225"/>
                              <a:ext cx="71755" cy="71755"/>
                            </a:xfrm>
                            <a:prstGeom prst="ellipse">
                              <a:avLst/>
                            </a:prstGeom>
                            <a:solidFill>
                              <a:schemeClr val="tx1">
                                <a:lumMod val="75000"/>
                                <a:lumOff val="2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07" name="Oval 4307"/>
                          <wps:cNvSpPr/>
                          <wps:spPr>
                            <a:xfrm>
                              <a:off x="1535502" y="1553983"/>
                              <a:ext cx="71755" cy="71755"/>
                            </a:xfrm>
                            <a:prstGeom prst="ellipse">
                              <a:avLst/>
                            </a:prstGeom>
                            <a:solidFill>
                              <a:schemeClr val="tx1">
                                <a:lumMod val="75000"/>
                                <a:lumOff val="2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08" name="Oval 4308"/>
                          <wps:cNvSpPr/>
                          <wps:spPr>
                            <a:xfrm>
                              <a:off x="1500997" y="1390081"/>
                              <a:ext cx="71755" cy="71755"/>
                            </a:xfrm>
                            <a:prstGeom prst="ellipse">
                              <a:avLst/>
                            </a:prstGeom>
                            <a:solidFill>
                              <a:schemeClr val="tx1">
                                <a:lumMod val="75000"/>
                                <a:lumOff val="2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4309" name="Group 4309"/>
                          <wpg:cNvGrpSpPr/>
                          <wpg:grpSpPr>
                            <a:xfrm>
                              <a:off x="776378" y="1148542"/>
                              <a:ext cx="359410" cy="89535"/>
                              <a:chOff x="0" y="0"/>
                              <a:chExt cx="702337" cy="90000"/>
                            </a:xfrm>
                          </wpg:grpSpPr>
                          <wps:wsp>
                            <wps:cNvPr id="4310" name="Freeform 4310"/>
                            <wps:cNvSpPr/>
                            <wps:spPr>
                              <a:xfrm>
                                <a:off x="0" y="0"/>
                                <a:ext cx="592532" cy="90000"/>
                              </a:xfrm>
                              <a:custGeom>
                                <a:avLst/>
                                <a:gdLst>
                                  <a:gd name="connsiteX0" fmla="*/ 0 w 592532"/>
                                  <a:gd name="connsiteY0" fmla="*/ 89037 h 147637"/>
                                  <a:gd name="connsiteX1" fmla="*/ 87783 w 592532"/>
                                  <a:gd name="connsiteY1" fmla="*/ 1255 h 147637"/>
                                  <a:gd name="connsiteX2" fmla="*/ 160935 w 592532"/>
                                  <a:gd name="connsiteY2" fmla="*/ 147559 h 147637"/>
                                  <a:gd name="connsiteX3" fmla="*/ 248717 w 592532"/>
                                  <a:gd name="connsiteY3" fmla="*/ 23201 h 147637"/>
                                  <a:gd name="connsiteX4" fmla="*/ 358445 w 592532"/>
                                  <a:gd name="connsiteY4" fmla="*/ 132929 h 147637"/>
                                  <a:gd name="connsiteX5" fmla="*/ 431597 w 592532"/>
                                  <a:gd name="connsiteY5" fmla="*/ 37831 h 147637"/>
                                  <a:gd name="connsiteX6" fmla="*/ 519380 w 592532"/>
                                  <a:gd name="connsiteY6" fmla="*/ 118298 h 147637"/>
                                  <a:gd name="connsiteX7" fmla="*/ 592532 w 592532"/>
                                  <a:gd name="connsiteY7" fmla="*/ 74407 h 147637"/>
                                  <a:gd name="connsiteX8" fmla="*/ 592532 w 592532"/>
                                  <a:gd name="connsiteY8" fmla="*/ 74407 h 14763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592532" h="147637">
                                    <a:moveTo>
                                      <a:pt x="0" y="89037"/>
                                    </a:moveTo>
                                    <a:cubicBezTo>
                                      <a:pt x="30480" y="40269"/>
                                      <a:pt x="60961" y="-8499"/>
                                      <a:pt x="87783" y="1255"/>
                                    </a:cubicBezTo>
                                    <a:cubicBezTo>
                                      <a:pt x="114606" y="11009"/>
                                      <a:pt x="134113" y="143901"/>
                                      <a:pt x="160935" y="147559"/>
                                    </a:cubicBezTo>
                                    <a:cubicBezTo>
                                      <a:pt x="187757" y="151217"/>
                                      <a:pt x="215799" y="25639"/>
                                      <a:pt x="248717" y="23201"/>
                                    </a:cubicBezTo>
                                    <a:cubicBezTo>
                                      <a:pt x="281635" y="20763"/>
                                      <a:pt x="327965" y="130491"/>
                                      <a:pt x="358445" y="132929"/>
                                    </a:cubicBezTo>
                                    <a:cubicBezTo>
                                      <a:pt x="388925" y="135367"/>
                                      <a:pt x="404775" y="40269"/>
                                      <a:pt x="431597" y="37831"/>
                                    </a:cubicBezTo>
                                    <a:cubicBezTo>
                                      <a:pt x="458420" y="35392"/>
                                      <a:pt x="492558" y="112202"/>
                                      <a:pt x="519380" y="118298"/>
                                    </a:cubicBezTo>
                                    <a:cubicBezTo>
                                      <a:pt x="546202" y="124394"/>
                                      <a:pt x="592532" y="74407"/>
                                      <a:pt x="592532" y="74407"/>
                                    </a:cubicBezTo>
                                    <a:lnTo>
                                      <a:pt x="592532" y="74407"/>
                                    </a:lnTo>
                                  </a:path>
                                </a:pathLst>
                              </a:cu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11" name="Straight Arrow Connector 4311"/>
                            <wps:cNvCnPr/>
                            <wps:spPr>
                              <a:xfrm>
                                <a:off x="592532" y="43891"/>
                                <a:ext cx="109805" cy="0"/>
                              </a:xfrm>
                              <a:prstGeom prst="straightConnector1">
                                <a:avLst/>
                              </a:prstGeom>
                              <a:ln>
                                <a:solidFill>
                                  <a:schemeClr val="tx1"/>
                                </a:solidFill>
                                <a:tailEnd type="triangle" w="med" len="med"/>
                              </a:ln>
                            </wps:spPr>
                            <wps:style>
                              <a:lnRef idx="1">
                                <a:schemeClr val="accent1"/>
                              </a:lnRef>
                              <a:fillRef idx="0">
                                <a:schemeClr val="accent1"/>
                              </a:fillRef>
                              <a:effectRef idx="0">
                                <a:schemeClr val="accent1"/>
                              </a:effectRef>
                              <a:fontRef idx="minor">
                                <a:schemeClr val="tx1"/>
                              </a:fontRef>
                            </wps:style>
                            <wps:bodyPr/>
                          </wps:wsp>
                        </wpg:grpSp>
                        <wpg:grpSp>
                          <wpg:cNvPr id="4312" name="Group 4312"/>
                          <wpg:cNvGrpSpPr/>
                          <wpg:grpSpPr>
                            <a:xfrm>
                              <a:off x="931653" y="1295191"/>
                              <a:ext cx="359410" cy="89535"/>
                              <a:chOff x="0" y="0"/>
                              <a:chExt cx="702337" cy="90000"/>
                            </a:xfrm>
                          </wpg:grpSpPr>
                          <wps:wsp>
                            <wps:cNvPr id="4313" name="Freeform 4313"/>
                            <wps:cNvSpPr/>
                            <wps:spPr>
                              <a:xfrm>
                                <a:off x="0" y="0"/>
                                <a:ext cx="592532" cy="90000"/>
                              </a:xfrm>
                              <a:custGeom>
                                <a:avLst/>
                                <a:gdLst>
                                  <a:gd name="connsiteX0" fmla="*/ 0 w 592532"/>
                                  <a:gd name="connsiteY0" fmla="*/ 89037 h 147637"/>
                                  <a:gd name="connsiteX1" fmla="*/ 87783 w 592532"/>
                                  <a:gd name="connsiteY1" fmla="*/ 1255 h 147637"/>
                                  <a:gd name="connsiteX2" fmla="*/ 160935 w 592532"/>
                                  <a:gd name="connsiteY2" fmla="*/ 147559 h 147637"/>
                                  <a:gd name="connsiteX3" fmla="*/ 248717 w 592532"/>
                                  <a:gd name="connsiteY3" fmla="*/ 23201 h 147637"/>
                                  <a:gd name="connsiteX4" fmla="*/ 358445 w 592532"/>
                                  <a:gd name="connsiteY4" fmla="*/ 132929 h 147637"/>
                                  <a:gd name="connsiteX5" fmla="*/ 431597 w 592532"/>
                                  <a:gd name="connsiteY5" fmla="*/ 37831 h 147637"/>
                                  <a:gd name="connsiteX6" fmla="*/ 519380 w 592532"/>
                                  <a:gd name="connsiteY6" fmla="*/ 118298 h 147637"/>
                                  <a:gd name="connsiteX7" fmla="*/ 592532 w 592532"/>
                                  <a:gd name="connsiteY7" fmla="*/ 74407 h 147637"/>
                                  <a:gd name="connsiteX8" fmla="*/ 592532 w 592532"/>
                                  <a:gd name="connsiteY8" fmla="*/ 74407 h 14763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592532" h="147637">
                                    <a:moveTo>
                                      <a:pt x="0" y="89037"/>
                                    </a:moveTo>
                                    <a:cubicBezTo>
                                      <a:pt x="30480" y="40269"/>
                                      <a:pt x="60961" y="-8499"/>
                                      <a:pt x="87783" y="1255"/>
                                    </a:cubicBezTo>
                                    <a:cubicBezTo>
                                      <a:pt x="114606" y="11009"/>
                                      <a:pt x="134113" y="143901"/>
                                      <a:pt x="160935" y="147559"/>
                                    </a:cubicBezTo>
                                    <a:cubicBezTo>
                                      <a:pt x="187757" y="151217"/>
                                      <a:pt x="215799" y="25639"/>
                                      <a:pt x="248717" y="23201"/>
                                    </a:cubicBezTo>
                                    <a:cubicBezTo>
                                      <a:pt x="281635" y="20763"/>
                                      <a:pt x="327965" y="130491"/>
                                      <a:pt x="358445" y="132929"/>
                                    </a:cubicBezTo>
                                    <a:cubicBezTo>
                                      <a:pt x="388925" y="135367"/>
                                      <a:pt x="404775" y="40269"/>
                                      <a:pt x="431597" y="37831"/>
                                    </a:cubicBezTo>
                                    <a:cubicBezTo>
                                      <a:pt x="458420" y="35392"/>
                                      <a:pt x="492558" y="112202"/>
                                      <a:pt x="519380" y="118298"/>
                                    </a:cubicBezTo>
                                    <a:cubicBezTo>
                                      <a:pt x="546202" y="124394"/>
                                      <a:pt x="592532" y="74407"/>
                                      <a:pt x="592532" y="74407"/>
                                    </a:cubicBezTo>
                                    <a:lnTo>
                                      <a:pt x="592532" y="74407"/>
                                    </a:lnTo>
                                  </a:path>
                                </a:pathLst>
                              </a:cu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14" name="Straight Arrow Connector 4314"/>
                            <wps:cNvCnPr/>
                            <wps:spPr>
                              <a:xfrm>
                                <a:off x="592532" y="43891"/>
                                <a:ext cx="109805" cy="0"/>
                              </a:xfrm>
                              <a:prstGeom prst="straightConnector1">
                                <a:avLst/>
                              </a:prstGeom>
                              <a:ln>
                                <a:solidFill>
                                  <a:schemeClr val="tx1"/>
                                </a:solidFill>
                                <a:tailEnd type="triangle" w="med" len="med"/>
                              </a:ln>
                            </wps:spPr>
                            <wps:style>
                              <a:lnRef idx="1">
                                <a:schemeClr val="accent1"/>
                              </a:lnRef>
                              <a:fillRef idx="0">
                                <a:schemeClr val="accent1"/>
                              </a:fillRef>
                              <a:effectRef idx="0">
                                <a:schemeClr val="accent1"/>
                              </a:effectRef>
                              <a:fontRef idx="minor">
                                <a:schemeClr val="tx1"/>
                              </a:fontRef>
                            </wps:style>
                            <wps:bodyPr/>
                          </wps:wsp>
                        </wpg:grpSp>
                        <wpg:grpSp>
                          <wpg:cNvPr id="4315" name="Group 4315"/>
                          <wpg:cNvGrpSpPr/>
                          <wpg:grpSpPr>
                            <a:xfrm>
                              <a:off x="785004" y="1476345"/>
                              <a:ext cx="359410" cy="89535"/>
                              <a:chOff x="0" y="0"/>
                              <a:chExt cx="702337" cy="90000"/>
                            </a:xfrm>
                          </wpg:grpSpPr>
                          <wps:wsp>
                            <wps:cNvPr id="4316" name="Freeform 4316"/>
                            <wps:cNvSpPr/>
                            <wps:spPr>
                              <a:xfrm>
                                <a:off x="0" y="0"/>
                                <a:ext cx="592532" cy="90000"/>
                              </a:xfrm>
                              <a:custGeom>
                                <a:avLst/>
                                <a:gdLst>
                                  <a:gd name="connsiteX0" fmla="*/ 0 w 592532"/>
                                  <a:gd name="connsiteY0" fmla="*/ 89037 h 147637"/>
                                  <a:gd name="connsiteX1" fmla="*/ 87783 w 592532"/>
                                  <a:gd name="connsiteY1" fmla="*/ 1255 h 147637"/>
                                  <a:gd name="connsiteX2" fmla="*/ 160935 w 592532"/>
                                  <a:gd name="connsiteY2" fmla="*/ 147559 h 147637"/>
                                  <a:gd name="connsiteX3" fmla="*/ 248717 w 592532"/>
                                  <a:gd name="connsiteY3" fmla="*/ 23201 h 147637"/>
                                  <a:gd name="connsiteX4" fmla="*/ 358445 w 592532"/>
                                  <a:gd name="connsiteY4" fmla="*/ 132929 h 147637"/>
                                  <a:gd name="connsiteX5" fmla="*/ 431597 w 592532"/>
                                  <a:gd name="connsiteY5" fmla="*/ 37831 h 147637"/>
                                  <a:gd name="connsiteX6" fmla="*/ 519380 w 592532"/>
                                  <a:gd name="connsiteY6" fmla="*/ 118298 h 147637"/>
                                  <a:gd name="connsiteX7" fmla="*/ 592532 w 592532"/>
                                  <a:gd name="connsiteY7" fmla="*/ 74407 h 147637"/>
                                  <a:gd name="connsiteX8" fmla="*/ 592532 w 592532"/>
                                  <a:gd name="connsiteY8" fmla="*/ 74407 h 14763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592532" h="147637">
                                    <a:moveTo>
                                      <a:pt x="0" y="89037"/>
                                    </a:moveTo>
                                    <a:cubicBezTo>
                                      <a:pt x="30480" y="40269"/>
                                      <a:pt x="60961" y="-8499"/>
                                      <a:pt x="87783" y="1255"/>
                                    </a:cubicBezTo>
                                    <a:cubicBezTo>
                                      <a:pt x="114606" y="11009"/>
                                      <a:pt x="134113" y="143901"/>
                                      <a:pt x="160935" y="147559"/>
                                    </a:cubicBezTo>
                                    <a:cubicBezTo>
                                      <a:pt x="187757" y="151217"/>
                                      <a:pt x="215799" y="25639"/>
                                      <a:pt x="248717" y="23201"/>
                                    </a:cubicBezTo>
                                    <a:cubicBezTo>
                                      <a:pt x="281635" y="20763"/>
                                      <a:pt x="327965" y="130491"/>
                                      <a:pt x="358445" y="132929"/>
                                    </a:cubicBezTo>
                                    <a:cubicBezTo>
                                      <a:pt x="388925" y="135367"/>
                                      <a:pt x="404775" y="40269"/>
                                      <a:pt x="431597" y="37831"/>
                                    </a:cubicBezTo>
                                    <a:cubicBezTo>
                                      <a:pt x="458420" y="35392"/>
                                      <a:pt x="492558" y="112202"/>
                                      <a:pt x="519380" y="118298"/>
                                    </a:cubicBezTo>
                                    <a:cubicBezTo>
                                      <a:pt x="546202" y="124394"/>
                                      <a:pt x="592532" y="74407"/>
                                      <a:pt x="592532" y="74407"/>
                                    </a:cubicBezTo>
                                    <a:lnTo>
                                      <a:pt x="592532" y="74407"/>
                                    </a:lnTo>
                                  </a:path>
                                </a:pathLst>
                              </a:cu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17" name="Straight Arrow Connector 4317"/>
                            <wps:cNvCnPr/>
                            <wps:spPr>
                              <a:xfrm>
                                <a:off x="592532" y="43891"/>
                                <a:ext cx="109805" cy="0"/>
                              </a:xfrm>
                              <a:prstGeom prst="straightConnector1">
                                <a:avLst/>
                              </a:prstGeom>
                              <a:ln>
                                <a:solidFill>
                                  <a:schemeClr val="tx1"/>
                                </a:solidFill>
                                <a:tailEnd type="triangle" w="med" len="med"/>
                              </a:ln>
                            </wps:spPr>
                            <wps:style>
                              <a:lnRef idx="1">
                                <a:schemeClr val="accent1"/>
                              </a:lnRef>
                              <a:fillRef idx="0">
                                <a:schemeClr val="accent1"/>
                              </a:fillRef>
                              <a:effectRef idx="0">
                                <a:schemeClr val="accent1"/>
                              </a:effectRef>
                              <a:fontRef idx="minor">
                                <a:schemeClr val="tx1"/>
                              </a:fontRef>
                            </wps:style>
                            <wps:bodyPr/>
                          </wps:wsp>
                        </wpg:grpSp>
                        <wpg:grpSp>
                          <wpg:cNvPr id="4318" name="Group 4318"/>
                          <wpg:cNvGrpSpPr/>
                          <wpg:grpSpPr>
                            <a:xfrm>
                              <a:off x="923027" y="1657500"/>
                              <a:ext cx="359410" cy="89535"/>
                              <a:chOff x="0" y="0"/>
                              <a:chExt cx="702337" cy="90000"/>
                            </a:xfrm>
                          </wpg:grpSpPr>
                          <wps:wsp>
                            <wps:cNvPr id="4319" name="Freeform 4319"/>
                            <wps:cNvSpPr/>
                            <wps:spPr>
                              <a:xfrm>
                                <a:off x="0" y="0"/>
                                <a:ext cx="592532" cy="90000"/>
                              </a:xfrm>
                              <a:custGeom>
                                <a:avLst/>
                                <a:gdLst>
                                  <a:gd name="connsiteX0" fmla="*/ 0 w 592532"/>
                                  <a:gd name="connsiteY0" fmla="*/ 89037 h 147637"/>
                                  <a:gd name="connsiteX1" fmla="*/ 87783 w 592532"/>
                                  <a:gd name="connsiteY1" fmla="*/ 1255 h 147637"/>
                                  <a:gd name="connsiteX2" fmla="*/ 160935 w 592532"/>
                                  <a:gd name="connsiteY2" fmla="*/ 147559 h 147637"/>
                                  <a:gd name="connsiteX3" fmla="*/ 248717 w 592532"/>
                                  <a:gd name="connsiteY3" fmla="*/ 23201 h 147637"/>
                                  <a:gd name="connsiteX4" fmla="*/ 358445 w 592532"/>
                                  <a:gd name="connsiteY4" fmla="*/ 132929 h 147637"/>
                                  <a:gd name="connsiteX5" fmla="*/ 431597 w 592532"/>
                                  <a:gd name="connsiteY5" fmla="*/ 37831 h 147637"/>
                                  <a:gd name="connsiteX6" fmla="*/ 519380 w 592532"/>
                                  <a:gd name="connsiteY6" fmla="*/ 118298 h 147637"/>
                                  <a:gd name="connsiteX7" fmla="*/ 592532 w 592532"/>
                                  <a:gd name="connsiteY7" fmla="*/ 74407 h 147637"/>
                                  <a:gd name="connsiteX8" fmla="*/ 592532 w 592532"/>
                                  <a:gd name="connsiteY8" fmla="*/ 74407 h 14763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592532" h="147637">
                                    <a:moveTo>
                                      <a:pt x="0" y="89037"/>
                                    </a:moveTo>
                                    <a:cubicBezTo>
                                      <a:pt x="30480" y="40269"/>
                                      <a:pt x="60961" y="-8499"/>
                                      <a:pt x="87783" y="1255"/>
                                    </a:cubicBezTo>
                                    <a:cubicBezTo>
                                      <a:pt x="114606" y="11009"/>
                                      <a:pt x="134113" y="143901"/>
                                      <a:pt x="160935" y="147559"/>
                                    </a:cubicBezTo>
                                    <a:cubicBezTo>
                                      <a:pt x="187757" y="151217"/>
                                      <a:pt x="215799" y="25639"/>
                                      <a:pt x="248717" y="23201"/>
                                    </a:cubicBezTo>
                                    <a:cubicBezTo>
                                      <a:pt x="281635" y="20763"/>
                                      <a:pt x="327965" y="130491"/>
                                      <a:pt x="358445" y="132929"/>
                                    </a:cubicBezTo>
                                    <a:cubicBezTo>
                                      <a:pt x="388925" y="135367"/>
                                      <a:pt x="404775" y="40269"/>
                                      <a:pt x="431597" y="37831"/>
                                    </a:cubicBezTo>
                                    <a:cubicBezTo>
                                      <a:pt x="458420" y="35392"/>
                                      <a:pt x="492558" y="112202"/>
                                      <a:pt x="519380" y="118298"/>
                                    </a:cubicBezTo>
                                    <a:cubicBezTo>
                                      <a:pt x="546202" y="124394"/>
                                      <a:pt x="592532" y="74407"/>
                                      <a:pt x="592532" y="74407"/>
                                    </a:cubicBezTo>
                                    <a:lnTo>
                                      <a:pt x="592532" y="74407"/>
                                    </a:lnTo>
                                  </a:path>
                                </a:pathLst>
                              </a:cu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20" name="Straight Arrow Connector 4320"/>
                            <wps:cNvCnPr/>
                            <wps:spPr>
                              <a:xfrm>
                                <a:off x="592532" y="43891"/>
                                <a:ext cx="109805" cy="0"/>
                              </a:xfrm>
                              <a:prstGeom prst="straightConnector1">
                                <a:avLst/>
                              </a:prstGeom>
                              <a:ln>
                                <a:solidFill>
                                  <a:schemeClr val="tx1"/>
                                </a:solidFill>
                                <a:tailEnd type="triangle" w="med" len="med"/>
                              </a:ln>
                            </wps:spPr>
                            <wps:style>
                              <a:lnRef idx="1">
                                <a:schemeClr val="accent1"/>
                              </a:lnRef>
                              <a:fillRef idx="0">
                                <a:schemeClr val="accent1"/>
                              </a:fillRef>
                              <a:effectRef idx="0">
                                <a:schemeClr val="accent1"/>
                              </a:effectRef>
                              <a:fontRef idx="minor">
                                <a:schemeClr val="tx1"/>
                              </a:fontRef>
                            </wps:style>
                            <wps:bodyPr/>
                          </wps:wsp>
                        </wpg:grpSp>
                        <wpg:grpSp>
                          <wpg:cNvPr id="4321" name="Group 4321"/>
                          <wpg:cNvGrpSpPr/>
                          <wpg:grpSpPr>
                            <a:xfrm>
                              <a:off x="819510" y="1821402"/>
                              <a:ext cx="359410" cy="89535"/>
                              <a:chOff x="0" y="0"/>
                              <a:chExt cx="702337" cy="90000"/>
                            </a:xfrm>
                          </wpg:grpSpPr>
                          <wps:wsp>
                            <wps:cNvPr id="4322" name="Freeform 4322"/>
                            <wps:cNvSpPr/>
                            <wps:spPr>
                              <a:xfrm>
                                <a:off x="0" y="0"/>
                                <a:ext cx="592532" cy="90000"/>
                              </a:xfrm>
                              <a:custGeom>
                                <a:avLst/>
                                <a:gdLst>
                                  <a:gd name="connsiteX0" fmla="*/ 0 w 592532"/>
                                  <a:gd name="connsiteY0" fmla="*/ 89037 h 147637"/>
                                  <a:gd name="connsiteX1" fmla="*/ 87783 w 592532"/>
                                  <a:gd name="connsiteY1" fmla="*/ 1255 h 147637"/>
                                  <a:gd name="connsiteX2" fmla="*/ 160935 w 592532"/>
                                  <a:gd name="connsiteY2" fmla="*/ 147559 h 147637"/>
                                  <a:gd name="connsiteX3" fmla="*/ 248717 w 592532"/>
                                  <a:gd name="connsiteY3" fmla="*/ 23201 h 147637"/>
                                  <a:gd name="connsiteX4" fmla="*/ 358445 w 592532"/>
                                  <a:gd name="connsiteY4" fmla="*/ 132929 h 147637"/>
                                  <a:gd name="connsiteX5" fmla="*/ 431597 w 592532"/>
                                  <a:gd name="connsiteY5" fmla="*/ 37831 h 147637"/>
                                  <a:gd name="connsiteX6" fmla="*/ 519380 w 592532"/>
                                  <a:gd name="connsiteY6" fmla="*/ 118298 h 147637"/>
                                  <a:gd name="connsiteX7" fmla="*/ 592532 w 592532"/>
                                  <a:gd name="connsiteY7" fmla="*/ 74407 h 147637"/>
                                  <a:gd name="connsiteX8" fmla="*/ 592532 w 592532"/>
                                  <a:gd name="connsiteY8" fmla="*/ 74407 h 14763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592532" h="147637">
                                    <a:moveTo>
                                      <a:pt x="0" y="89037"/>
                                    </a:moveTo>
                                    <a:cubicBezTo>
                                      <a:pt x="30480" y="40269"/>
                                      <a:pt x="60961" y="-8499"/>
                                      <a:pt x="87783" y="1255"/>
                                    </a:cubicBezTo>
                                    <a:cubicBezTo>
                                      <a:pt x="114606" y="11009"/>
                                      <a:pt x="134113" y="143901"/>
                                      <a:pt x="160935" y="147559"/>
                                    </a:cubicBezTo>
                                    <a:cubicBezTo>
                                      <a:pt x="187757" y="151217"/>
                                      <a:pt x="215799" y="25639"/>
                                      <a:pt x="248717" y="23201"/>
                                    </a:cubicBezTo>
                                    <a:cubicBezTo>
                                      <a:pt x="281635" y="20763"/>
                                      <a:pt x="327965" y="130491"/>
                                      <a:pt x="358445" y="132929"/>
                                    </a:cubicBezTo>
                                    <a:cubicBezTo>
                                      <a:pt x="388925" y="135367"/>
                                      <a:pt x="404775" y="40269"/>
                                      <a:pt x="431597" y="37831"/>
                                    </a:cubicBezTo>
                                    <a:cubicBezTo>
                                      <a:pt x="458420" y="35392"/>
                                      <a:pt x="492558" y="112202"/>
                                      <a:pt x="519380" y="118298"/>
                                    </a:cubicBezTo>
                                    <a:cubicBezTo>
                                      <a:pt x="546202" y="124394"/>
                                      <a:pt x="592532" y="74407"/>
                                      <a:pt x="592532" y="74407"/>
                                    </a:cubicBezTo>
                                    <a:lnTo>
                                      <a:pt x="592532" y="74407"/>
                                    </a:lnTo>
                                  </a:path>
                                </a:pathLst>
                              </a:cu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23" name="Straight Arrow Connector 4323"/>
                            <wps:cNvCnPr/>
                            <wps:spPr>
                              <a:xfrm>
                                <a:off x="592532" y="43891"/>
                                <a:ext cx="109805" cy="0"/>
                              </a:xfrm>
                              <a:prstGeom prst="straightConnector1">
                                <a:avLst/>
                              </a:prstGeom>
                              <a:ln>
                                <a:solidFill>
                                  <a:schemeClr val="tx1"/>
                                </a:solidFill>
                                <a:tailEnd type="triangle" w="med" len="med"/>
                              </a:ln>
                            </wps:spPr>
                            <wps:style>
                              <a:lnRef idx="1">
                                <a:schemeClr val="accent1"/>
                              </a:lnRef>
                              <a:fillRef idx="0">
                                <a:schemeClr val="accent1"/>
                              </a:fillRef>
                              <a:effectRef idx="0">
                                <a:schemeClr val="accent1"/>
                              </a:effectRef>
                              <a:fontRef idx="minor">
                                <a:schemeClr val="tx1"/>
                              </a:fontRef>
                            </wps:style>
                            <wps:bodyPr/>
                          </wps:wsp>
                        </wpg:grpSp>
                        <wpg:grpSp>
                          <wpg:cNvPr id="4324" name="Group 4324"/>
                          <wpg:cNvGrpSpPr/>
                          <wpg:grpSpPr>
                            <a:xfrm>
                              <a:off x="966159" y="1976678"/>
                              <a:ext cx="359410" cy="89535"/>
                              <a:chOff x="0" y="0"/>
                              <a:chExt cx="702337" cy="90000"/>
                            </a:xfrm>
                          </wpg:grpSpPr>
                          <wps:wsp>
                            <wps:cNvPr id="4325" name="Freeform 4325"/>
                            <wps:cNvSpPr/>
                            <wps:spPr>
                              <a:xfrm>
                                <a:off x="0" y="0"/>
                                <a:ext cx="592532" cy="90000"/>
                              </a:xfrm>
                              <a:custGeom>
                                <a:avLst/>
                                <a:gdLst>
                                  <a:gd name="connsiteX0" fmla="*/ 0 w 592532"/>
                                  <a:gd name="connsiteY0" fmla="*/ 89037 h 147637"/>
                                  <a:gd name="connsiteX1" fmla="*/ 87783 w 592532"/>
                                  <a:gd name="connsiteY1" fmla="*/ 1255 h 147637"/>
                                  <a:gd name="connsiteX2" fmla="*/ 160935 w 592532"/>
                                  <a:gd name="connsiteY2" fmla="*/ 147559 h 147637"/>
                                  <a:gd name="connsiteX3" fmla="*/ 248717 w 592532"/>
                                  <a:gd name="connsiteY3" fmla="*/ 23201 h 147637"/>
                                  <a:gd name="connsiteX4" fmla="*/ 358445 w 592532"/>
                                  <a:gd name="connsiteY4" fmla="*/ 132929 h 147637"/>
                                  <a:gd name="connsiteX5" fmla="*/ 431597 w 592532"/>
                                  <a:gd name="connsiteY5" fmla="*/ 37831 h 147637"/>
                                  <a:gd name="connsiteX6" fmla="*/ 519380 w 592532"/>
                                  <a:gd name="connsiteY6" fmla="*/ 118298 h 147637"/>
                                  <a:gd name="connsiteX7" fmla="*/ 592532 w 592532"/>
                                  <a:gd name="connsiteY7" fmla="*/ 74407 h 147637"/>
                                  <a:gd name="connsiteX8" fmla="*/ 592532 w 592532"/>
                                  <a:gd name="connsiteY8" fmla="*/ 74407 h 14763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592532" h="147637">
                                    <a:moveTo>
                                      <a:pt x="0" y="89037"/>
                                    </a:moveTo>
                                    <a:cubicBezTo>
                                      <a:pt x="30480" y="40269"/>
                                      <a:pt x="60961" y="-8499"/>
                                      <a:pt x="87783" y="1255"/>
                                    </a:cubicBezTo>
                                    <a:cubicBezTo>
                                      <a:pt x="114606" y="11009"/>
                                      <a:pt x="134113" y="143901"/>
                                      <a:pt x="160935" y="147559"/>
                                    </a:cubicBezTo>
                                    <a:cubicBezTo>
                                      <a:pt x="187757" y="151217"/>
                                      <a:pt x="215799" y="25639"/>
                                      <a:pt x="248717" y="23201"/>
                                    </a:cubicBezTo>
                                    <a:cubicBezTo>
                                      <a:pt x="281635" y="20763"/>
                                      <a:pt x="327965" y="130491"/>
                                      <a:pt x="358445" y="132929"/>
                                    </a:cubicBezTo>
                                    <a:cubicBezTo>
                                      <a:pt x="388925" y="135367"/>
                                      <a:pt x="404775" y="40269"/>
                                      <a:pt x="431597" y="37831"/>
                                    </a:cubicBezTo>
                                    <a:cubicBezTo>
                                      <a:pt x="458420" y="35392"/>
                                      <a:pt x="492558" y="112202"/>
                                      <a:pt x="519380" y="118298"/>
                                    </a:cubicBezTo>
                                    <a:cubicBezTo>
                                      <a:pt x="546202" y="124394"/>
                                      <a:pt x="592532" y="74407"/>
                                      <a:pt x="592532" y="74407"/>
                                    </a:cubicBezTo>
                                    <a:lnTo>
                                      <a:pt x="592532" y="74407"/>
                                    </a:lnTo>
                                  </a:path>
                                </a:pathLst>
                              </a:cu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26" name="Straight Arrow Connector 4326"/>
                            <wps:cNvCnPr/>
                            <wps:spPr>
                              <a:xfrm>
                                <a:off x="592532" y="43891"/>
                                <a:ext cx="109805" cy="0"/>
                              </a:xfrm>
                              <a:prstGeom prst="straightConnector1">
                                <a:avLst/>
                              </a:prstGeom>
                              <a:ln>
                                <a:solidFill>
                                  <a:schemeClr val="tx1"/>
                                </a:solidFill>
                                <a:tailEnd type="triangle" w="med" len="med"/>
                              </a:ln>
                            </wps:spPr>
                            <wps:style>
                              <a:lnRef idx="1">
                                <a:schemeClr val="accent1"/>
                              </a:lnRef>
                              <a:fillRef idx="0">
                                <a:schemeClr val="accent1"/>
                              </a:fillRef>
                              <a:effectRef idx="0">
                                <a:schemeClr val="accent1"/>
                              </a:effectRef>
                              <a:fontRef idx="minor">
                                <a:schemeClr val="tx1"/>
                              </a:fontRef>
                            </wps:style>
                            <wps:bodyPr/>
                          </wps:wsp>
                        </wpg:grpSp>
                        <wpg:grpSp>
                          <wpg:cNvPr id="4327" name="Group 4327"/>
                          <wpg:cNvGrpSpPr/>
                          <wpg:grpSpPr>
                            <a:xfrm>
                              <a:off x="388189" y="1277938"/>
                              <a:ext cx="359410" cy="89535"/>
                              <a:chOff x="0" y="0"/>
                              <a:chExt cx="702337" cy="90000"/>
                            </a:xfrm>
                          </wpg:grpSpPr>
                          <wps:wsp>
                            <wps:cNvPr id="4328" name="Freeform 4328"/>
                            <wps:cNvSpPr/>
                            <wps:spPr>
                              <a:xfrm>
                                <a:off x="0" y="0"/>
                                <a:ext cx="592532" cy="90000"/>
                              </a:xfrm>
                              <a:custGeom>
                                <a:avLst/>
                                <a:gdLst>
                                  <a:gd name="connsiteX0" fmla="*/ 0 w 592532"/>
                                  <a:gd name="connsiteY0" fmla="*/ 89037 h 147637"/>
                                  <a:gd name="connsiteX1" fmla="*/ 87783 w 592532"/>
                                  <a:gd name="connsiteY1" fmla="*/ 1255 h 147637"/>
                                  <a:gd name="connsiteX2" fmla="*/ 160935 w 592532"/>
                                  <a:gd name="connsiteY2" fmla="*/ 147559 h 147637"/>
                                  <a:gd name="connsiteX3" fmla="*/ 248717 w 592532"/>
                                  <a:gd name="connsiteY3" fmla="*/ 23201 h 147637"/>
                                  <a:gd name="connsiteX4" fmla="*/ 358445 w 592532"/>
                                  <a:gd name="connsiteY4" fmla="*/ 132929 h 147637"/>
                                  <a:gd name="connsiteX5" fmla="*/ 431597 w 592532"/>
                                  <a:gd name="connsiteY5" fmla="*/ 37831 h 147637"/>
                                  <a:gd name="connsiteX6" fmla="*/ 519380 w 592532"/>
                                  <a:gd name="connsiteY6" fmla="*/ 118298 h 147637"/>
                                  <a:gd name="connsiteX7" fmla="*/ 592532 w 592532"/>
                                  <a:gd name="connsiteY7" fmla="*/ 74407 h 147637"/>
                                  <a:gd name="connsiteX8" fmla="*/ 592532 w 592532"/>
                                  <a:gd name="connsiteY8" fmla="*/ 74407 h 14763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592532" h="147637">
                                    <a:moveTo>
                                      <a:pt x="0" y="89037"/>
                                    </a:moveTo>
                                    <a:cubicBezTo>
                                      <a:pt x="30480" y="40269"/>
                                      <a:pt x="60961" y="-8499"/>
                                      <a:pt x="87783" y="1255"/>
                                    </a:cubicBezTo>
                                    <a:cubicBezTo>
                                      <a:pt x="114606" y="11009"/>
                                      <a:pt x="134113" y="143901"/>
                                      <a:pt x="160935" y="147559"/>
                                    </a:cubicBezTo>
                                    <a:cubicBezTo>
                                      <a:pt x="187757" y="151217"/>
                                      <a:pt x="215799" y="25639"/>
                                      <a:pt x="248717" y="23201"/>
                                    </a:cubicBezTo>
                                    <a:cubicBezTo>
                                      <a:pt x="281635" y="20763"/>
                                      <a:pt x="327965" y="130491"/>
                                      <a:pt x="358445" y="132929"/>
                                    </a:cubicBezTo>
                                    <a:cubicBezTo>
                                      <a:pt x="388925" y="135367"/>
                                      <a:pt x="404775" y="40269"/>
                                      <a:pt x="431597" y="37831"/>
                                    </a:cubicBezTo>
                                    <a:cubicBezTo>
                                      <a:pt x="458420" y="35392"/>
                                      <a:pt x="492558" y="112202"/>
                                      <a:pt x="519380" y="118298"/>
                                    </a:cubicBezTo>
                                    <a:cubicBezTo>
                                      <a:pt x="546202" y="124394"/>
                                      <a:pt x="592532" y="74407"/>
                                      <a:pt x="592532" y="74407"/>
                                    </a:cubicBezTo>
                                    <a:lnTo>
                                      <a:pt x="592532" y="74407"/>
                                    </a:lnTo>
                                  </a:path>
                                </a:pathLst>
                              </a:cu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29" name="Straight Arrow Connector 4329"/>
                            <wps:cNvCnPr/>
                            <wps:spPr>
                              <a:xfrm>
                                <a:off x="592532" y="43891"/>
                                <a:ext cx="109805" cy="0"/>
                              </a:xfrm>
                              <a:prstGeom prst="straightConnector1">
                                <a:avLst/>
                              </a:prstGeom>
                              <a:ln>
                                <a:solidFill>
                                  <a:schemeClr val="tx1"/>
                                </a:solidFill>
                                <a:tailEnd type="triangle" w="med" len="med"/>
                              </a:ln>
                            </wps:spPr>
                            <wps:style>
                              <a:lnRef idx="1">
                                <a:schemeClr val="accent1"/>
                              </a:lnRef>
                              <a:fillRef idx="0">
                                <a:schemeClr val="accent1"/>
                              </a:fillRef>
                              <a:effectRef idx="0">
                                <a:schemeClr val="accent1"/>
                              </a:effectRef>
                              <a:fontRef idx="minor">
                                <a:schemeClr val="tx1"/>
                              </a:fontRef>
                            </wps:style>
                            <wps:bodyPr/>
                          </wps:wsp>
                        </wpg:grpSp>
                        <wpg:grpSp>
                          <wpg:cNvPr id="4330" name="Group 4330"/>
                          <wpg:cNvGrpSpPr/>
                          <wpg:grpSpPr>
                            <a:xfrm>
                              <a:off x="405442" y="1545357"/>
                              <a:ext cx="359410" cy="89535"/>
                              <a:chOff x="0" y="0"/>
                              <a:chExt cx="702337" cy="90000"/>
                            </a:xfrm>
                          </wpg:grpSpPr>
                          <wps:wsp>
                            <wps:cNvPr id="4331" name="Freeform 4331"/>
                            <wps:cNvSpPr/>
                            <wps:spPr>
                              <a:xfrm>
                                <a:off x="0" y="0"/>
                                <a:ext cx="592532" cy="90000"/>
                              </a:xfrm>
                              <a:custGeom>
                                <a:avLst/>
                                <a:gdLst>
                                  <a:gd name="connsiteX0" fmla="*/ 0 w 592532"/>
                                  <a:gd name="connsiteY0" fmla="*/ 89037 h 147637"/>
                                  <a:gd name="connsiteX1" fmla="*/ 87783 w 592532"/>
                                  <a:gd name="connsiteY1" fmla="*/ 1255 h 147637"/>
                                  <a:gd name="connsiteX2" fmla="*/ 160935 w 592532"/>
                                  <a:gd name="connsiteY2" fmla="*/ 147559 h 147637"/>
                                  <a:gd name="connsiteX3" fmla="*/ 248717 w 592532"/>
                                  <a:gd name="connsiteY3" fmla="*/ 23201 h 147637"/>
                                  <a:gd name="connsiteX4" fmla="*/ 358445 w 592532"/>
                                  <a:gd name="connsiteY4" fmla="*/ 132929 h 147637"/>
                                  <a:gd name="connsiteX5" fmla="*/ 431597 w 592532"/>
                                  <a:gd name="connsiteY5" fmla="*/ 37831 h 147637"/>
                                  <a:gd name="connsiteX6" fmla="*/ 519380 w 592532"/>
                                  <a:gd name="connsiteY6" fmla="*/ 118298 h 147637"/>
                                  <a:gd name="connsiteX7" fmla="*/ 592532 w 592532"/>
                                  <a:gd name="connsiteY7" fmla="*/ 74407 h 147637"/>
                                  <a:gd name="connsiteX8" fmla="*/ 592532 w 592532"/>
                                  <a:gd name="connsiteY8" fmla="*/ 74407 h 14763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592532" h="147637">
                                    <a:moveTo>
                                      <a:pt x="0" y="89037"/>
                                    </a:moveTo>
                                    <a:cubicBezTo>
                                      <a:pt x="30480" y="40269"/>
                                      <a:pt x="60961" y="-8499"/>
                                      <a:pt x="87783" y="1255"/>
                                    </a:cubicBezTo>
                                    <a:cubicBezTo>
                                      <a:pt x="114606" y="11009"/>
                                      <a:pt x="134113" y="143901"/>
                                      <a:pt x="160935" y="147559"/>
                                    </a:cubicBezTo>
                                    <a:cubicBezTo>
                                      <a:pt x="187757" y="151217"/>
                                      <a:pt x="215799" y="25639"/>
                                      <a:pt x="248717" y="23201"/>
                                    </a:cubicBezTo>
                                    <a:cubicBezTo>
                                      <a:pt x="281635" y="20763"/>
                                      <a:pt x="327965" y="130491"/>
                                      <a:pt x="358445" y="132929"/>
                                    </a:cubicBezTo>
                                    <a:cubicBezTo>
                                      <a:pt x="388925" y="135367"/>
                                      <a:pt x="404775" y="40269"/>
                                      <a:pt x="431597" y="37831"/>
                                    </a:cubicBezTo>
                                    <a:cubicBezTo>
                                      <a:pt x="458420" y="35392"/>
                                      <a:pt x="492558" y="112202"/>
                                      <a:pt x="519380" y="118298"/>
                                    </a:cubicBezTo>
                                    <a:cubicBezTo>
                                      <a:pt x="546202" y="124394"/>
                                      <a:pt x="592532" y="74407"/>
                                      <a:pt x="592532" y="74407"/>
                                    </a:cubicBezTo>
                                    <a:lnTo>
                                      <a:pt x="592532" y="74407"/>
                                    </a:lnTo>
                                  </a:path>
                                </a:pathLst>
                              </a:cu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32" name="Straight Arrow Connector 4332"/>
                            <wps:cNvCnPr/>
                            <wps:spPr>
                              <a:xfrm>
                                <a:off x="592532" y="43891"/>
                                <a:ext cx="109805" cy="0"/>
                              </a:xfrm>
                              <a:prstGeom prst="straightConnector1">
                                <a:avLst/>
                              </a:prstGeom>
                              <a:ln>
                                <a:solidFill>
                                  <a:schemeClr val="tx1"/>
                                </a:solidFill>
                                <a:tailEnd type="triangle" w="med" len="med"/>
                              </a:ln>
                            </wps:spPr>
                            <wps:style>
                              <a:lnRef idx="1">
                                <a:schemeClr val="accent1"/>
                              </a:lnRef>
                              <a:fillRef idx="0">
                                <a:schemeClr val="accent1"/>
                              </a:fillRef>
                              <a:effectRef idx="0">
                                <a:schemeClr val="accent1"/>
                              </a:effectRef>
                              <a:fontRef idx="minor">
                                <a:schemeClr val="tx1"/>
                              </a:fontRef>
                            </wps:style>
                            <wps:bodyPr/>
                          </wps:wsp>
                        </wpg:grpSp>
                        <wpg:grpSp>
                          <wpg:cNvPr id="4333" name="Group 4333"/>
                          <wpg:cNvGrpSpPr/>
                          <wpg:grpSpPr>
                            <a:xfrm>
                              <a:off x="457200" y="1924919"/>
                              <a:ext cx="359410" cy="89535"/>
                              <a:chOff x="0" y="0"/>
                              <a:chExt cx="702337" cy="90000"/>
                            </a:xfrm>
                          </wpg:grpSpPr>
                          <wps:wsp>
                            <wps:cNvPr id="4334" name="Freeform 4334"/>
                            <wps:cNvSpPr/>
                            <wps:spPr>
                              <a:xfrm>
                                <a:off x="0" y="0"/>
                                <a:ext cx="592532" cy="90000"/>
                              </a:xfrm>
                              <a:custGeom>
                                <a:avLst/>
                                <a:gdLst>
                                  <a:gd name="connsiteX0" fmla="*/ 0 w 592532"/>
                                  <a:gd name="connsiteY0" fmla="*/ 89037 h 147637"/>
                                  <a:gd name="connsiteX1" fmla="*/ 87783 w 592532"/>
                                  <a:gd name="connsiteY1" fmla="*/ 1255 h 147637"/>
                                  <a:gd name="connsiteX2" fmla="*/ 160935 w 592532"/>
                                  <a:gd name="connsiteY2" fmla="*/ 147559 h 147637"/>
                                  <a:gd name="connsiteX3" fmla="*/ 248717 w 592532"/>
                                  <a:gd name="connsiteY3" fmla="*/ 23201 h 147637"/>
                                  <a:gd name="connsiteX4" fmla="*/ 358445 w 592532"/>
                                  <a:gd name="connsiteY4" fmla="*/ 132929 h 147637"/>
                                  <a:gd name="connsiteX5" fmla="*/ 431597 w 592532"/>
                                  <a:gd name="connsiteY5" fmla="*/ 37831 h 147637"/>
                                  <a:gd name="connsiteX6" fmla="*/ 519380 w 592532"/>
                                  <a:gd name="connsiteY6" fmla="*/ 118298 h 147637"/>
                                  <a:gd name="connsiteX7" fmla="*/ 592532 w 592532"/>
                                  <a:gd name="connsiteY7" fmla="*/ 74407 h 147637"/>
                                  <a:gd name="connsiteX8" fmla="*/ 592532 w 592532"/>
                                  <a:gd name="connsiteY8" fmla="*/ 74407 h 14763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592532" h="147637">
                                    <a:moveTo>
                                      <a:pt x="0" y="89037"/>
                                    </a:moveTo>
                                    <a:cubicBezTo>
                                      <a:pt x="30480" y="40269"/>
                                      <a:pt x="60961" y="-8499"/>
                                      <a:pt x="87783" y="1255"/>
                                    </a:cubicBezTo>
                                    <a:cubicBezTo>
                                      <a:pt x="114606" y="11009"/>
                                      <a:pt x="134113" y="143901"/>
                                      <a:pt x="160935" y="147559"/>
                                    </a:cubicBezTo>
                                    <a:cubicBezTo>
                                      <a:pt x="187757" y="151217"/>
                                      <a:pt x="215799" y="25639"/>
                                      <a:pt x="248717" y="23201"/>
                                    </a:cubicBezTo>
                                    <a:cubicBezTo>
                                      <a:pt x="281635" y="20763"/>
                                      <a:pt x="327965" y="130491"/>
                                      <a:pt x="358445" y="132929"/>
                                    </a:cubicBezTo>
                                    <a:cubicBezTo>
                                      <a:pt x="388925" y="135367"/>
                                      <a:pt x="404775" y="40269"/>
                                      <a:pt x="431597" y="37831"/>
                                    </a:cubicBezTo>
                                    <a:cubicBezTo>
                                      <a:pt x="458420" y="35392"/>
                                      <a:pt x="492558" y="112202"/>
                                      <a:pt x="519380" y="118298"/>
                                    </a:cubicBezTo>
                                    <a:cubicBezTo>
                                      <a:pt x="546202" y="124394"/>
                                      <a:pt x="592532" y="74407"/>
                                      <a:pt x="592532" y="74407"/>
                                    </a:cubicBezTo>
                                    <a:lnTo>
                                      <a:pt x="592532" y="74407"/>
                                    </a:lnTo>
                                  </a:path>
                                </a:pathLst>
                              </a:cu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35" name="Straight Arrow Connector 4335"/>
                            <wps:cNvCnPr/>
                            <wps:spPr>
                              <a:xfrm>
                                <a:off x="592532" y="43891"/>
                                <a:ext cx="109805" cy="0"/>
                              </a:xfrm>
                              <a:prstGeom prst="straightConnector1">
                                <a:avLst/>
                              </a:prstGeom>
                              <a:ln>
                                <a:solidFill>
                                  <a:schemeClr val="tx1"/>
                                </a:solidFill>
                                <a:tailEnd type="triangle" w="med" len="med"/>
                              </a:ln>
                            </wps:spPr>
                            <wps:style>
                              <a:lnRef idx="1">
                                <a:schemeClr val="accent1"/>
                              </a:lnRef>
                              <a:fillRef idx="0">
                                <a:schemeClr val="accent1"/>
                              </a:fillRef>
                              <a:effectRef idx="0">
                                <a:schemeClr val="accent1"/>
                              </a:effectRef>
                              <a:fontRef idx="minor">
                                <a:schemeClr val="tx1"/>
                              </a:fontRef>
                            </wps:style>
                            <wps:bodyPr/>
                          </wps:wsp>
                        </wpg:grpSp>
                        <wpg:grpSp>
                          <wpg:cNvPr id="4336" name="Group 4336"/>
                          <wpg:cNvGrpSpPr/>
                          <wpg:grpSpPr>
                            <a:xfrm>
                              <a:off x="439948" y="1726511"/>
                              <a:ext cx="359410" cy="89535"/>
                              <a:chOff x="0" y="0"/>
                              <a:chExt cx="702337" cy="90000"/>
                            </a:xfrm>
                          </wpg:grpSpPr>
                          <wps:wsp>
                            <wps:cNvPr id="4337" name="Freeform 4337"/>
                            <wps:cNvSpPr/>
                            <wps:spPr>
                              <a:xfrm>
                                <a:off x="0" y="0"/>
                                <a:ext cx="592532" cy="90000"/>
                              </a:xfrm>
                              <a:custGeom>
                                <a:avLst/>
                                <a:gdLst>
                                  <a:gd name="connsiteX0" fmla="*/ 0 w 592532"/>
                                  <a:gd name="connsiteY0" fmla="*/ 89037 h 147637"/>
                                  <a:gd name="connsiteX1" fmla="*/ 87783 w 592532"/>
                                  <a:gd name="connsiteY1" fmla="*/ 1255 h 147637"/>
                                  <a:gd name="connsiteX2" fmla="*/ 160935 w 592532"/>
                                  <a:gd name="connsiteY2" fmla="*/ 147559 h 147637"/>
                                  <a:gd name="connsiteX3" fmla="*/ 248717 w 592532"/>
                                  <a:gd name="connsiteY3" fmla="*/ 23201 h 147637"/>
                                  <a:gd name="connsiteX4" fmla="*/ 358445 w 592532"/>
                                  <a:gd name="connsiteY4" fmla="*/ 132929 h 147637"/>
                                  <a:gd name="connsiteX5" fmla="*/ 431597 w 592532"/>
                                  <a:gd name="connsiteY5" fmla="*/ 37831 h 147637"/>
                                  <a:gd name="connsiteX6" fmla="*/ 519380 w 592532"/>
                                  <a:gd name="connsiteY6" fmla="*/ 118298 h 147637"/>
                                  <a:gd name="connsiteX7" fmla="*/ 592532 w 592532"/>
                                  <a:gd name="connsiteY7" fmla="*/ 74407 h 147637"/>
                                  <a:gd name="connsiteX8" fmla="*/ 592532 w 592532"/>
                                  <a:gd name="connsiteY8" fmla="*/ 74407 h 14763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592532" h="147637">
                                    <a:moveTo>
                                      <a:pt x="0" y="89037"/>
                                    </a:moveTo>
                                    <a:cubicBezTo>
                                      <a:pt x="30480" y="40269"/>
                                      <a:pt x="60961" y="-8499"/>
                                      <a:pt x="87783" y="1255"/>
                                    </a:cubicBezTo>
                                    <a:cubicBezTo>
                                      <a:pt x="114606" y="11009"/>
                                      <a:pt x="134113" y="143901"/>
                                      <a:pt x="160935" y="147559"/>
                                    </a:cubicBezTo>
                                    <a:cubicBezTo>
                                      <a:pt x="187757" y="151217"/>
                                      <a:pt x="215799" y="25639"/>
                                      <a:pt x="248717" y="23201"/>
                                    </a:cubicBezTo>
                                    <a:cubicBezTo>
                                      <a:pt x="281635" y="20763"/>
                                      <a:pt x="327965" y="130491"/>
                                      <a:pt x="358445" y="132929"/>
                                    </a:cubicBezTo>
                                    <a:cubicBezTo>
                                      <a:pt x="388925" y="135367"/>
                                      <a:pt x="404775" y="40269"/>
                                      <a:pt x="431597" y="37831"/>
                                    </a:cubicBezTo>
                                    <a:cubicBezTo>
                                      <a:pt x="458420" y="35392"/>
                                      <a:pt x="492558" y="112202"/>
                                      <a:pt x="519380" y="118298"/>
                                    </a:cubicBezTo>
                                    <a:cubicBezTo>
                                      <a:pt x="546202" y="124394"/>
                                      <a:pt x="592532" y="74407"/>
                                      <a:pt x="592532" y="74407"/>
                                    </a:cubicBezTo>
                                    <a:lnTo>
                                      <a:pt x="592532" y="74407"/>
                                    </a:lnTo>
                                  </a:path>
                                </a:pathLst>
                              </a:cu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38" name="Straight Arrow Connector 4338"/>
                            <wps:cNvCnPr/>
                            <wps:spPr>
                              <a:xfrm>
                                <a:off x="592532" y="43891"/>
                                <a:ext cx="109805" cy="0"/>
                              </a:xfrm>
                              <a:prstGeom prst="straightConnector1">
                                <a:avLst/>
                              </a:prstGeom>
                              <a:ln>
                                <a:solidFill>
                                  <a:schemeClr val="tx1"/>
                                </a:solidFill>
                                <a:tailEnd type="triangle" w="med" len="med"/>
                              </a:ln>
                            </wps:spPr>
                            <wps:style>
                              <a:lnRef idx="1">
                                <a:schemeClr val="accent1"/>
                              </a:lnRef>
                              <a:fillRef idx="0">
                                <a:schemeClr val="accent1"/>
                              </a:fillRef>
                              <a:effectRef idx="0">
                                <a:schemeClr val="accent1"/>
                              </a:effectRef>
                              <a:fontRef idx="minor">
                                <a:schemeClr val="tx1"/>
                              </a:fontRef>
                            </wps:style>
                            <wps:bodyPr/>
                          </wps:wsp>
                        </wpg:grpSp>
                        <wpg:grpSp>
                          <wpg:cNvPr id="4339" name="Group 4339"/>
                          <wpg:cNvGrpSpPr/>
                          <wpg:grpSpPr>
                            <a:xfrm>
                              <a:off x="327804" y="1088157"/>
                              <a:ext cx="359410" cy="89535"/>
                              <a:chOff x="0" y="0"/>
                              <a:chExt cx="702337" cy="90000"/>
                            </a:xfrm>
                          </wpg:grpSpPr>
                          <wps:wsp>
                            <wps:cNvPr id="4340" name="Freeform 4340"/>
                            <wps:cNvSpPr/>
                            <wps:spPr>
                              <a:xfrm>
                                <a:off x="0" y="0"/>
                                <a:ext cx="592532" cy="90000"/>
                              </a:xfrm>
                              <a:custGeom>
                                <a:avLst/>
                                <a:gdLst>
                                  <a:gd name="connsiteX0" fmla="*/ 0 w 592532"/>
                                  <a:gd name="connsiteY0" fmla="*/ 89037 h 147637"/>
                                  <a:gd name="connsiteX1" fmla="*/ 87783 w 592532"/>
                                  <a:gd name="connsiteY1" fmla="*/ 1255 h 147637"/>
                                  <a:gd name="connsiteX2" fmla="*/ 160935 w 592532"/>
                                  <a:gd name="connsiteY2" fmla="*/ 147559 h 147637"/>
                                  <a:gd name="connsiteX3" fmla="*/ 248717 w 592532"/>
                                  <a:gd name="connsiteY3" fmla="*/ 23201 h 147637"/>
                                  <a:gd name="connsiteX4" fmla="*/ 358445 w 592532"/>
                                  <a:gd name="connsiteY4" fmla="*/ 132929 h 147637"/>
                                  <a:gd name="connsiteX5" fmla="*/ 431597 w 592532"/>
                                  <a:gd name="connsiteY5" fmla="*/ 37831 h 147637"/>
                                  <a:gd name="connsiteX6" fmla="*/ 519380 w 592532"/>
                                  <a:gd name="connsiteY6" fmla="*/ 118298 h 147637"/>
                                  <a:gd name="connsiteX7" fmla="*/ 592532 w 592532"/>
                                  <a:gd name="connsiteY7" fmla="*/ 74407 h 147637"/>
                                  <a:gd name="connsiteX8" fmla="*/ 592532 w 592532"/>
                                  <a:gd name="connsiteY8" fmla="*/ 74407 h 14763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592532" h="147637">
                                    <a:moveTo>
                                      <a:pt x="0" y="89037"/>
                                    </a:moveTo>
                                    <a:cubicBezTo>
                                      <a:pt x="30480" y="40269"/>
                                      <a:pt x="60961" y="-8499"/>
                                      <a:pt x="87783" y="1255"/>
                                    </a:cubicBezTo>
                                    <a:cubicBezTo>
                                      <a:pt x="114606" y="11009"/>
                                      <a:pt x="134113" y="143901"/>
                                      <a:pt x="160935" y="147559"/>
                                    </a:cubicBezTo>
                                    <a:cubicBezTo>
                                      <a:pt x="187757" y="151217"/>
                                      <a:pt x="215799" y="25639"/>
                                      <a:pt x="248717" y="23201"/>
                                    </a:cubicBezTo>
                                    <a:cubicBezTo>
                                      <a:pt x="281635" y="20763"/>
                                      <a:pt x="327965" y="130491"/>
                                      <a:pt x="358445" y="132929"/>
                                    </a:cubicBezTo>
                                    <a:cubicBezTo>
                                      <a:pt x="388925" y="135367"/>
                                      <a:pt x="404775" y="40269"/>
                                      <a:pt x="431597" y="37831"/>
                                    </a:cubicBezTo>
                                    <a:cubicBezTo>
                                      <a:pt x="458420" y="35392"/>
                                      <a:pt x="492558" y="112202"/>
                                      <a:pt x="519380" y="118298"/>
                                    </a:cubicBezTo>
                                    <a:cubicBezTo>
                                      <a:pt x="546202" y="124394"/>
                                      <a:pt x="592532" y="74407"/>
                                      <a:pt x="592532" y="74407"/>
                                    </a:cubicBezTo>
                                    <a:lnTo>
                                      <a:pt x="592532" y="74407"/>
                                    </a:lnTo>
                                  </a:path>
                                </a:pathLst>
                              </a:cu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41" name="Straight Arrow Connector 4341"/>
                            <wps:cNvCnPr/>
                            <wps:spPr>
                              <a:xfrm>
                                <a:off x="592532" y="43891"/>
                                <a:ext cx="109805" cy="0"/>
                              </a:xfrm>
                              <a:prstGeom prst="straightConnector1">
                                <a:avLst/>
                              </a:prstGeom>
                              <a:ln>
                                <a:solidFill>
                                  <a:schemeClr val="tx1"/>
                                </a:solidFill>
                                <a:tailEnd type="triangle" w="med" len="med"/>
                              </a:ln>
                            </wps:spPr>
                            <wps:style>
                              <a:lnRef idx="1">
                                <a:schemeClr val="accent1"/>
                              </a:lnRef>
                              <a:fillRef idx="0">
                                <a:schemeClr val="accent1"/>
                              </a:fillRef>
                              <a:effectRef idx="0">
                                <a:schemeClr val="accent1"/>
                              </a:effectRef>
                              <a:fontRef idx="minor">
                                <a:schemeClr val="tx1"/>
                              </a:fontRef>
                            </wps:style>
                            <wps:bodyPr/>
                          </wps:wsp>
                        </wpg:grpSp>
                        <wpg:grpSp>
                          <wpg:cNvPr id="4342" name="Group 4342"/>
                          <wpg:cNvGrpSpPr/>
                          <wpg:grpSpPr>
                            <a:xfrm>
                              <a:off x="2648310" y="1277938"/>
                              <a:ext cx="360000" cy="89535"/>
                              <a:chOff x="0" y="0"/>
                              <a:chExt cx="702337" cy="90000"/>
                            </a:xfrm>
                          </wpg:grpSpPr>
                          <wps:wsp>
                            <wps:cNvPr id="4343" name="Freeform 4343"/>
                            <wps:cNvSpPr/>
                            <wps:spPr>
                              <a:xfrm>
                                <a:off x="0" y="0"/>
                                <a:ext cx="592532" cy="90000"/>
                              </a:xfrm>
                              <a:custGeom>
                                <a:avLst/>
                                <a:gdLst>
                                  <a:gd name="connsiteX0" fmla="*/ 0 w 592532"/>
                                  <a:gd name="connsiteY0" fmla="*/ 89037 h 147637"/>
                                  <a:gd name="connsiteX1" fmla="*/ 87783 w 592532"/>
                                  <a:gd name="connsiteY1" fmla="*/ 1255 h 147637"/>
                                  <a:gd name="connsiteX2" fmla="*/ 160935 w 592532"/>
                                  <a:gd name="connsiteY2" fmla="*/ 147559 h 147637"/>
                                  <a:gd name="connsiteX3" fmla="*/ 248717 w 592532"/>
                                  <a:gd name="connsiteY3" fmla="*/ 23201 h 147637"/>
                                  <a:gd name="connsiteX4" fmla="*/ 358445 w 592532"/>
                                  <a:gd name="connsiteY4" fmla="*/ 132929 h 147637"/>
                                  <a:gd name="connsiteX5" fmla="*/ 431597 w 592532"/>
                                  <a:gd name="connsiteY5" fmla="*/ 37831 h 147637"/>
                                  <a:gd name="connsiteX6" fmla="*/ 519380 w 592532"/>
                                  <a:gd name="connsiteY6" fmla="*/ 118298 h 147637"/>
                                  <a:gd name="connsiteX7" fmla="*/ 592532 w 592532"/>
                                  <a:gd name="connsiteY7" fmla="*/ 74407 h 147637"/>
                                  <a:gd name="connsiteX8" fmla="*/ 592532 w 592532"/>
                                  <a:gd name="connsiteY8" fmla="*/ 74407 h 14763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592532" h="147637">
                                    <a:moveTo>
                                      <a:pt x="0" y="89037"/>
                                    </a:moveTo>
                                    <a:cubicBezTo>
                                      <a:pt x="30480" y="40269"/>
                                      <a:pt x="60961" y="-8499"/>
                                      <a:pt x="87783" y="1255"/>
                                    </a:cubicBezTo>
                                    <a:cubicBezTo>
                                      <a:pt x="114606" y="11009"/>
                                      <a:pt x="134113" y="143901"/>
                                      <a:pt x="160935" y="147559"/>
                                    </a:cubicBezTo>
                                    <a:cubicBezTo>
                                      <a:pt x="187757" y="151217"/>
                                      <a:pt x="215799" y="25639"/>
                                      <a:pt x="248717" y="23201"/>
                                    </a:cubicBezTo>
                                    <a:cubicBezTo>
                                      <a:pt x="281635" y="20763"/>
                                      <a:pt x="327965" y="130491"/>
                                      <a:pt x="358445" y="132929"/>
                                    </a:cubicBezTo>
                                    <a:cubicBezTo>
                                      <a:pt x="388925" y="135367"/>
                                      <a:pt x="404775" y="40269"/>
                                      <a:pt x="431597" y="37831"/>
                                    </a:cubicBezTo>
                                    <a:cubicBezTo>
                                      <a:pt x="458420" y="35392"/>
                                      <a:pt x="492558" y="112202"/>
                                      <a:pt x="519380" y="118298"/>
                                    </a:cubicBezTo>
                                    <a:cubicBezTo>
                                      <a:pt x="546202" y="124394"/>
                                      <a:pt x="592532" y="74407"/>
                                      <a:pt x="592532" y="74407"/>
                                    </a:cubicBezTo>
                                    <a:lnTo>
                                      <a:pt x="592532" y="74407"/>
                                    </a:lnTo>
                                  </a:path>
                                </a:pathLst>
                              </a:cu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44" name="Straight Arrow Connector 4344"/>
                            <wps:cNvCnPr/>
                            <wps:spPr>
                              <a:xfrm>
                                <a:off x="592532" y="43891"/>
                                <a:ext cx="109805" cy="0"/>
                              </a:xfrm>
                              <a:prstGeom prst="straightConnector1">
                                <a:avLst/>
                              </a:prstGeom>
                              <a:ln>
                                <a:solidFill>
                                  <a:schemeClr val="tx1"/>
                                </a:solidFill>
                                <a:tailEnd type="triangle" w="med" len="med"/>
                              </a:ln>
                            </wps:spPr>
                            <wps:style>
                              <a:lnRef idx="1">
                                <a:schemeClr val="accent1"/>
                              </a:lnRef>
                              <a:fillRef idx="0">
                                <a:schemeClr val="accent1"/>
                              </a:fillRef>
                              <a:effectRef idx="0">
                                <a:schemeClr val="accent1"/>
                              </a:effectRef>
                              <a:fontRef idx="minor">
                                <a:schemeClr val="tx1"/>
                              </a:fontRef>
                            </wps:style>
                            <wps:bodyPr/>
                          </wps:wsp>
                        </wpg:grpSp>
                        <wpg:grpSp>
                          <wpg:cNvPr id="4345" name="Group 4345"/>
                          <wpg:cNvGrpSpPr/>
                          <wpg:grpSpPr>
                            <a:xfrm>
                              <a:off x="2717321" y="1484972"/>
                              <a:ext cx="360000" cy="89535"/>
                              <a:chOff x="0" y="0"/>
                              <a:chExt cx="702337" cy="90000"/>
                            </a:xfrm>
                          </wpg:grpSpPr>
                          <wps:wsp>
                            <wps:cNvPr id="4346" name="Freeform 4346"/>
                            <wps:cNvSpPr/>
                            <wps:spPr>
                              <a:xfrm>
                                <a:off x="0" y="0"/>
                                <a:ext cx="592532" cy="90000"/>
                              </a:xfrm>
                              <a:custGeom>
                                <a:avLst/>
                                <a:gdLst>
                                  <a:gd name="connsiteX0" fmla="*/ 0 w 592532"/>
                                  <a:gd name="connsiteY0" fmla="*/ 89037 h 147637"/>
                                  <a:gd name="connsiteX1" fmla="*/ 87783 w 592532"/>
                                  <a:gd name="connsiteY1" fmla="*/ 1255 h 147637"/>
                                  <a:gd name="connsiteX2" fmla="*/ 160935 w 592532"/>
                                  <a:gd name="connsiteY2" fmla="*/ 147559 h 147637"/>
                                  <a:gd name="connsiteX3" fmla="*/ 248717 w 592532"/>
                                  <a:gd name="connsiteY3" fmla="*/ 23201 h 147637"/>
                                  <a:gd name="connsiteX4" fmla="*/ 358445 w 592532"/>
                                  <a:gd name="connsiteY4" fmla="*/ 132929 h 147637"/>
                                  <a:gd name="connsiteX5" fmla="*/ 431597 w 592532"/>
                                  <a:gd name="connsiteY5" fmla="*/ 37831 h 147637"/>
                                  <a:gd name="connsiteX6" fmla="*/ 519380 w 592532"/>
                                  <a:gd name="connsiteY6" fmla="*/ 118298 h 147637"/>
                                  <a:gd name="connsiteX7" fmla="*/ 592532 w 592532"/>
                                  <a:gd name="connsiteY7" fmla="*/ 74407 h 147637"/>
                                  <a:gd name="connsiteX8" fmla="*/ 592532 w 592532"/>
                                  <a:gd name="connsiteY8" fmla="*/ 74407 h 14763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592532" h="147637">
                                    <a:moveTo>
                                      <a:pt x="0" y="89037"/>
                                    </a:moveTo>
                                    <a:cubicBezTo>
                                      <a:pt x="30480" y="40269"/>
                                      <a:pt x="60961" y="-8499"/>
                                      <a:pt x="87783" y="1255"/>
                                    </a:cubicBezTo>
                                    <a:cubicBezTo>
                                      <a:pt x="114606" y="11009"/>
                                      <a:pt x="134113" y="143901"/>
                                      <a:pt x="160935" y="147559"/>
                                    </a:cubicBezTo>
                                    <a:cubicBezTo>
                                      <a:pt x="187757" y="151217"/>
                                      <a:pt x="215799" y="25639"/>
                                      <a:pt x="248717" y="23201"/>
                                    </a:cubicBezTo>
                                    <a:cubicBezTo>
                                      <a:pt x="281635" y="20763"/>
                                      <a:pt x="327965" y="130491"/>
                                      <a:pt x="358445" y="132929"/>
                                    </a:cubicBezTo>
                                    <a:cubicBezTo>
                                      <a:pt x="388925" y="135367"/>
                                      <a:pt x="404775" y="40269"/>
                                      <a:pt x="431597" y="37831"/>
                                    </a:cubicBezTo>
                                    <a:cubicBezTo>
                                      <a:pt x="458420" y="35392"/>
                                      <a:pt x="492558" y="112202"/>
                                      <a:pt x="519380" y="118298"/>
                                    </a:cubicBezTo>
                                    <a:cubicBezTo>
                                      <a:pt x="546202" y="124394"/>
                                      <a:pt x="592532" y="74407"/>
                                      <a:pt x="592532" y="74407"/>
                                    </a:cubicBezTo>
                                    <a:lnTo>
                                      <a:pt x="592532" y="74407"/>
                                    </a:lnTo>
                                  </a:path>
                                </a:pathLst>
                              </a:cu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47" name="Straight Arrow Connector 4347"/>
                            <wps:cNvCnPr/>
                            <wps:spPr>
                              <a:xfrm>
                                <a:off x="592532" y="43891"/>
                                <a:ext cx="109805" cy="0"/>
                              </a:xfrm>
                              <a:prstGeom prst="straightConnector1">
                                <a:avLst/>
                              </a:prstGeom>
                              <a:ln>
                                <a:solidFill>
                                  <a:schemeClr val="tx1"/>
                                </a:solidFill>
                                <a:tailEnd type="triangle" w="med" len="med"/>
                              </a:ln>
                            </wps:spPr>
                            <wps:style>
                              <a:lnRef idx="1">
                                <a:schemeClr val="accent1"/>
                              </a:lnRef>
                              <a:fillRef idx="0">
                                <a:schemeClr val="accent1"/>
                              </a:fillRef>
                              <a:effectRef idx="0">
                                <a:schemeClr val="accent1"/>
                              </a:effectRef>
                              <a:fontRef idx="minor">
                                <a:schemeClr val="tx1"/>
                              </a:fontRef>
                            </wps:style>
                            <wps:bodyPr/>
                          </wps:wsp>
                        </wpg:grpSp>
                        <wpg:grpSp>
                          <wpg:cNvPr id="4348" name="Group 4348"/>
                          <wpg:cNvGrpSpPr/>
                          <wpg:grpSpPr>
                            <a:xfrm>
                              <a:off x="2648310" y="1692006"/>
                              <a:ext cx="360000" cy="89535"/>
                              <a:chOff x="0" y="0"/>
                              <a:chExt cx="702337" cy="90000"/>
                            </a:xfrm>
                          </wpg:grpSpPr>
                          <wps:wsp>
                            <wps:cNvPr id="4349" name="Freeform 4349"/>
                            <wps:cNvSpPr/>
                            <wps:spPr>
                              <a:xfrm>
                                <a:off x="0" y="0"/>
                                <a:ext cx="592532" cy="90000"/>
                              </a:xfrm>
                              <a:custGeom>
                                <a:avLst/>
                                <a:gdLst>
                                  <a:gd name="connsiteX0" fmla="*/ 0 w 592532"/>
                                  <a:gd name="connsiteY0" fmla="*/ 89037 h 147637"/>
                                  <a:gd name="connsiteX1" fmla="*/ 87783 w 592532"/>
                                  <a:gd name="connsiteY1" fmla="*/ 1255 h 147637"/>
                                  <a:gd name="connsiteX2" fmla="*/ 160935 w 592532"/>
                                  <a:gd name="connsiteY2" fmla="*/ 147559 h 147637"/>
                                  <a:gd name="connsiteX3" fmla="*/ 248717 w 592532"/>
                                  <a:gd name="connsiteY3" fmla="*/ 23201 h 147637"/>
                                  <a:gd name="connsiteX4" fmla="*/ 358445 w 592532"/>
                                  <a:gd name="connsiteY4" fmla="*/ 132929 h 147637"/>
                                  <a:gd name="connsiteX5" fmla="*/ 431597 w 592532"/>
                                  <a:gd name="connsiteY5" fmla="*/ 37831 h 147637"/>
                                  <a:gd name="connsiteX6" fmla="*/ 519380 w 592532"/>
                                  <a:gd name="connsiteY6" fmla="*/ 118298 h 147637"/>
                                  <a:gd name="connsiteX7" fmla="*/ 592532 w 592532"/>
                                  <a:gd name="connsiteY7" fmla="*/ 74407 h 147637"/>
                                  <a:gd name="connsiteX8" fmla="*/ 592532 w 592532"/>
                                  <a:gd name="connsiteY8" fmla="*/ 74407 h 14763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592532" h="147637">
                                    <a:moveTo>
                                      <a:pt x="0" y="89037"/>
                                    </a:moveTo>
                                    <a:cubicBezTo>
                                      <a:pt x="30480" y="40269"/>
                                      <a:pt x="60961" y="-8499"/>
                                      <a:pt x="87783" y="1255"/>
                                    </a:cubicBezTo>
                                    <a:cubicBezTo>
                                      <a:pt x="114606" y="11009"/>
                                      <a:pt x="134113" y="143901"/>
                                      <a:pt x="160935" y="147559"/>
                                    </a:cubicBezTo>
                                    <a:cubicBezTo>
                                      <a:pt x="187757" y="151217"/>
                                      <a:pt x="215799" y="25639"/>
                                      <a:pt x="248717" y="23201"/>
                                    </a:cubicBezTo>
                                    <a:cubicBezTo>
                                      <a:pt x="281635" y="20763"/>
                                      <a:pt x="327965" y="130491"/>
                                      <a:pt x="358445" y="132929"/>
                                    </a:cubicBezTo>
                                    <a:cubicBezTo>
                                      <a:pt x="388925" y="135367"/>
                                      <a:pt x="404775" y="40269"/>
                                      <a:pt x="431597" y="37831"/>
                                    </a:cubicBezTo>
                                    <a:cubicBezTo>
                                      <a:pt x="458420" y="35392"/>
                                      <a:pt x="492558" y="112202"/>
                                      <a:pt x="519380" y="118298"/>
                                    </a:cubicBezTo>
                                    <a:cubicBezTo>
                                      <a:pt x="546202" y="124394"/>
                                      <a:pt x="592532" y="74407"/>
                                      <a:pt x="592532" y="74407"/>
                                    </a:cubicBezTo>
                                    <a:lnTo>
                                      <a:pt x="592532" y="74407"/>
                                    </a:lnTo>
                                  </a:path>
                                </a:pathLst>
                              </a:cu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50" name="Straight Arrow Connector 4350"/>
                            <wps:cNvCnPr/>
                            <wps:spPr>
                              <a:xfrm>
                                <a:off x="592532" y="43891"/>
                                <a:ext cx="109805" cy="0"/>
                              </a:xfrm>
                              <a:prstGeom prst="straightConnector1">
                                <a:avLst/>
                              </a:prstGeom>
                              <a:ln>
                                <a:solidFill>
                                  <a:schemeClr val="tx1"/>
                                </a:solidFill>
                                <a:tailEnd type="triangle" w="med" len="med"/>
                              </a:ln>
                            </wps:spPr>
                            <wps:style>
                              <a:lnRef idx="1">
                                <a:schemeClr val="accent1"/>
                              </a:lnRef>
                              <a:fillRef idx="0">
                                <a:schemeClr val="accent1"/>
                              </a:fillRef>
                              <a:effectRef idx="0">
                                <a:schemeClr val="accent1"/>
                              </a:effectRef>
                              <a:fontRef idx="minor">
                                <a:schemeClr val="tx1"/>
                              </a:fontRef>
                            </wps:style>
                            <wps:bodyPr/>
                          </wps:wsp>
                        </wpg:grpSp>
                        <wpg:grpSp>
                          <wpg:cNvPr id="4351" name="Group 4351"/>
                          <wpg:cNvGrpSpPr/>
                          <wpg:grpSpPr>
                            <a:xfrm>
                              <a:off x="2665563" y="1881787"/>
                              <a:ext cx="359410" cy="89535"/>
                              <a:chOff x="0" y="0"/>
                              <a:chExt cx="702337" cy="90000"/>
                            </a:xfrm>
                          </wpg:grpSpPr>
                          <wps:wsp>
                            <wps:cNvPr id="4352" name="Freeform 4352"/>
                            <wps:cNvSpPr/>
                            <wps:spPr>
                              <a:xfrm>
                                <a:off x="0" y="0"/>
                                <a:ext cx="592532" cy="90000"/>
                              </a:xfrm>
                              <a:custGeom>
                                <a:avLst/>
                                <a:gdLst>
                                  <a:gd name="connsiteX0" fmla="*/ 0 w 592532"/>
                                  <a:gd name="connsiteY0" fmla="*/ 89037 h 147637"/>
                                  <a:gd name="connsiteX1" fmla="*/ 87783 w 592532"/>
                                  <a:gd name="connsiteY1" fmla="*/ 1255 h 147637"/>
                                  <a:gd name="connsiteX2" fmla="*/ 160935 w 592532"/>
                                  <a:gd name="connsiteY2" fmla="*/ 147559 h 147637"/>
                                  <a:gd name="connsiteX3" fmla="*/ 248717 w 592532"/>
                                  <a:gd name="connsiteY3" fmla="*/ 23201 h 147637"/>
                                  <a:gd name="connsiteX4" fmla="*/ 358445 w 592532"/>
                                  <a:gd name="connsiteY4" fmla="*/ 132929 h 147637"/>
                                  <a:gd name="connsiteX5" fmla="*/ 431597 w 592532"/>
                                  <a:gd name="connsiteY5" fmla="*/ 37831 h 147637"/>
                                  <a:gd name="connsiteX6" fmla="*/ 519380 w 592532"/>
                                  <a:gd name="connsiteY6" fmla="*/ 118298 h 147637"/>
                                  <a:gd name="connsiteX7" fmla="*/ 592532 w 592532"/>
                                  <a:gd name="connsiteY7" fmla="*/ 74407 h 147637"/>
                                  <a:gd name="connsiteX8" fmla="*/ 592532 w 592532"/>
                                  <a:gd name="connsiteY8" fmla="*/ 74407 h 14763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592532" h="147637">
                                    <a:moveTo>
                                      <a:pt x="0" y="89037"/>
                                    </a:moveTo>
                                    <a:cubicBezTo>
                                      <a:pt x="30480" y="40269"/>
                                      <a:pt x="60961" y="-8499"/>
                                      <a:pt x="87783" y="1255"/>
                                    </a:cubicBezTo>
                                    <a:cubicBezTo>
                                      <a:pt x="114606" y="11009"/>
                                      <a:pt x="134113" y="143901"/>
                                      <a:pt x="160935" y="147559"/>
                                    </a:cubicBezTo>
                                    <a:cubicBezTo>
                                      <a:pt x="187757" y="151217"/>
                                      <a:pt x="215799" y="25639"/>
                                      <a:pt x="248717" y="23201"/>
                                    </a:cubicBezTo>
                                    <a:cubicBezTo>
                                      <a:pt x="281635" y="20763"/>
                                      <a:pt x="327965" y="130491"/>
                                      <a:pt x="358445" y="132929"/>
                                    </a:cubicBezTo>
                                    <a:cubicBezTo>
                                      <a:pt x="388925" y="135367"/>
                                      <a:pt x="404775" y="40269"/>
                                      <a:pt x="431597" y="37831"/>
                                    </a:cubicBezTo>
                                    <a:cubicBezTo>
                                      <a:pt x="458420" y="35392"/>
                                      <a:pt x="492558" y="112202"/>
                                      <a:pt x="519380" y="118298"/>
                                    </a:cubicBezTo>
                                    <a:cubicBezTo>
                                      <a:pt x="546202" y="124394"/>
                                      <a:pt x="592532" y="74407"/>
                                      <a:pt x="592532" y="74407"/>
                                    </a:cubicBezTo>
                                    <a:lnTo>
                                      <a:pt x="592532" y="74407"/>
                                    </a:lnTo>
                                  </a:path>
                                </a:pathLst>
                              </a:cu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53" name="Straight Arrow Connector 4353"/>
                            <wps:cNvCnPr/>
                            <wps:spPr>
                              <a:xfrm>
                                <a:off x="592532" y="43891"/>
                                <a:ext cx="109805" cy="0"/>
                              </a:xfrm>
                              <a:prstGeom prst="straightConnector1">
                                <a:avLst/>
                              </a:prstGeom>
                              <a:ln>
                                <a:solidFill>
                                  <a:schemeClr val="tx1"/>
                                </a:solidFill>
                                <a:tailEnd type="triangle" w="med" len="med"/>
                              </a:ln>
                            </wps:spPr>
                            <wps:style>
                              <a:lnRef idx="1">
                                <a:schemeClr val="accent1"/>
                              </a:lnRef>
                              <a:fillRef idx="0">
                                <a:schemeClr val="accent1"/>
                              </a:fillRef>
                              <a:effectRef idx="0">
                                <a:schemeClr val="accent1"/>
                              </a:effectRef>
                              <a:fontRef idx="minor">
                                <a:schemeClr val="tx1"/>
                              </a:fontRef>
                            </wps:style>
                            <wps:bodyPr/>
                          </wps:wsp>
                        </wpg:grpSp>
                        <wpg:grpSp>
                          <wpg:cNvPr id="4354" name="Group 4354"/>
                          <wpg:cNvGrpSpPr/>
                          <wpg:grpSpPr>
                            <a:xfrm>
                              <a:off x="2725948" y="2062942"/>
                              <a:ext cx="360000" cy="89535"/>
                              <a:chOff x="0" y="0"/>
                              <a:chExt cx="702337" cy="90000"/>
                            </a:xfrm>
                          </wpg:grpSpPr>
                          <wps:wsp>
                            <wps:cNvPr id="4355" name="Freeform 4355"/>
                            <wps:cNvSpPr/>
                            <wps:spPr>
                              <a:xfrm>
                                <a:off x="0" y="0"/>
                                <a:ext cx="592532" cy="90000"/>
                              </a:xfrm>
                              <a:custGeom>
                                <a:avLst/>
                                <a:gdLst>
                                  <a:gd name="connsiteX0" fmla="*/ 0 w 592532"/>
                                  <a:gd name="connsiteY0" fmla="*/ 89037 h 147637"/>
                                  <a:gd name="connsiteX1" fmla="*/ 87783 w 592532"/>
                                  <a:gd name="connsiteY1" fmla="*/ 1255 h 147637"/>
                                  <a:gd name="connsiteX2" fmla="*/ 160935 w 592532"/>
                                  <a:gd name="connsiteY2" fmla="*/ 147559 h 147637"/>
                                  <a:gd name="connsiteX3" fmla="*/ 248717 w 592532"/>
                                  <a:gd name="connsiteY3" fmla="*/ 23201 h 147637"/>
                                  <a:gd name="connsiteX4" fmla="*/ 358445 w 592532"/>
                                  <a:gd name="connsiteY4" fmla="*/ 132929 h 147637"/>
                                  <a:gd name="connsiteX5" fmla="*/ 431597 w 592532"/>
                                  <a:gd name="connsiteY5" fmla="*/ 37831 h 147637"/>
                                  <a:gd name="connsiteX6" fmla="*/ 519380 w 592532"/>
                                  <a:gd name="connsiteY6" fmla="*/ 118298 h 147637"/>
                                  <a:gd name="connsiteX7" fmla="*/ 592532 w 592532"/>
                                  <a:gd name="connsiteY7" fmla="*/ 74407 h 147637"/>
                                  <a:gd name="connsiteX8" fmla="*/ 592532 w 592532"/>
                                  <a:gd name="connsiteY8" fmla="*/ 74407 h 14763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592532" h="147637">
                                    <a:moveTo>
                                      <a:pt x="0" y="89037"/>
                                    </a:moveTo>
                                    <a:cubicBezTo>
                                      <a:pt x="30480" y="40269"/>
                                      <a:pt x="60961" y="-8499"/>
                                      <a:pt x="87783" y="1255"/>
                                    </a:cubicBezTo>
                                    <a:cubicBezTo>
                                      <a:pt x="114606" y="11009"/>
                                      <a:pt x="134113" y="143901"/>
                                      <a:pt x="160935" y="147559"/>
                                    </a:cubicBezTo>
                                    <a:cubicBezTo>
                                      <a:pt x="187757" y="151217"/>
                                      <a:pt x="215799" y="25639"/>
                                      <a:pt x="248717" y="23201"/>
                                    </a:cubicBezTo>
                                    <a:cubicBezTo>
                                      <a:pt x="281635" y="20763"/>
                                      <a:pt x="327965" y="130491"/>
                                      <a:pt x="358445" y="132929"/>
                                    </a:cubicBezTo>
                                    <a:cubicBezTo>
                                      <a:pt x="388925" y="135367"/>
                                      <a:pt x="404775" y="40269"/>
                                      <a:pt x="431597" y="37831"/>
                                    </a:cubicBezTo>
                                    <a:cubicBezTo>
                                      <a:pt x="458420" y="35392"/>
                                      <a:pt x="492558" y="112202"/>
                                      <a:pt x="519380" y="118298"/>
                                    </a:cubicBezTo>
                                    <a:cubicBezTo>
                                      <a:pt x="546202" y="124394"/>
                                      <a:pt x="592532" y="74407"/>
                                      <a:pt x="592532" y="74407"/>
                                    </a:cubicBezTo>
                                    <a:lnTo>
                                      <a:pt x="592532" y="74407"/>
                                    </a:lnTo>
                                  </a:path>
                                </a:pathLst>
                              </a:cu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56" name="Straight Arrow Connector 4356"/>
                            <wps:cNvCnPr/>
                            <wps:spPr>
                              <a:xfrm>
                                <a:off x="592532" y="43891"/>
                                <a:ext cx="109805" cy="0"/>
                              </a:xfrm>
                              <a:prstGeom prst="straightConnector1">
                                <a:avLst/>
                              </a:prstGeom>
                              <a:ln>
                                <a:solidFill>
                                  <a:schemeClr val="tx1"/>
                                </a:solidFill>
                                <a:tailEnd type="triangle" w="med" len="med"/>
                              </a:ln>
                            </wps:spPr>
                            <wps:style>
                              <a:lnRef idx="1">
                                <a:schemeClr val="accent1"/>
                              </a:lnRef>
                              <a:fillRef idx="0">
                                <a:schemeClr val="accent1"/>
                              </a:fillRef>
                              <a:effectRef idx="0">
                                <a:schemeClr val="accent1"/>
                              </a:effectRef>
                              <a:fontRef idx="minor">
                                <a:schemeClr val="tx1"/>
                              </a:fontRef>
                            </wps:style>
                            <wps:bodyPr/>
                          </wps:wsp>
                        </wpg:grpSp>
                        <wps:wsp>
                          <wps:cNvPr id="4357" name="Straight Arrow Connector 4357"/>
                          <wps:cNvCnPr/>
                          <wps:spPr>
                            <a:xfrm flipH="1" flipV="1">
                              <a:off x="1457865" y="768979"/>
                              <a:ext cx="585470" cy="97536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4358" name="Oval 4358"/>
                          <wps:cNvSpPr/>
                          <wps:spPr>
                            <a:xfrm>
                              <a:off x="1061050" y="156504"/>
                              <a:ext cx="611505" cy="611505"/>
                            </a:xfrm>
                            <a:prstGeom prst="ellipse">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59" name="Oval 4359"/>
                          <wps:cNvSpPr/>
                          <wps:spPr>
                            <a:xfrm>
                              <a:off x="1268084" y="311779"/>
                              <a:ext cx="71755" cy="71755"/>
                            </a:xfrm>
                            <a:prstGeom prst="ellipse">
                              <a:avLst/>
                            </a:prstGeom>
                            <a:solidFill>
                              <a:schemeClr val="tx1">
                                <a:lumMod val="75000"/>
                                <a:lumOff val="2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60" name="Oval 4360"/>
                          <wps:cNvSpPr/>
                          <wps:spPr>
                            <a:xfrm>
                              <a:off x="1268084" y="630957"/>
                              <a:ext cx="71755" cy="71755"/>
                            </a:xfrm>
                            <a:prstGeom prst="ellipse">
                              <a:avLst/>
                            </a:prstGeom>
                            <a:solidFill>
                              <a:schemeClr val="tx1">
                                <a:lumMod val="75000"/>
                                <a:lumOff val="2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61" name="Oval 4361"/>
                          <wps:cNvSpPr/>
                          <wps:spPr>
                            <a:xfrm>
                              <a:off x="1500997" y="510187"/>
                              <a:ext cx="71755" cy="71755"/>
                            </a:xfrm>
                            <a:prstGeom prst="ellipse">
                              <a:avLst/>
                            </a:prstGeom>
                            <a:solidFill>
                              <a:schemeClr val="tx1">
                                <a:lumMod val="75000"/>
                                <a:lumOff val="2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4362" name="Group 4362"/>
                          <wpg:cNvGrpSpPr/>
                          <wpg:grpSpPr>
                            <a:xfrm>
                              <a:off x="923027" y="294527"/>
                              <a:ext cx="359410" cy="89535"/>
                              <a:chOff x="0" y="0"/>
                              <a:chExt cx="702337" cy="90000"/>
                            </a:xfrm>
                          </wpg:grpSpPr>
                          <wps:wsp>
                            <wps:cNvPr id="4363" name="Freeform 4363"/>
                            <wps:cNvSpPr/>
                            <wps:spPr>
                              <a:xfrm>
                                <a:off x="0" y="0"/>
                                <a:ext cx="592532" cy="90000"/>
                              </a:xfrm>
                              <a:custGeom>
                                <a:avLst/>
                                <a:gdLst>
                                  <a:gd name="connsiteX0" fmla="*/ 0 w 592532"/>
                                  <a:gd name="connsiteY0" fmla="*/ 89037 h 147637"/>
                                  <a:gd name="connsiteX1" fmla="*/ 87783 w 592532"/>
                                  <a:gd name="connsiteY1" fmla="*/ 1255 h 147637"/>
                                  <a:gd name="connsiteX2" fmla="*/ 160935 w 592532"/>
                                  <a:gd name="connsiteY2" fmla="*/ 147559 h 147637"/>
                                  <a:gd name="connsiteX3" fmla="*/ 248717 w 592532"/>
                                  <a:gd name="connsiteY3" fmla="*/ 23201 h 147637"/>
                                  <a:gd name="connsiteX4" fmla="*/ 358445 w 592532"/>
                                  <a:gd name="connsiteY4" fmla="*/ 132929 h 147637"/>
                                  <a:gd name="connsiteX5" fmla="*/ 431597 w 592532"/>
                                  <a:gd name="connsiteY5" fmla="*/ 37831 h 147637"/>
                                  <a:gd name="connsiteX6" fmla="*/ 519380 w 592532"/>
                                  <a:gd name="connsiteY6" fmla="*/ 118298 h 147637"/>
                                  <a:gd name="connsiteX7" fmla="*/ 592532 w 592532"/>
                                  <a:gd name="connsiteY7" fmla="*/ 74407 h 147637"/>
                                  <a:gd name="connsiteX8" fmla="*/ 592532 w 592532"/>
                                  <a:gd name="connsiteY8" fmla="*/ 74407 h 14763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592532" h="147637">
                                    <a:moveTo>
                                      <a:pt x="0" y="89037"/>
                                    </a:moveTo>
                                    <a:cubicBezTo>
                                      <a:pt x="30480" y="40269"/>
                                      <a:pt x="60961" y="-8499"/>
                                      <a:pt x="87783" y="1255"/>
                                    </a:cubicBezTo>
                                    <a:cubicBezTo>
                                      <a:pt x="114606" y="11009"/>
                                      <a:pt x="134113" y="143901"/>
                                      <a:pt x="160935" y="147559"/>
                                    </a:cubicBezTo>
                                    <a:cubicBezTo>
                                      <a:pt x="187757" y="151217"/>
                                      <a:pt x="215799" y="25639"/>
                                      <a:pt x="248717" y="23201"/>
                                    </a:cubicBezTo>
                                    <a:cubicBezTo>
                                      <a:pt x="281635" y="20763"/>
                                      <a:pt x="327965" y="130491"/>
                                      <a:pt x="358445" y="132929"/>
                                    </a:cubicBezTo>
                                    <a:cubicBezTo>
                                      <a:pt x="388925" y="135367"/>
                                      <a:pt x="404775" y="40269"/>
                                      <a:pt x="431597" y="37831"/>
                                    </a:cubicBezTo>
                                    <a:cubicBezTo>
                                      <a:pt x="458420" y="35392"/>
                                      <a:pt x="492558" y="112202"/>
                                      <a:pt x="519380" y="118298"/>
                                    </a:cubicBezTo>
                                    <a:cubicBezTo>
                                      <a:pt x="546202" y="124394"/>
                                      <a:pt x="592532" y="74407"/>
                                      <a:pt x="592532" y="74407"/>
                                    </a:cubicBezTo>
                                    <a:lnTo>
                                      <a:pt x="592532" y="74407"/>
                                    </a:lnTo>
                                  </a:path>
                                </a:pathLst>
                              </a:cu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64" name="Straight Arrow Connector 4364"/>
                            <wps:cNvCnPr/>
                            <wps:spPr>
                              <a:xfrm>
                                <a:off x="592532" y="43891"/>
                                <a:ext cx="109805" cy="0"/>
                              </a:xfrm>
                              <a:prstGeom prst="straightConnector1">
                                <a:avLst/>
                              </a:prstGeom>
                              <a:ln>
                                <a:solidFill>
                                  <a:schemeClr val="tx1"/>
                                </a:solidFill>
                                <a:tailEnd type="triangle" w="med" len="med"/>
                              </a:ln>
                            </wps:spPr>
                            <wps:style>
                              <a:lnRef idx="1">
                                <a:schemeClr val="accent1"/>
                              </a:lnRef>
                              <a:fillRef idx="0">
                                <a:schemeClr val="accent1"/>
                              </a:fillRef>
                              <a:effectRef idx="0">
                                <a:schemeClr val="accent1"/>
                              </a:effectRef>
                              <a:fontRef idx="minor">
                                <a:schemeClr val="tx1"/>
                              </a:fontRef>
                            </wps:style>
                            <wps:bodyPr/>
                          </wps:wsp>
                        </wpg:grpSp>
                        <wpg:grpSp>
                          <wpg:cNvPr id="4365" name="Group 4365"/>
                          <wpg:cNvGrpSpPr/>
                          <wpg:grpSpPr>
                            <a:xfrm>
                              <a:off x="1138687" y="510187"/>
                              <a:ext cx="359410" cy="89535"/>
                              <a:chOff x="0" y="0"/>
                              <a:chExt cx="702337" cy="90000"/>
                            </a:xfrm>
                          </wpg:grpSpPr>
                          <wps:wsp>
                            <wps:cNvPr id="4366" name="Freeform 4366"/>
                            <wps:cNvSpPr/>
                            <wps:spPr>
                              <a:xfrm>
                                <a:off x="0" y="0"/>
                                <a:ext cx="592532" cy="90000"/>
                              </a:xfrm>
                              <a:custGeom>
                                <a:avLst/>
                                <a:gdLst>
                                  <a:gd name="connsiteX0" fmla="*/ 0 w 592532"/>
                                  <a:gd name="connsiteY0" fmla="*/ 89037 h 147637"/>
                                  <a:gd name="connsiteX1" fmla="*/ 87783 w 592532"/>
                                  <a:gd name="connsiteY1" fmla="*/ 1255 h 147637"/>
                                  <a:gd name="connsiteX2" fmla="*/ 160935 w 592532"/>
                                  <a:gd name="connsiteY2" fmla="*/ 147559 h 147637"/>
                                  <a:gd name="connsiteX3" fmla="*/ 248717 w 592532"/>
                                  <a:gd name="connsiteY3" fmla="*/ 23201 h 147637"/>
                                  <a:gd name="connsiteX4" fmla="*/ 358445 w 592532"/>
                                  <a:gd name="connsiteY4" fmla="*/ 132929 h 147637"/>
                                  <a:gd name="connsiteX5" fmla="*/ 431597 w 592532"/>
                                  <a:gd name="connsiteY5" fmla="*/ 37831 h 147637"/>
                                  <a:gd name="connsiteX6" fmla="*/ 519380 w 592532"/>
                                  <a:gd name="connsiteY6" fmla="*/ 118298 h 147637"/>
                                  <a:gd name="connsiteX7" fmla="*/ 592532 w 592532"/>
                                  <a:gd name="connsiteY7" fmla="*/ 74407 h 147637"/>
                                  <a:gd name="connsiteX8" fmla="*/ 592532 w 592532"/>
                                  <a:gd name="connsiteY8" fmla="*/ 74407 h 14763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592532" h="147637">
                                    <a:moveTo>
                                      <a:pt x="0" y="89037"/>
                                    </a:moveTo>
                                    <a:cubicBezTo>
                                      <a:pt x="30480" y="40269"/>
                                      <a:pt x="60961" y="-8499"/>
                                      <a:pt x="87783" y="1255"/>
                                    </a:cubicBezTo>
                                    <a:cubicBezTo>
                                      <a:pt x="114606" y="11009"/>
                                      <a:pt x="134113" y="143901"/>
                                      <a:pt x="160935" y="147559"/>
                                    </a:cubicBezTo>
                                    <a:cubicBezTo>
                                      <a:pt x="187757" y="151217"/>
                                      <a:pt x="215799" y="25639"/>
                                      <a:pt x="248717" y="23201"/>
                                    </a:cubicBezTo>
                                    <a:cubicBezTo>
                                      <a:pt x="281635" y="20763"/>
                                      <a:pt x="327965" y="130491"/>
                                      <a:pt x="358445" y="132929"/>
                                    </a:cubicBezTo>
                                    <a:cubicBezTo>
                                      <a:pt x="388925" y="135367"/>
                                      <a:pt x="404775" y="40269"/>
                                      <a:pt x="431597" y="37831"/>
                                    </a:cubicBezTo>
                                    <a:cubicBezTo>
                                      <a:pt x="458420" y="35392"/>
                                      <a:pt x="492558" y="112202"/>
                                      <a:pt x="519380" y="118298"/>
                                    </a:cubicBezTo>
                                    <a:cubicBezTo>
                                      <a:pt x="546202" y="124394"/>
                                      <a:pt x="592532" y="74407"/>
                                      <a:pt x="592532" y="74407"/>
                                    </a:cubicBezTo>
                                    <a:lnTo>
                                      <a:pt x="592532" y="74407"/>
                                    </a:lnTo>
                                  </a:path>
                                </a:pathLst>
                              </a:cu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67" name="Straight Arrow Connector 4367"/>
                            <wps:cNvCnPr/>
                            <wps:spPr>
                              <a:xfrm>
                                <a:off x="592532" y="43891"/>
                                <a:ext cx="109805" cy="0"/>
                              </a:xfrm>
                              <a:prstGeom prst="straightConnector1">
                                <a:avLst/>
                              </a:prstGeom>
                              <a:ln>
                                <a:solidFill>
                                  <a:schemeClr val="tx1"/>
                                </a:solidFill>
                                <a:tailEnd type="triangle" w="med" len="med"/>
                              </a:ln>
                            </wps:spPr>
                            <wps:style>
                              <a:lnRef idx="1">
                                <a:schemeClr val="accent1"/>
                              </a:lnRef>
                              <a:fillRef idx="0">
                                <a:schemeClr val="accent1"/>
                              </a:fillRef>
                              <a:effectRef idx="0">
                                <a:schemeClr val="accent1"/>
                              </a:effectRef>
                              <a:fontRef idx="minor">
                                <a:schemeClr val="tx1"/>
                              </a:fontRef>
                            </wps:style>
                            <wps:bodyPr/>
                          </wps:wsp>
                        </wpg:grpSp>
                        <wpg:grpSp>
                          <wpg:cNvPr id="4368" name="Group 4368"/>
                          <wpg:cNvGrpSpPr/>
                          <wpg:grpSpPr>
                            <a:xfrm>
                              <a:off x="1509623" y="372164"/>
                              <a:ext cx="359410" cy="89535"/>
                              <a:chOff x="0" y="0"/>
                              <a:chExt cx="702337" cy="90000"/>
                            </a:xfrm>
                          </wpg:grpSpPr>
                          <wps:wsp>
                            <wps:cNvPr id="4369" name="Freeform 4369"/>
                            <wps:cNvSpPr/>
                            <wps:spPr>
                              <a:xfrm>
                                <a:off x="0" y="0"/>
                                <a:ext cx="592532" cy="90000"/>
                              </a:xfrm>
                              <a:custGeom>
                                <a:avLst/>
                                <a:gdLst>
                                  <a:gd name="connsiteX0" fmla="*/ 0 w 592532"/>
                                  <a:gd name="connsiteY0" fmla="*/ 89037 h 147637"/>
                                  <a:gd name="connsiteX1" fmla="*/ 87783 w 592532"/>
                                  <a:gd name="connsiteY1" fmla="*/ 1255 h 147637"/>
                                  <a:gd name="connsiteX2" fmla="*/ 160935 w 592532"/>
                                  <a:gd name="connsiteY2" fmla="*/ 147559 h 147637"/>
                                  <a:gd name="connsiteX3" fmla="*/ 248717 w 592532"/>
                                  <a:gd name="connsiteY3" fmla="*/ 23201 h 147637"/>
                                  <a:gd name="connsiteX4" fmla="*/ 358445 w 592532"/>
                                  <a:gd name="connsiteY4" fmla="*/ 132929 h 147637"/>
                                  <a:gd name="connsiteX5" fmla="*/ 431597 w 592532"/>
                                  <a:gd name="connsiteY5" fmla="*/ 37831 h 147637"/>
                                  <a:gd name="connsiteX6" fmla="*/ 519380 w 592532"/>
                                  <a:gd name="connsiteY6" fmla="*/ 118298 h 147637"/>
                                  <a:gd name="connsiteX7" fmla="*/ 592532 w 592532"/>
                                  <a:gd name="connsiteY7" fmla="*/ 74407 h 147637"/>
                                  <a:gd name="connsiteX8" fmla="*/ 592532 w 592532"/>
                                  <a:gd name="connsiteY8" fmla="*/ 74407 h 14763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592532" h="147637">
                                    <a:moveTo>
                                      <a:pt x="0" y="89037"/>
                                    </a:moveTo>
                                    <a:cubicBezTo>
                                      <a:pt x="30480" y="40269"/>
                                      <a:pt x="60961" y="-8499"/>
                                      <a:pt x="87783" y="1255"/>
                                    </a:cubicBezTo>
                                    <a:cubicBezTo>
                                      <a:pt x="114606" y="11009"/>
                                      <a:pt x="134113" y="143901"/>
                                      <a:pt x="160935" y="147559"/>
                                    </a:cubicBezTo>
                                    <a:cubicBezTo>
                                      <a:pt x="187757" y="151217"/>
                                      <a:pt x="215799" y="25639"/>
                                      <a:pt x="248717" y="23201"/>
                                    </a:cubicBezTo>
                                    <a:cubicBezTo>
                                      <a:pt x="281635" y="20763"/>
                                      <a:pt x="327965" y="130491"/>
                                      <a:pt x="358445" y="132929"/>
                                    </a:cubicBezTo>
                                    <a:cubicBezTo>
                                      <a:pt x="388925" y="135367"/>
                                      <a:pt x="404775" y="40269"/>
                                      <a:pt x="431597" y="37831"/>
                                    </a:cubicBezTo>
                                    <a:cubicBezTo>
                                      <a:pt x="458420" y="35392"/>
                                      <a:pt x="492558" y="112202"/>
                                      <a:pt x="519380" y="118298"/>
                                    </a:cubicBezTo>
                                    <a:cubicBezTo>
                                      <a:pt x="546202" y="124394"/>
                                      <a:pt x="592532" y="74407"/>
                                      <a:pt x="592532" y="74407"/>
                                    </a:cubicBezTo>
                                    <a:lnTo>
                                      <a:pt x="592532" y="74407"/>
                                    </a:lnTo>
                                  </a:path>
                                </a:pathLst>
                              </a:cu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70" name="Straight Arrow Connector 4370"/>
                            <wps:cNvCnPr/>
                            <wps:spPr>
                              <a:xfrm>
                                <a:off x="592532" y="43891"/>
                                <a:ext cx="109805" cy="0"/>
                              </a:xfrm>
                              <a:prstGeom prst="straightConnector1">
                                <a:avLst/>
                              </a:prstGeom>
                              <a:ln>
                                <a:solidFill>
                                  <a:schemeClr val="tx1"/>
                                </a:solidFill>
                                <a:tailEnd type="triangle" w="med" len="med"/>
                              </a:ln>
                            </wps:spPr>
                            <wps:style>
                              <a:lnRef idx="1">
                                <a:schemeClr val="accent1"/>
                              </a:lnRef>
                              <a:fillRef idx="0">
                                <a:schemeClr val="accent1"/>
                              </a:fillRef>
                              <a:effectRef idx="0">
                                <a:schemeClr val="accent1"/>
                              </a:effectRef>
                              <a:fontRef idx="minor">
                                <a:schemeClr val="tx1"/>
                              </a:fontRef>
                            </wps:style>
                            <wps:bodyPr/>
                          </wps:wsp>
                        </wpg:grpSp>
                        <wpg:grpSp>
                          <wpg:cNvPr id="4371" name="Group 4371"/>
                          <wpg:cNvGrpSpPr/>
                          <wpg:grpSpPr>
                            <a:xfrm rot="18883136">
                              <a:off x="1332782" y="134937"/>
                              <a:ext cx="359410" cy="89535"/>
                              <a:chOff x="0" y="0"/>
                              <a:chExt cx="702337" cy="90000"/>
                            </a:xfrm>
                          </wpg:grpSpPr>
                          <wps:wsp>
                            <wps:cNvPr id="4372" name="Freeform 4372"/>
                            <wps:cNvSpPr/>
                            <wps:spPr>
                              <a:xfrm>
                                <a:off x="0" y="0"/>
                                <a:ext cx="592532" cy="90000"/>
                              </a:xfrm>
                              <a:custGeom>
                                <a:avLst/>
                                <a:gdLst>
                                  <a:gd name="connsiteX0" fmla="*/ 0 w 592532"/>
                                  <a:gd name="connsiteY0" fmla="*/ 89037 h 147637"/>
                                  <a:gd name="connsiteX1" fmla="*/ 87783 w 592532"/>
                                  <a:gd name="connsiteY1" fmla="*/ 1255 h 147637"/>
                                  <a:gd name="connsiteX2" fmla="*/ 160935 w 592532"/>
                                  <a:gd name="connsiteY2" fmla="*/ 147559 h 147637"/>
                                  <a:gd name="connsiteX3" fmla="*/ 248717 w 592532"/>
                                  <a:gd name="connsiteY3" fmla="*/ 23201 h 147637"/>
                                  <a:gd name="connsiteX4" fmla="*/ 358445 w 592532"/>
                                  <a:gd name="connsiteY4" fmla="*/ 132929 h 147637"/>
                                  <a:gd name="connsiteX5" fmla="*/ 431597 w 592532"/>
                                  <a:gd name="connsiteY5" fmla="*/ 37831 h 147637"/>
                                  <a:gd name="connsiteX6" fmla="*/ 519380 w 592532"/>
                                  <a:gd name="connsiteY6" fmla="*/ 118298 h 147637"/>
                                  <a:gd name="connsiteX7" fmla="*/ 592532 w 592532"/>
                                  <a:gd name="connsiteY7" fmla="*/ 74407 h 147637"/>
                                  <a:gd name="connsiteX8" fmla="*/ 592532 w 592532"/>
                                  <a:gd name="connsiteY8" fmla="*/ 74407 h 14763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592532" h="147637">
                                    <a:moveTo>
                                      <a:pt x="0" y="89037"/>
                                    </a:moveTo>
                                    <a:cubicBezTo>
                                      <a:pt x="30480" y="40269"/>
                                      <a:pt x="60961" y="-8499"/>
                                      <a:pt x="87783" y="1255"/>
                                    </a:cubicBezTo>
                                    <a:cubicBezTo>
                                      <a:pt x="114606" y="11009"/>
                                      <a:pt x="134113" y="143901"/>
                                      <a:pt x="160935" y="147559"/>
                                    </a:cubicBezTo>
                                    <a:cubicBezTo>
                                      <a:pt x="187757" y="151217"/>
                                      <a:pt x="215799" y="25639"/>
                                      <a:pt x="248717" y="23201"/>
                                    </a:cubicBezTo>
                                    <a:cubicBezTo>
                                      <a:pt x="281635" y="20763"/>
                                      <a:pt x="327965" y="130491"/>
                                      <a:pt x="358445" y="132929"/>
                                    </a:cubicBezTo>
                                    <a:cubicBezTo>
                                      <a:pt x="388925" y="135367"/>
                                      <a:pt x="404775" y="40269"/>
                                      <a:pt x="431597" y="37831"/>
                                    </a:cubicBezTo>
                                    <a:cubicBezTo>
                                      <a:pt x="458420" y="35392"/>
                                      <a:pt x="492558" y="112202"/>
                                      <a:pt x="519380" y="118298"/>
                                    </a:cubicBezTo>
                                    <a:cubicBezTo>
                                      <a:pt x="546202" y="124394"/>
                                      <a:pt x="592532" y="74407"/>
                                      <a:pt x="592532" y="74407"/>
                                    </a:cubicBezTo>
                                    <a:lnTo>
                                      <a:pt x="592532" y="74407"/>
                                    </a:lnTo>
                                  </a:path>
                                </a:pathLst>
                              </a:cu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73" name="Straight Arrow Connector 4373"/>
                            <wps:cNvCnPr/>
                            <wps:spPr>
                              <a:xfrm>
                                <a:off x="592532" y="43891"/>
                                <a:ext cx="109805" cy="0"/>
                              </a:xfrm>
                              <a:prstGeom prst="straightConnector1">
                                <a:avLst/>
                              </a:prstGeom>
                              <a:ln>
                                <a:solidFill>
                                  <a:schemeClr val="tx1"/>
                                </a:solidFill>
                                <a:tailEnd type="triangle" w="med" len="med"/>
                              </a:ln>
                            </wps:spPr>
                            <wps:style>
                              <a:lnRef idx="1">
                                <a:schemeClr val="accent1"/>
                              </a:lnRef>
                              <a:fillRef idx="0">
                                <a:schemeClr val="accent1"/>
                              </a:fillRef>
                              <a:effectRef idx="0">
                                <a:schemeClr val="accent1"/>
                              </a:effectRef>
                              <a:fontRef idx="minor">
                                <a:schemeClr val="tx1"/>
                              </a:fontRef>
                            </wps:style>
                            <wps:bodyPr/>
                          </wps:wsp>
                        </wpg:grpSp>
                        <wpg:grpSp>
                          <wpg:cNvPr id="4374" name="Group 4374"/>
                          <wpg:cNvGrpSpPr/>
                          <wpg:grpSpPr>
                            <a:xfrm rot="17216967">
                              <a:off x="1863306" y="837991"/>
                              <a:ext cx="359410" cy="89535"/>
                              <a:chOff x="0" y="0"/>
                              <a:chExt cx="702337" cy="90000"/>
                            </a:xfrm>
                          </wpg:grpSpPr>
                          <wps:wsp>
                            <wps:cNvPr id="4375" name="Freeform 4375"/>
                            <wps:cNvSpPr/>
                            <wps:spPr>
                              <a:xfrm>
                                <a:off x="0" y="0"/>
                                <a:ext cx="592532" cy="90000"/>
                              </a:xfrm>
                              <a:custGeom>
                                <a:avLst/>
                                <a:gdLst>
                                  <a:gd name="connsiteX0" fmla="*/ 0 w 592532"/>
                                  <a:gd name="connsiteY0" fmla="*/ 89037 h 147637"/>
                                  <a:gd name="connsiteX1" fmla="*/ 87783 w 592532"/>
                                  <a:gd name="connsiteY1" fmla="*/ 1255 h 147637"/>
                                  <a:gd name="connsiteX2" fmla="*/ 160935 w 592532"/>
                                  <a:gd name="connsiteY2" fmla="*/ 147559 h 147637"/>
                                  <a:gd name="connsiteX3" fmla="*/ 248717 w 592532"/>
                                  <a:gd name="connsiteY3" fmla="*/ 23201 h 147637"/>
                                  <a:gd name="connsiteX4" fmla="*/ 358445 w 592532"/>
                                  <a:gd name="connsiteY4" fmla="*/ 132929 h 147637"/>
                                  <a:gd name="connsiteX5" fmla="*/ 431597 w 592532"/>
                                  <a:gd name="connsiteY5" fmla="*/ 37831 h 147637"/>
                                  <a:gd name="connsiteX6" fmla="*/ 519380 w 592532"/>
                                  <a:gd name="connsiteY6" fmla="*/ 118298 h 147637"/>
                                  <a:gd name="connsiteX7" fmla="*/ 592532 w 592532"/>
                                  <a:gd name="connsiteY7" fmla="*/ 74407 h 147637"/>
                                  <a:gd name="connsiteX8" fmla="*/ 592532 w 592532"/>
                                  <a:gd name="connsiteY8" fmla="*/ 74407 h 14763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592532" h="147637">
                                    <a:moveTo>
                                      <a:pt x="0" y="89037"/>
                                    </a:moveTo>
                                    <a:cubicBezTo>
                                      <a:pt x="30480" y="40269"/>
                                      <a:pt x="60961" y="-8499"/>
                                      <a:pt x="87783" y="1255"/>
                                    </a:cubicBezTo>
                                    <a:cubicBezTo>
                                      <a:pt x="114606" y="11009"/>
                                      <a:pt x="134113" y="143901"/>
                                      <a:pt x="160935" y="147559"/>
                                    </a:cubicBezTo>
                                    <a:cubicBezTo>
                                      <a:pt x="187757" y="151217"/>
                                      <a:pt x="215799" y="25639"/>
                                      <a:pt x="248717" y="23201"/>
                                    </a:cubicBezTo>
                                    <a:cubicBezTo>
                                      <a:pt x="281635" y="20763"/>
                                      <a:pt x="327965" y="130491"/>
                                      <a:pt x="358445" y="132929"/>
                                    </a:cubicBezTo>
                                    <a:cubicBezTo>
                                      <a:pt x="388925" y="135367"/>
                                      <a:pt x="404775" y="40269"/>
                                      <a:pt x="431597" y="37831"/>
                                    </a:cubicBezTo>
                                    <a:cubicBezTo>
                                      <a:pt x="458420" y="35392"/>
                                      <a:pt x="492558" y="112202"/>
                                      <a:pt x="519380" y="118298"/>
                                    </a:cubicBezTo>
                                    <a:cubicBezTo>
                                      <a:pt x="546202" y="124394"/>
                                      <a:pt x="592532" y="74407"/>
                                      <a:pt x="592532" y="74407"/>
                                    </a:cubicBezTo>
                                    <a:lnTo>
                                      <a:pt x="592532" y="74407"/>
                                    </a:lnTo>
                                  </a:path>
                                </a:pathLst>
                              </a:cu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76" name="Straight Arrow Connector 4376"/>
                            <wps:cNvCnPr/>
                            <wps:spPr>
                              <a:xfrm>
                                <a:off x="592532" y="43891"/>
                                <a:ext cx="109805" cy="0"/>
                              </a:xfrm>
                              <a:prstGeom prst="straightConnector1">
                                <a:avLst/>
                              </a:prstGeom>
                              <a:ln>
                                <a:solidFill>
                                  <a:schemeClr val="tx1"/>
                                </a:solidFill>
                                <a:tailEnd type="triangle" w="med" len="med"/>
                              </a:ln>
                            </wps:spPr>
                            <wps:style>
                              <a:lnRef idx="1">
                                <a:schemeClr val="accent1"/>
                              </a:lnRef>
                              <a:fillRef idx="0">
                                <a:schemeClr val="accent1"/>
                              </a:fillRef>
                              <a:effectRef idx="0">
                                <a:schemeClr val="accent1"/>
                              </a:effectRef>
                              <a:fontRef idx="minor">
                                <a:schemeClr val="tx1"/>
                              </a:fontRef>
                            </wps:style>
                            <wps:bodyPr/>
                          </wps:wsp>
                        </wpg:grpSp>
                        <wpg:grpSp>
                          <wpg:cNvPr id="4377" name="Group 4377"/>
                          <wpg:cNvGrpSpPr/>
                          <wpg:grpSpPr>
                            <a:xfrm rot="14984368">
                              <a:off x="1656272" y="855244"/>
                              <a:ext cx="359410" cy="89535"/>
                              <a:chOff x="0" y="0"/>
                              <a:chExt cx="702337" cy="90000"/>
                            </a:xfrm>
                          </wpg:grpSpPr>
                          <wps:wsp>
                            <wps:cNvPr id="4378" name="Freeform 4378"/>
                            <wps:cNvSpPr/>
                            <wps:spPr>
                              <a:xfrm>
                                <a:off x="0" y="0"/>
                                <a:ext cx="592532" cy="90000"/>
                              </a:xfrm>
                              <a:custGeom>
                                <a:avLst/>
                                <a:gdLst>
                                  <a:gd name="connsiteX0" fmla="*/ 0 w 592532"/>
                                  <a:gd name="connsiteY0" fmla="*/ 89037 h 147637"/>
                                  <a:gd name="connsiteX1" fmla="*/ 87783 w 592532"/>
                                  <a:gd name="connsiteY1" fmla="*/ 1255 h 147637"/>
                                  <a:gd name="connsiteX2" fmla="*/ 160935 w 592532"/>
                                  <a:gd name="connsiteY2" fmla="*/ 147559 h 147637"/>
                                  <a:gd name="connsiteX3" fmla="*/ 248717 w 592532"/>
                                  <a:gd name="connsiteY3" fmla="*/ 23201 h 147637"/>
                                  <a:gd name="connsiteX4" fmla="*/ 358445 w 592532"/>
                                  <a:gd name="connsiteY4" fmla="*/ 132929 h 147637"/>
                                  <a:gd name="connsiteX5" fmla="*/ 431597 w 592532"/>
                                  <a:gd name="connsiteY5" fmla="*/ 37831 h 147637"/>
                                  <a:gd name="connsiteX6" fmla="*/ 519380 w 592532"/>
                                  <a:gd name="connsiteY6" fmla="*/ 118298 h 147637"/>
                                  <a:gd name="connsiteX7" fmla="*/ 592532 w 592532"/>
                                  <a:gd name="connsiteY7" fmla="*/ 74407 h 147637"/>
                                  <a:gd name="connsiteX8" fmla="*/ 592532 w 592532"/>
                                  <a:gd name="connsiteY8" fmla="*/ 74407 h 14763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592532" h="147637">
                                    <a:moveTo>
                                      <a:pt x="0" y="89037"/>
                                    </a:moveTo>
                                    <a:cubicBezTo>
                                      <a:pt x="30480" y="40269"/>
                                      <a:pt x="60961" y="-8499"/>
                                      <a:pt x="87783" y="1255"/>
                                    </a:cubicBezTo>
                                    <a:cubicBezTo>
                                      <a:pt x="114606" y="11009"/>
                                      <a:pt x="134113" y="143901"/>
                                      <a:pt x="160935" y="147559"/>
                                    </a:cubicBezTo>
                                    <a:cubicBezTo>
                                      <a:pt x="187757" y="151217"/>
                                      <a:pt x="215799" y="25639"/>
                                      <a:pt x="248717" y="23201"/>
                                    </a:cubicBezTo>
                                    <a:cubicBezTo>
                                      <a:pt x="281635" y="20763"/>
                                      <a:pt x="327965" y="130491"/>
                                      <a:pt x="358445" y="132929"/>
                                    </a:cubicBezTo>
                                    <a:cubicBezTo>
                                      <a:pt x="388925" y="135367"/>
                                      <a:pt x="404775" y="40269"/>
                                      <a:pt x="431597" y="37831"/>
                                    </a:cubicBezTo>
                                    <a:cubicBezTo>
                                      <a:pt x="458420" y="35392"/>
                                      <a:pt x="492558" y="112202"/>
                                      <a:pt x="519380" y="118298"/>
                                    </a:cubicBezTo>
                                    <a:cubicBezTo>
                                      <a:pt x="546202" y="124394"/>
                                      <a:pt x="592532" y="74407"/>
                                      <a:pt x="592532" y="74407"/>
                                    </a:cubicBezTo>
                                    <a:lnTo>
                                      <a:pt x="592532" y="74407"/>
                                    </a:lnTo>
                                  </a:path>
                                </a:pathLst>
                              </a:cu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79" name="Straight Arrow Connector 4379"/>
                            <wps:cNvCnPr/>
                            <wps:spPr>
                              <a:xfrm>
                                <a:off x="592532" y="43891"/>
                                <a:ext cx="109805" cy="0"/>
                              </a:xfrm>
                              <a:prstGeom prst="straightConnector1">
                                <a:avLst/>
                              </a:prstGeom>
                              <a:ln>
                                <a:solidFill>
                                  <a:schemeClr val="tx1"/>
                                </a:solidFill>
                                <a:tailEnd type="triangle" w="med" len="med"/>
                              </a:ln>
                            </wps:spPr>
                            <wps:style>
                              <a:lnRef idx="1">
                                <a:schemeClr val="accent1"/>
                              </a:lnRef>
                              <a:fillRef idx="0">
                                <a:schemeClr val="accent1"/>
                              </a:fillRef>
                              <a:effectRef idx="0">
                                <a:schemeClr val="accent1"/>
                              </a:effectRef>
                              <a:fontRef idx="minor">
                                <a:schemeClr val="tx1"/>
                              </a:fontRef>
                            </wps:style>
                            <wps:bodyPr/>
                          </wps:wsp>
                        </wpg:grpSp>
                        <wpg:grpSp>
                          <wpg:cNvPr id="4380" name="Group 4380"/>
                          <wpg:cNvGrpSpPr/>
                          <wpg:grpSpPr>
                            <a:xfrm rot="4296748">
                              <a:off x="2139351" y="2425251"/>
                              <a:ext cx="359410" cy="89535"/>
                              <a:chOff x="0" y="0"/>
                              <a:chExt cx="702337" cy="90000"/>
                            </a:xfrm>
                          </wpg:grpSpPr>
                          <wps:wsp>
                            <wps:cNvPr id="4381" name="Freeform 4381"/>
                            <wps:cNvSpPr/>
                            <wps:spPr>
                              <a:xfrm>
                                <a:off x="0" y="0"/>
                                <a:ext cx="592532" cy="90000"/>
                              </a:xfrm>
                              <a:custGeom>
                                <a:avLst/>
                                <a:gdLst>
                                  <a:gd name="connsiteX0" fmla="*/ 0 w 592532"/>
                                  <a:gd name="connsiteY0" fmla="*/ 89037 h 147637"/>
                                  <a:gd name="connsiteX1" fmla="*/ 87783 w 592532"/>
                                  <a:gd name="connsiteY1" fmla="*/ 1255 h 147637"/>
                                  <a:gd name="connsiteX2" fmla="*/ 160935 w 592532"/>
                                  <a:gd name="connsiteY2" fmla="*/ 147559 h 147637"/>
                                  <a:gd name="connsiteX3" fmla="*/ 248717 w 592532"/>
                                  <a:gd name="connsiteY3" fmla="*/ 23201 h 147637"/>
                                  <a:gd name="connsiteX4" fmla="*/ 358445 w 592532"/>
                                  <a:gd name="connsiteY4" fmla="*/ 132929 h 147637"/>
                                  <a:gd name="connsiteX5" fmla="*/ 431597 w 592532"/>
                                  <a:gd name="connsiteY5" fmla="*/ 37831 h 147637"/>
                                  <a:gd name="connsiteX6" fmla="*/ 519380 w 592532"/>
                                  <a:gd name="connsiteY6" fmla="*/ 118298 h 147637"/>
                                  <a:gd name="connsiteX7" fmla="*/ 592532 w 592532"/>
                                  <a:gd name="connsiteY7" fmla="*/ 74407 h 147637"/>
                                  <a:gd name="connsiteX8" fmla="*/ 592532 w 592532"/>
                                  <a:gd name="connsiteY8" fmla="*/ 74407 h 14763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592532" h="147637">
                                    <a:moveTo>
                                      <a:pt x="0" y="89037"/>
                                    </a:moveTo>
                                    <a:cubicBezTo>
                                      <a:pt x="30480" y="40269"/>
                                      <a:pt x="60961" y="-8499"/>
                                      <a:pt x="87783" y="1255"/>
                                    </a:cubicBezTo>
                                    <a:cubicBezTo>
                                      <a:pt x="114606" y="11009"/>
                                      <a:pt x="134113" y="143901"/>
                                      <a:pt x="160935" y="147559"/>
                                    </a:cubicBezTo>
                                    <a:cubicBezTo>
                                      <a:pt x="187757" y="151217"/>
                                      <a:pt x="215799" y="25639"/>
                                      <a:pt x="248717" y="23201"/>
                                    </a:cubicBezTo>
                                    <a:cubicBezTo>
                                      <a:pt x="281635" y="20763"/>
                                      <a:pt x="327965" y="130491"/>
                                      <a:pt x="358445" y="132929"/>
                                    </a:cubicBezTo>
                                    <a:cubicBezTo>
                                      <a:pt x="388925" y="135367"/>
                                      <a:pt x="404775" y="40269"/>
                                      <a:pt x="431597" y="37831"/>
                                    </a:cubicBezTo>
                                    <a:cubicBezTo>
                                      <a:pt x="458420" y="35392"/>
                                      <a:pt x="492558" y="112202"/>
                                      <a:pt x="519380" y="118298"/>
                                    </a:cubicBezTo>
                                    <a:cubicBezTo>
                                      <a:pt x="546202" y="124394"/>
                                      <a:pt x="592532" y="74407"/>
                                      <a:pt x="592532" y="74407"/>
                                    </a:cubicBezTo>
                                    <a:lnTo>
                                      <a:pt x="592532" y="74407"/>
                                    </a:lnTo>
                                  </a:path>
                                </a:pathLst>
                              </a:cu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82" name="Straight Arrow Connector 4382"/>
                            <wps:cNvCnPr/>
                            <wps:spPr>
                              <a:xfrm>
                                <a:off x="592532" y="43891"/>
                                <a:ext cx="109805" cy="0"/>
                              </a:xfrm>
                              <a:prstGeom prst="straightConnector1">
                                <a:avLst/>
                              </a:prstGeom>
                              <a:ln>
                                <a:solidFill>
                                  <a:schemeClr val="tx1"/>
                                </a:solidFill>
                                <a:tailEnd type="triangle" w="med" len="med"/>
                              </a:ln>
                            </wps:spPr>
                            <wps:style>
                              <a:lnRef idx="1">
                                <a:schemeClr val="accent1"/>
                              </a:lnRef>
                              <a:fillRef idx="0">
                                <a:schemeClr val="accent1"/>
                              </a:fillRef>
                              <a:effectRef idx="0">
                                <a:schemeClr val="accent1"/>
                              </a:effectRef>
                              <a:fontRef idx="minor">
                                <a:schemeClr val="tx1"/>
                              </a:fontRef>
                            </wps:style>
                            <wps:bodyPr/>
                          </wps:wsp>
                        </wpg:grpSp>
                        <wpg:grpSp>
                          <wpg:cNvPr id="4383" name="Group 4383"/>
                          <wpg:cNvGrpSpPr/>
                          <wpg:grpSpPr>
                            <a:xfrm rot="6476738">
                              <a:off x="1699404" y="2459757"/>
                              <a:ext cx="359410" cy="89535"/>
                              <a:chOff x="0" y="0"/>
                              <a:chExt cx="702337" cy="90000"/>
                            </a:xfrm>
                          </wpg:grpSpPr>
                          <wps:wsp>
                            <wps:cNvPr id="4384" name="Freeform 4384"/>
                            <wps:cNvSpPr/>
                            <wps:spPr>
                              <a:xfrm>
                                <a:off x="0" y="0"/>
                                <a:ext cx="592532" cy="90000"/>
                              </a:xfrm>
                              <a:custGeom>
                                <a:avLst/>
                                <a:gdLst>
                                  <a:gd name="connsiteX0" fmla="*/ 0 w 592532"/>
                                  <a:gd name="connsiteY0" fmla="*/ 89037 h 147637"/>
                                  <a:gd name="connsiteX1" fmla="*/ 87783 w 592532"/>
                                  <a:gd name="connsiteY1" fmla="*/ 1255 h 147637"/>
                                  <a:gd name="connsiteX2" fmla="*/ 160935 w 592532"/>
                                  <a:gd name="connsiteY2" fmla="*/ 147559 h 147637"/>
                                  <a:gd name="connsiteX3" fmla="*/ 248717 w 592532"/>
                                  <a:gd name="connsiteY3" fmla="*/ 23201 h 147637"/>
                                  <a:gd name="connsiteX4" fmla="*/ 358445 w 592532"/>
                                  <a:gd name="connsiteY4" fmla="*/ 132929 h 147637"/>
                                  <a:gd name="connsiteX5" fmla="*/ 431597 w 592532"/>
                                  <a:gd name="connsiteY5" fmla="*/ 37831 h 147637"/>
                                  <a:gd name="connsiteX6" fmla="*/ 519380 w 592532"/>
                                  <a:gd name="connsiteY6" fmla="*/ 118298 h 147637"/>
                                  <a:gd name="connsiteX7" fmla="*/ 592532 w 592532"/>
                                  <a:gd name="connsiteY7" fmla="*/ 74407 h 147637"/>
                                  <a:gd name="connsiteX8" fmla="*/ 592532 w 592532"/>
                                  <a:gd name="connsiteY8" fmla="*/ 74407 h 14763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592532" h="147637">
                                    <a:moveTo>
                                      <a:pt x="0" y="89037"/>
                                    </a:moveTo>
                                    <a:cubicBezTo>
                                      <a:pt x="30480" y="40269"/>
                                      <a:pt x="60961" y="-8499"/>
                                      <a:pt x="87783" y="1255"/>
                                    </a:cubicBezTo>
                                    <a:cubicBezTo>
                                      <a:pt x="114606" y="11009"/>
                                      <a:pt x="134113" y="143901"/>
                                      <a:pt x="160935" y="147559"/>
                                    </a:cubicBezTo>
                                    <a:cubicBezTo>
                                      <a:pt x="187757" y="151217"/>
                                      <a:pt x="215799" y="25639"/>
                                      <a:pt x="248717" y="23201"/>
                                    </a:cubicBezTo>
                                    <a:cubicBezTo>
                                      <a:pt x="281635" y="20763"/>
                                      <a:pt x="327965" y="130491"/>
                                      <a:pt x="358445" y="132929"/>
                                    </a:cubicBezTo>
                                    <a:cubicBezTo>
                                      <a:pt x="388925" y="135367"/>
                                      <a:pt x="404775" y="40269"/>
                                      <a:pt x="431597" y="37831"/>
                                    </a:cubicBezTo>
                                    <a:cubicBezTo>
                                      <a:pt x="458420" y="35392"/>
                                      <a:pt x="492558" y="112202"/>
                                      <a:pt x="519380" y="118298"/>
                                    </a:cubicBezTo>
                                    <a:cubicBezTo>
                                      <a:pt x="546202" y="124394"/>
                                      <a:pt x="592532" y="74407"/>
                                      <a:pt x="592532" y="74407"/>
                                    </a:cubicBezTo>
                                    <a:lnTo>
                                      <a:pt x="592532" y="74407"/>
                                    </a:lnTo>
                                  </a:path>
                                </a:pathLst>
                              </a:cu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85" name="Straight Arrow Connector 4385"/>
                            <wps:cNvCnPr/>
                            <wps:spPr>
                              <a:xfrm>
                                <a:off x="592532" y="43891"/>
                                <a:ext cx="109805" cy="0"/>
                              </a:xfrm>
                              <a:prstGeom prst="straightConnector1">
                                <a:avLst/>
                              </a:prstGeom>
                              <a:ln>
                                <a:solidFill>
                                  <a:schemeClr val="tx1"/>
                                </a:solidFill>
                                <a:tailEnd type="triangle" w="med" len="med"/>
                              </a:ln>
                            </wps:spPr>
                            <wps:style>
                              <a:lnRef idx="1">
                                <a:schemeClr val="accent1"/>
                              </a:lnRef>
                              <a:fillRef idx="0">
                                <a:schemeClr val="accent1"/>
                              </a:fillRef>
                              <a:effectRef idx="0">
                                <a:schemeClr val="accent1"/>
                              </a:effectRef>
                              <a:fontRef idx="minor">
                                <a:schemeClr val="tx1"/>
                              </a:fontRef>
                            </wps:style>
                            <wps:bodyPr/>
                          </wps:wsp>
                        </wpg:grpSp>
                        <wps:wsp>
                          <wps:cNvPr id="4386" name="Straight Arrow Connector 4386"/>
                          <wps:cNvCnPr/>
                          <wps:spPr>
                            <a:xfrm flipH="1" flipV="1">
                              <a:off x="2906802" y="2200964"/>
                              <a:ext cx="101196" cy="219954"/>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4387" name="Text Box 4387"/>
                          <wps:cNvSpPr txBox="1"/>
                          <wps:spPr>
                            <a:xfrm>
                              <a:off x="2305897" y="2355195"/>
                              <a:ext cx="2418386" cy="428394"/>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2C90721" w14:textId="77777777" w:rsidR="005C1176" w:rsidRPr="00255680" w:rsidRDefault="005C1176" w:rsidP="000057BE">
                                <w:pPr>
                                  <w:jc w:val="center"/>
                                  <w:rPr>
                                    <w:rFonts w:asciiTheme="majorBidi" w:hAnsiTheme="majorBidi" w:cstheme="majorBidi"/>
                                    <w:sz w:val="16"/>
                                    <w:szCs w:val="16"/>
                                    <w:lang w:val="en-GB"/>
                                  </w:rPr>
                                </w:pPr>
                                <w:r w:rsidRPr="00255680">
                                  <w:rPr>
                                    <w:rFonts w:asciiTheme="majorBidi" w:hAnsiTheme="majorBidi" w:cstheme="majorBidi"/>
                                    <w:sz w:val="16"/>
                                    <w:szCs w:val="16"/>
                                    <w:lang w:val="en-GB"/>
                                  </w:rPr>
                                  <w:t>Transmitted photon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388" name="Text Box 4388"/>
                          <wps:cNvSpPr txBox="1"/>
                          <wps:spPr>
                            <a:xfrm>
                              <a:off x="-840629" y="2106073"/>
                              <a:ext cx="2107960" cy="434051"/>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7E95323" w14:textId="77777777" w:rsidR="005C1176" w:rsidRPr="00255680" w:rsidRDefault="005C1176" w:rsidP="000057BE">
                                <w:pPr>
                                  <w:jc w:val="center"/>
                                  <w:rPr>
                                    <w:rFonts w:asciiTheme="majorBidi" w:hAnsiTheme="majorBidi" w:cstheme="majorBidi"/>
                                    <w:sz w:val="16"/>
                                    <w:szCs w:val="16"/>
                                    <w:lang w:val="en-GB"/>
                                  </w:rPr>
                                </w:pPr>
                                <w:r w:rsidRPr="00255680">
                                  <w:rPr>
                                    <w:rFonts w:asciiTheme="majorBidi" w:hAnsiTheme="majorBidi" w:cstheme="majorBidi"/>
                                    <w:sz w:val="16"/>
                                    <w:szCs w:val="16"/>
                                    <w:lang w:val="en-GB"/>
                                  </w:rPr>
                                  <w:t>Incident photon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389" name="Straight Arrow Connector 4389"/>
                          <wps:cNvCnPr/>
                          <wps:spPr>
                            <a:xfrm flipV="1">
                              <a:off x="879244" y="354912"/>
                              <a:ext cx="241707" cy="474369"/>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4390" name="Straight Arrow Connector 4390"/>
                          <wps:cNvCnPr/>
                          <wps:spPr>
                            <a:xfrm flipV="1">
                              <a:off x="879276" y="570573"/>
                              <a:ext cx="300676" cy="258708"/>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4391" name="Text Box 4391"/>
                          <wps:cNvSpPr txBox="1"/>
                          <wps:spPr>
                            <a:xfrm>
                              <a:off x="-658651" y="697931"/>
                              <a:ext cx="1876147" cy="306098"/>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403502D" w14:textId="77777777" w:rsidR="005C1176" w:rsidRPr="00255680" w:rsidRDefault="005C1176" w:rsidP="000057BE">
                                <w:pPr>
                                  <w:rPr>
                                    <w:rFonts w:asciiTheme="majorBidi" w:hAnsiTheme="majorBidi" w:cstheme="majorBidi"/>
                                    <w:sz w:val="16"/>
                                    <w:szCs w:val="16"/>
                                    <w:lang w:val="en-GB"/>
                                  </w:rPr>
                                </w:pPr>
                                <w:r w:rsidRPr="00255680">
                                  <w:rPr>
                                    <w:rFonts w:asciiTheme="majorBidi" w:hAnsiTheme="majorBidi" w:cstheme="majorBidi"/>
                                    <w:sz w:val="16"/>
                                    <w:szCs w:val="16"/>
                                    <w:lang w:val="en-GB"/>
                                  </w:rPr>
                                  <w:t>Absorbed photon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392" name="Straight Arrow Connector 4392"/>
                          <wps:cNvCnPr/>
                          <wps:spPr>
                            <a:xfrm flipH="1" flipV="1">
                              <a:off x="1561318" y="147878"/>
                              <a:ext cx="658468" cy="26795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4393" name="Straight Arrow Connector 4393"/>
                          <wps:cNvCnPr/>
                          <wps:spPr>
                            <a:xfrm flipH="1">
                              <a:off x="2142096" y="599722"/>
                              <a:ext cx="192515" cy="198324"/>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4394" name="Text Box 4394"/>
                          <wps:cNvSpPr txBox="1"/>
                          <wps:spPr>
                            <a:xfrm>
                              <a:off x="2113493" y="341955"/>
                              <a:ext cx="2174864" cy="368634"/>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FBA2A26" w14:textId="77777777" w:rsidR="005C1176" w:rsidRPr="00255680" w:rsidRDefault="005C1176" w:rsidP="000057BE">
                                <w:pPr>
                                  <w:rPr>
                                    <w:rFonts w:asciiTheme="majorBidi" w:hAnsiTheme="majorBidi" w:cstheme="majorBidi"/>
                                    <w:sz w:val="16"/>
                                    <w:szCs w:val="16"/>
                                    <w:lang w:val="en-GB"/>
                                  </w:rPr>
                                </w:pPr>
                                <w:r w:rsidRPr="00255680">
                                  <w:rPr>
                                    <w:rFonts w:asciiTheme="majorBidi" w:hAnsiTheme="majorBidi" w:cstheme="majorBidi"/>
                                    <w:sz w:val="16"/>
                                    <w:szCs w:val="16"/>
                                    <w:lang w:val="en-GB"/>
                                  </w:rPr>
                                  <w:t>Scattered photon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4395" name="Text Box 44"/>
                        <wps:cNvSpPr txBox="1"/>
                        <wps:spPr>
                          <a:xfrm>
                            <a:off x="-1494050" y="3009557"/>
                            <a:ext cx="6373959" cy="597391"/>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063939E" w14:textId="77777777" w:rsidR="005C1176" w:rsidRDefault="005C1176" w:rsidP="002E604E">
                              <w:pPr>
                                <w:jc w:val="center"/>
                                <w:rPr>
                                  <w:rFonts w:asciiTheme="majorBidi" w:hAnsiTheme="majorBidi" w:cstheme="majorBidi"/>
                                  <w:lang w:val="en-GB"/>
                                </w:rPr>
                              </w:pPr>
                              <w:r w:rsidRPr="002E604E">
                                <w:rPr>
                                  <w:rFonts w:asciiTheme="majorBidi" w:hAnsiTheme="majorBidi" w:cstheme="majorBidi"/>
                                  <w:b/>
                                  <w:bCs/>
                                  <w:lang w:val="en-GB"/>
                                </w:rPr>
                                <w:t>Figure 3.</w:t>
                              </w:r>
                              <w:r>
                                <w:rPr>
                                  <w:rFonts w:asciiTheme="majorBidi" w:hAnsiTheme="majorBidi" w:cstheme="majorBidi"/>
                                  <w:lang w:val="en-GB"/>
                                </w:rPr>
                                <w:t xml:space="preserve"> Incidence of radiative energy on a particulate media </w:t>
                              </w:r>
                            </w:p>
                          </w:txbxContent>
                        </wps:txbx>
                        <wps:bodyPr rot="0" spcFirstLastPara="0"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62EC761" id="Group 4268" o:spid="_x0000_s1082" style="position:absolute;left:0;text-align:left;margin-left:91.1pt;margin-top:4.55pt;width:286.1pt;height:192.8pt;z-index:251657216;mso-width-relative:margin;mso-height-relative:margin" coordorigin="-14940" coordsize="63739,3606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">
                <v:group id="Group 4269" o:spid="_x0000_s1083" style="position:absolute;left:-10357;width:55634;height:27835" coordorigin="-8406" coordsize="55649,278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">
                  <v:shapetype id="_x0000_t16" coordsize="21600,21600" o:spt="16" adj="5400" path="m@0,l0@0,,21600@1,21600,21600@2,21600,xem0@0nfl@1@0,21600,em@1@0nfl@1,21600e">
                    <v:stroke joinstyle="miter"/>
                    <v:formulas>
                      <v:f eqn="val #0"/>
                      <v:f eqn="sum width 0 #0"/>
                      <v:f eqn="sum height 0 #0"/>
                      <v:f eqn="mid height #0"/>
                      <v:f eqn="prod @1 1 2"/>
                      <v:f eqn="prod @2 1 2"/>
                      <v:f eqn="mid width #0"/>
                    </v:formulas>
                    <v:path o:extrusionok="f" gradientshapeok="t" limo="10800,10800" o:connecttype="custom" o:connectlocs="@6,0;@4,@0;0,@3;@4,21600;@1,@3;21600,@5" o:connectangles="270,270,180,90,0,0" textboxrect="0,@0,@1,21600"/>
                    <v:handles>
                      <v:h position="topLeft,#0" switch="" yrange="0,21600"/>
                    </v:handles>
                    <o:complex v:ext="view"/>
                  </v:shapetype>
                  <v:shape id="Cube 4270" o:spid="_x0000_s1084" type="#_x0000_t16" style="position:absolute;left:13629;top:10450;width:12162;height:12161;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" filled="f" strokecolor="black [3213]" strokeweight="1pt"/>
                  <v:oval id="Oval 4271" o:spid="_x0000_s1085" style="position:absolute;left:17684;top:14590;width:720;height:7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" fillcolor="#404040 [2429]" stroked="f" strokeweight="2pt"/>
                  <v:oval id="Oval 4272" o:spid="_x0000_s1086" style="position:absolute;left:19150;top:16057;width:720;height:7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" fillcolor="#404040 [2429]" stroked="f" strokeweight="2pt"/>
                  <v:oval id="Oval 4273" o:spid="_x0000_s1087" style="position:absolute;left:17684;top:16575;width:717;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" fillcolor="#404040 [2429]" stroked="f" strokeweight="2pt"/>
                  <v:oval id="Oval 4274" o:spid="_x0000_s1088" style="position:absolute;left:17511;top:18386;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" fillcolor="#404040 [2429]" stroked="f" strokeweight="2pt"/>
                  <v:oval id="Oval 4275" o:spid="_x0000_s1089" style="position:absolute;left:17597;top:20629;width:718;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" fillcolor="#404040 [2429]" stroked="f" strokeweight="2pt"/>
                  <v:oval id="Oval 4276" o:spid="_x0000_s1090" style="position:absolute;left:20185;top:12175;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" fillcolor="#404040 [2429]" stroked="f" strokeweight="2pt"/>
                  <v:oval id="Oval 4277" o:spid="_x0000_s1091" style="position:absolute;left:19150;top:19680;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" fillcolor="#404040 [2429]" stroked="f" strokeweight="2pt"/>
                  <v:oval id="Oval 4278" o:spid="_x0000_s1092" style="position:absolute;left:19150;top:18127;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" fillcolor="#404040 [2429]" stroked="f" strokeweight="2pt"/>
                  <v:oval id="Oval 4279" o:spid="_x0000_s1093" style="position:absolute;left:20358;top:21319;width:717;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" fillcolor="#404040 [2429]" stroked="f" strokeweight="2pt"/>
                  <v:oval id="Oval 4280" o:spid="_x0000_s1094" style="position:absolute;left:19927;top:14763;width:717;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" fillcolor="#404040 [2429]" stroked="f" strokeweight="2pt"/>
                  <v:oval id="Oval 4281" o:spid="_x0000_s1095" style="position:absolute;left:22161;top:15339;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" fillcolor="#404040 [2429]" stroked="f" strokeweight="2pt"/>
                  <v:oval id="Oval 4282" o:spid="_x0000_s1096" style="position:absolute;left:23550;top:15971;width:717;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" fillcolor="#404040 [2429]" stroked="f" strokeweight="2pt"/>
                  <v:oval id="Oval 4283" o:spid="_x0000_s1097" style="position:absolute;left:24240;top:14590;width:717;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" fillcolor="#404040 [2429]" stroked="f" strokeweight="2pt"/>
                  <v:oval id="Oval 4284" o:spid="_x0000_s1098" style="position:absolute;left:22342;top:17523;width:717;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" fillcolor="#404040 [2429]" stroked="f" strokeweight="2pt"/>
                  <v:oval id="Oval 4285" o:spid="_x0000_s1099" style="position:absolute;left:24412;top:17782;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" fillcolor="#404040 [2429]" stroked="f" strokeweight="2pt"/>
                  <v:oval id="Oval 4286" o:spid="_x0000_s1100" style="position:absolute;left:18633;top:10881;width:717;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" fillcolor="#404040 [2429]" stroked="f" strokeweight="2pt"/>
                  <v:oval id="Oval 4287" o:spid="_x0000_s1101" style="position:absolute;left:15355;top:10881;width:717;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" fillcolor="#404040 [2429]" stroked="f" strokeweight="2pt"/>
                  <v:oval id="Oval 4288" o:spid="_x0000_s1102" style="position:absolute;left:23377;top:19076;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" fillcolor="#404040 [2429]" stroked="f" strokeweight="2pt"/>
                  <v:oval id="Oval 4289" o:spid="_x0000_s1103" style="position:absolute;left:16994;top:12089;width:717;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" fillcolor="#404040 [2429]" stroked="f" strokeweight="2pt"/>
                  <v:oval id="Oval 4290" o:spid="_x0000_s1104" style="position:absolute;left:24326;top:20629;width:718;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" fillcolor="#404040 [2429]" stroked="f" strokeweight="2pt"/>
                  <v:oval id="Oval 4291" o:spid="_x0000_s1105" style="position:absolute;left:17080;top:10881;width:717;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" fillcolor="#404040 [2429]" stroked="f" strokeweight="2pt"/>
                  <v:oval id="Oval 4292" o:spid="_x0000_s1106" style="position:absolute;left:22428;top:20629;width:718;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" fillcolor="#404040 [2429]" stroked="f" strokeweight="2pt"/>
                  <v:oval id="Oval 4293" o:spid="_x0000_s1107" style="position:absolute;left:22083;top:12175;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" fillcolor="#404040 [2429]" stroked="f" strokeweight="2pt"/>
                  <v:oval id="Oval 4294" o:spid="_x0000_s1108" style="position:absolute;left:20875;top:18300;width:718;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" fillcolor="#404040 [2429]" stroked="f" strokeweight="2pt"/>
                  <v:oval id="Oval 4295" o:spid="_x0000_s1109" style="position:absolute;left:20789;top:16316;width:718;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" fillcolor="#404040 [2429]" stroked="f" strokeweight="2pt"/>
                  <v:oval id="Oval 4296" o:spid="_x0000_s1110" style="position:absolute;left:18633;top:12348;width:717;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" fillcolor="#404040 [2429]" stroked="f" strokeweight="2pt"/>
                  <v:oval id="Oval 4297" o:spid="_x0000_s1111" style="position:absolute;left:20703;top:11140;width:717;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" fillcolor="#404040 [2429]" stroked="f" strokeweight="2pt"/>
                  <v:oval id="Oval 4298" o:spid="_x0000_s1112" style="position:absolute;left:21997;top:10881;width:717;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" fillcolor="#404040 [2429]" stroked="f" strokeweight="2pt"/>
                  <v:oval id="Oval 4299" o:spid="_x0000_s1113" style="position:absolute;left:23205;top:12261;width:717;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" fillcolor="#404040 [2429]" stroked="f" strokeweight="2pt"/>
                  <v:oval id="Oval 4300" o:spid="_x0000_s1114" style="position:absolute;left:14147;top:12434;width:717;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" fillcolor="#404040 [2429]" stroked="f" strokeweight="2pt"/>
                  <v:oval id="Oval 4301" o:spid="_x0000_s1115" style="position:absolute;left:15441;top:20025;width:717;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" fillcolor="#404040 [2429]" stroked="f" strokeweight="2pt"/>
                  <v:oval id="Oval 4302" o:spid="_x0000_s1116" style="position:absolute;left:14923;top:18300;width:718;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" fillcolor="#404040 [2429]" stroked="f" strokeweight="2pt"/>
                  <v:oval id="Oval 4303" o:spid="_x0000_s1117" style="position:absolute;left:13974;top:18731;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" fillcolor="#404040 [2429]" stroked="f" strokeweight="2pt"/>
                  <v:oval id="Oval 4304" o:spid="_x0000_s1118" style="position:absolute;left:14147;top:17006;width:717;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" fillcolor="#404040 [2429]" stroked="f" strokeweight="2pt"/>
                  <v:oval id="Oval 4305" o:spid="_x0000_s1119" style="position:absolute;left:15441;top:17092;width:717;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" fillcolor="#404040 [2429]" stroked="f" strokeweight="2pt"/>
                  <v:oval id="Oval 4306" o:spid="_x0000_s1120" style="position:absolute;left:13888;top:15022;width:718;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" fillcolor="#404040 [2429]" stroked="f" strokeweight="2pt"/>
                  <v:oval id="Oval 4307" o:spid="_x0000_s1121" style="position:absolute;left:15355;top:15539;width:717;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" fillcolor="#404040 [2429]" stroked="f" strokeweight="2pt"/>
                  <v:oval id="Oval 4308" o:spid="_x0000_s1122" style="position:absolute;left:15009;top:13900;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" fillcolor="#404040 [2429]" stroked="f" strokeweight="2pt"/>
                  <v:group id="Group 4309" o:spid="_x0000_s1123" style="position:absolute;left:7763;top:11485;width:3594;height:895" coordsize="7023,9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">
                    <v:shape id="Freeform 4310" o:spid="_x0000_s1124" style="position:absolute;width:5925;height:900;visibility:visible;mso-wrap-style:square;v-text-anchor:middle" coordsize="592532,1476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" path="m,89037c30480,40269,60961,-8499,87783,1255v26823,9754,46330,142646,73152,146304c187757,151217,215799,25639,248717,23201v32918,-2438,79248,107290,109728,109728c388925,135367,404775,40269,431597,37831v26823,-2439,60961,74371,87783,80467c546202,124394,592532,74407,592532,74407r,e" filled="f" strokecolor="black [3213]">
                      <v:path arrowok="t" o:connecttype="custom" o:connectlocs="0,54277;87783,765;160935,89952;248717,14143;358445,81034;431597,23062;519380,72115;592532,45359;592532,45359" o:connectangles="0,0,0,0,0,0,0,0,0"/>
                    </v:shape>
                    <v:shape id="Straight Arrow Connector 4311" o:spid="_x0000_s1125" type="#_x0000_t32" style="position:absolute;left:5925;top:438;width:109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" strokecolor="black [3213]">
                      <v:stroke endarrow="block"/>
                    </v:shape>
                  </v:group>
                  <v:group id="Group 4312" o:spid="_x0000_s1126" style="position:absolute;left:9316;top:12951;width:3594;height:896" coordsize="7023,9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">
                    <v:shape id="Freeform 4313" o:spid="_x0000_s1127" style="position:absolute;width:5925;height:900;visibility:visible;mso-wrap-style:square;v-text-anchor:middle" coordsize="592532,1476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" path="m,89037c30480,40269,60961,-8499,87783,1255v26823,9754,46330,142646,73152,146304c187757,151217,215799,25639,248717,23201v32918,-2438,79248,107290,109728,109728c388925,135367,404775,40269,431597,37831v26823,-2439,60961,74371,87783,80467c546202,124394,592532,74407,592532,74407r,e" filled="f" strokecolor="black [3213]">
                      <v:path arrowok="t" o:connecttype="custom" o:connectlocs="0,54277;87783,765;160935,89952;248717,14143;358445,81034;431597,23062;519380,72115;592532,45359;592532,45359" o:connectangles="0,0,0,0,0,0,0,0,0"/>
                    </v:shape>
                    <v:shape id="Straight Arrow Connector 4314" o:spid="_x0000_s1128" type="#_x0000_t32" style="position:absolute;left:5925;top:438;width:109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" strokecolor="black [3213]">
                      <v:stroke endarrow="block"/>
                    </v:shape>
                  </v:group>
                  <v:group id="Group 4315" o:spid="_x0000_s1129" style="position:absolute;left:7850;top:14763;width:3594;height:895" coordsize="7023,9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">
                    <v:shape id="Freeform 4316" o:spid="_x0000_s1130" style="position:absolute;width:5925;height:900;visibility:visible;mso-wrap-style:square;v-text-anchor:middle" coordsize="592532,1476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" path="m,89037c30480,40269,60961,-8499,87783,1255v26823,9754,46330,142646,73152,146304c187757,151217,215799,25639,248717,23201v32918,-2438,79248,107290,109728,109728c388925,135367,404775,40269,431597,37831v26823,-2439,60961,74371,87783,80467c546202,124394,592532,74407,592532,74407r,e" filled="f" strokecolor="black [3213]">
                      <v:path arrowok="t" o:connecttype="custom" o:connectlocs="0,54277;87783,765;160935,89952;248717,14143;358445,81034;431597,23062;519380,72115;592532,45359;592532,45359" o:connectangles="0,0,0,0,0,0,0,0,0"/>
                    </v:shape>
                    <v:shape id="Straight Arrow Connector 4317" o:spid="_x0000_s1131" type="#_x0000_t32" style="position:absolute;left:5925;top:438;width:109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" strokecolor="black [3213]">
                      <v:stroke endarrow="block"/>
                    </v:shape>
                  </v:group>
                  <v:group id="Group 4318" o:spid="_x0000_s1132" style="position:absolute;left:9230;top:16575;width:3594;height:895" coordsize="7023,9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">
                    <v:shape id="Freeform 4319" o:spid="_x0000_s1133" style="position:absolute;width:5925;height:900;visibility:visible;mso-wrap-style:square;v-text-anchor:middle" coordsize="592532,1476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" path="m,89037c30480,40269,60961,-8499,87783,1255v26823,9754,46330,142646,73152,146304c187757,151217,215799,25639,248717,23201v32918,-2438,79248,107290,109728,109728c388925,135367,404775,40269,431597,37831v26823,-2439,60961,74371,87783,80467c546202,124394,592532,74407,592532,74407r,e" filled="f" strokecolor="black [3213]">
                      <v:path arrowok="t" o:connecttype="custom" o:connectlocs="0,54277;87783,765;160935,89952;248717,14143;358445,81034;431597,23062;519380,72115;592532,45359;592532,45359" o:connectangles="0,0,0,0,0,0,0,0,0"/>
                    </v:shape>
                    <v:shape id="Straight Arrow Connector 4320" o:spid="_x0000_s1134" type="#_x0000_t32" style="position:absolute;left:5925;top:438;width:109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" strokecolor="black [3213]">
                      <v:stroke endarrow="block"/>
                    </v:shape>
                  </v:group>
                  <v:group id="Group 4321" o:spid="_x0000_s1135" style="position:absolute;left:8195;top:18214;width:3594;height:895" coordsize="7023,9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">
                    <v:shape id="Freeform 4322" o:spid="_x0000_s1136" style="position:absolute;width:5925;height:900;visibility:visible;mso-wrap-style:square;v-text-anchor:middle" coordsize="592532,1476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" path="m,89037c30480,40269,60961,-8499,87783,1255v26823,9754,46330,142646,73152,146304c187757,151217,215799,25639,248717,23201v32918,-2438,79248,107290,109728,109728c388925,135367,404775,40269,431597,37831v26823,-2439,60961,74371,87783,80467c546202,124394,592532,74407,592532,74407r,e" filled="f" strokecolor="black [3213]">
                      <v:path arrowok="t" o:connecttype="custom" o:connectlocs="0,54277;87783,765;160935,89952;248717,14143;358445,81034;431597,23062;519380,72115;592532,45359;592532,45359" o:connectangles="0,0,0,0,0,0,0,0,0"/>
                    </v:shape>
                    <v:shape id="Straight Arrow Connector 4323" o:spid="_x0000_s1137" type="#_x0000_t32" style="position:absolute;left:5925;top:438;width:109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" strokecolor="black [3213]">
                      <v:stroke endarrow="block"/>
                    </v:shape>
                  </v:group>
                  <v:group id="Group 4324" o:spid="_x0000_s1138" style="position:absolute;left:9661;top:19766;width:3594;height:896" coordsize="7023,9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">
                    <v:shape id="Freeform 4325" o:spid="_x0000_s1139" style="position:absolute;width:5925;height:900;visibility:visible;mso-wrap-style:square;v-text-anchor:middle" coordsize="592532,1476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" path="m,89037c30480,40269,60961,-8499,87783,1255v26823,9754,46330,142646,73152,146304c187757,151217,215799,25639,248717,23201v32918,-2438,79248,107290,109728,109728c388925,135367,404775,40269,431597,37831v26823,-2439,60961,74371,87783,80467c546202,124394,592532,74407,592532,74407r,e" filled="f" strokecolor="black [3213]">
                      <v:path arrowok="t" o:connecttype="custom" o:connectlocs="0,54277;87783,765;160935,89952;248717,14143;358445,81034;431597,23062;519380,72115;592532,45359;592532,45359" o:connectangles="0,0,0,0,0,0,0,0,0"/>
                    </v:shape>
                    <v:shape id="Straight Arrow Connector 4326" o:spid="_x0000_s1140" type="#_x0000_t32" style="position:absolute;left:5925;top:438;width:109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" strokecolor="black [3213]">
                      <v:stroke endarrow="block"/>
                    </v:shape>
                  </v:group>
                  <v:group id="Group 4327" o:spid="_x0000_s1141" style="position:absolute;left:3881;top:12779;width:3594;height:895" coordsize="7023,9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">
                    <v:shape id="Freeform 4328" o:spid="_x0000_s1142" style="position:absolute;width:5925;height:900;visibility:visible;mso-wrap-style:square;v-text-anchor:middle" coordsize="592532,1476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" path="m,89037c30480,40269,60961,-8499,87783,1255v26823,9754,46330,142646,73152,146304c187757,151217,215799,25639,248717,23201v32918,-2438,79248,107290,109728,109728c388925,135367,404775,40269,431597,37831v26823,-2439,60961,74371,87783,80467c546202,124394,592532,74407,592532,74407r,e" filled="f" strokecolor="black [3213]">
                      <v:path arrowok="t" o:connecttype="custom" o:connectlocs="0,54277;87783,765;160935,89952;248717,14143;358445,81034;431597,23062;519380,72115;592532,45359;592532,45359" o:connectangles="0,0,0,0,0,0,0,0,0"/>
                    </v:shape>
                    <v:shape id="Straight Arrow Connector 4329" o:spid="_x0000_s1143" type="#_x0000_t32" style="position:absolute;left:5925;top:438;width:109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" strokecolor="black [3213]">
                      <v:stroke endarrow="block"/>
                    </v:shape>
                  </v:group>
                  <v:group id="Group 4330" o:spid="_x0000_s1144" style="position:absolute;left:4054;top:15453;width:3594;height:895" coordsize="7023,9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">
                    <v:shape id="Freeform 4331" o:spid="_x0000_s1145" style="position:absolute;width:5925;height:900;visibility:visible;mso-wrap-style:square;v-text-anchor:middle" coordsize="592532,1476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" path="m,89037c30480,40269,60961,-8499,87783,1255v26823,9754,46330,142646,73152,146304c187757,151217,215799,25639,248717,23201v32918,-2438,79248,107290,109728,109728c388925,135367,404775,40269,431597,37831v26823,-2439,60961,74371,87783,80467c546202,124394,592532,74407,592532,74407r,e" filled="f" strokecolor="black [3213]">
                      <v:path arrowok="t" o:connecttype="custom" o:connectlocs="0,54277;87783,765;160935,89952;248717,14143;358445,81034;431597,23062;519380,72115;592532,45359;592532,45359" o:connectangles="0,0,0,0,0,0,0,0,0"/>
                    </v:shape>
                    <v:shape id="Straight Arrow Connector 4332" o:spid="_x0000_s1146" type="#_x0000_t32" style="position:absolute;left:5925;top:438;width:109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" strokecolor="black [3213]">
                      <v:stroke endarrow="block"/>
                    </v:shape>
                  </v:group>
                  <v:group id="Group 4333" o:spid="_x0000_s1147" style="position:absolute;left:4572;top:19249;width:3594;height:895" coordsize="7023,9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">
                    <v:shape id="Freeform 4334" o:spid="_x0000_s1148" style="position:absolute;width:5925;height:900;visibility:visible;mso-wrap-style:square;v-text-anchor:middle" coordsize="592532,1476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" path="m,89037c30480,40269,60961,-8499,87783,1255v26823,9754,46330,142646,73152,146304c187757,151217,215799,25639,248717,23201v32918,-2438,79248,107290,109728,109728c388925,135367,404775,40269,431597,37831v26823,-2439,60961,74371,87783,80467c546202,124394,592532,74407,592532,74407r,e" filled="f" strokecolor="black [3213]">
                      <v:path arrowok="t" o:connecttype="custom" o:connectlocs="0,54277;87783,765;160935,89952;248717,14143;358445,81034;431597,23062;519380,72115;592532,45359;592532,45359" o:connectangles="0,0,0,0,0,0,0,0,0"/>
                    </v:shape>
                    <v:shape id="Straight Arrow Connector 4335" o:spid="_x0000_s1149" type="#_x0000_t32" style="position:absolute;left:5925;top:438;width:109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" strokecolor="black [3213]">
                      <v:stroke endarrow="block"/>
                    </v:shape>
                  </v:group>
                  <v:group id="Group 4336" o:spid="_x0000_s1150" style="position:absolute;left:4399;top:17265;width:3594;height:895" coordsize="7023,9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">
                    <v:shape id="Freeform 4337" o:spid="_x0000_s1151" style="position:absolute;width:5925;height:900;visibility:visible;mso-wrap-style:square;v-text-anchor:middle" coordsize="592532,1476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" path="m,89037c30480,40269,60961,-8499,87783,1255v26823,9754,46330,142646,73152,146304c187757,151217,215799,25639,248717,23201v32918,-2438,79248,107290,109728,109728c388925,135367,404775,40269,431597,37831v26823,-2439,60961,74371,87783,80467c546202,124394,592532,74407,592532,74407r,e" filled="f" strokecolor="black [3213]">
                      <v:path arrowok="t" o:connecttype="custom" o:connectlocs="0,54277;87783,765;160935,89952;248717,14143;358445,81034;431597,23062;519380,72115;592532,45359;592532,45359" o:connectangles="0,0,0,0,0,0,0,0,0"/>
                    </v:shape>
                    <v:shape id="Straight Arrow Connector 4338" o:spid="_x0000_s1152" type="#_x0000_t32" style="position:absolute;left:5925;top:438;width:109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" strokecolor="black [3213]">
                      <v:stroke endarrow="block"/>
                    </v:shape>
                  </v:group>
                  <v:group id="Group 4339" o:spid="_x0000_s1153" style="position:absolute;left:3278;top:10881;width:3594;height:895" coordsize="7023,9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">
                    <v:shape id="Freeform 4340" o:spid="_x0000_s1154" style="position:absolute;width:5925;height:900;visibility:visible;mso-wrap-style:square;v-text-anchor:middle" coordsize="592532,1476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" path="m,89037c30480,40269,60961,-8499,87783,1255v26823,9754,46330,142646,73152,146304c187757,151217,215799,25639,248717,23201v32918,-2438,79248,107290,109728,109728c388925,135367,404775,40269,431597,37831v26823,-2439,60961,74371,87783,80467c546202,124394,592532,74407,592532,74407r,e" filled="f" strokecolor="black [3213]">
                      <v:path arrowok="t" o:connecttype="custom" o:connectlocs="0,54277;87783,765;160935,89952;248717,14143;358445,81034;431597,23062;519380,72115;592532,45359;592532,45359" o:connectangles="0,0,0,0,0,0,0,0,0"/>
                    </v:shape>
                    <v:shape id="Straight Arrow Connector 4341" o:spid="_x0000_s1155" type="#_x0000_t32" style="position:absolute;left:5925;top:438;width:109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" strokecolor="black [3213]">
                      <v:stroke endarrow="block"/>
                    </v:shape>
                  </v:group>
                  <v:group id="Group 4342" o:spid="_x0000_s1156" style="position:absolute;left:26483;top:12779;width:3600;height:895" coordsize="7023,9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">
                    <v:shape id="Freeform 4343" o:spid="_x0000_s1157" style="position:absolute;width:5925;height:900;visibility:visible;mso-wrap-style:square;v-text-anchor:middle" coordsize="592532,1476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" path="m,89037c30480,40269,60961,-8499,87783,1255v26823,9754,46330,142646,73152,146304c187757,151217,215799,25639,248717,23201v32918,-2438,79248,107290,109728,109728c388925,135367,404775,40269,431597,37831v26823,-2439,60961,74371,87783,80467c546202,124394,592532,74407,592532,74407r,e" filled="f" strokecolor="black [3213]">
                      <v:path arrowok="t" o:connecttype="custom" o:connectlocs="0,54277;87783,765;160935,89952;248717,14143;358445,81034;431597,23062;519380,72115;592532,45359;592532,45359" o:connectangles="0,0,0,0,0,0,0,0,0"/>
                    </v:shape>
                    <v:shape id="Straight Arrow Connector 4344" o:spid="_x0000_s1158" type="#_x0000_t32" style="position:absolute;left:5925;top:438;width:109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" strokecolor="black [3213]">
                      <v:stroke endarrow="block"/>
                    </v:shape>
                  </v:group>
                  <v:group id="Group 4345" o:spid="_x0000_s1159" style="position:absolute;left:27173;top:14849;width:3600;height:896" coordsize="7023,9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">
                    <v:shape id="Freeform 4346" o:spid="_x0000_s1160" style="position:absolute;width:5925;height:900;visibility:visible;mso-wrap-style:square;v-text-anchor:middle" coordsize="592532,1476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" path="m,89037c30480,40269,60961,-8499,87783,1255v26823,9754,46330,142646,73152,146304c187757,151217,215799,25639,248717,23201v32918,-2438,79248,107290,109728,109728c388925,135367,404775,40269,431597,37831v26823,-2439,60961,74371,87783,80467c546202,124394,592532,74407,592532,74407r,e" filled="f" strokecolor="black [3213]">
                      <v:path arrowok="t" o:connecttype="custom" o:connectlocs="0,54277;87783,765;160935,89952;248717,14143;358445,81034;431597,23062;519380,72115;592532,45359;592532,45359" o:connectangles="0,0,0,0,0,0,0,0,0"/>
                    </v:shape>
                    <v:shape id="Straight Arrow Connector 4347" o:spid="_x0000_s1161" type="#_x0000_t32" style="position:absolute;left:5925;top:438;width:109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" strokecolor="black [3213]">
                      <v:stroke endarrow="block"/>
                    </v:shape>
                  </v:group>
                  <v:group id="Group 4348" o:spid="_x0000_s1162" style="position:absolute;left:26483;top:16920;width:3600;height:895" coordsize="7023,9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">
                    <v:shape id="Freeform 4349" o:spid="_x0000_s1163" style="position:absolute;width:5925;height:900;visibility:visible;mso-wrap-style:square;v-text-anchor:middle" coordsize="592532,1476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" path="m,89037c30480,40269,60961,-8499,87783,1255v26823,9754,46330,142646,73152,146304c187757,151217,215799,25639,248717,23201v32918,-2438,79248,107290,109728,109728c388925,135367,404775,40269,431597,37831v26823,-2439,60961,74371,87783,80467c546202,124394,592532,74407,592532,74407r,e" filled="f" strokecolor="black [3213]">
                      <v:path arrowok="t" o:connecttype="custom" o:connectlocs="0,54277;87783,765;160935,89952;248717,14143;358445,81034;431597,23062;519380,72115;592532,45359;592532,45359" o:connectangles="0,0,0,0,0,0,0,0,0"/>
                    </v:shape>
                    <v:shape id="Straight Arrow Connector 4350" o:spid="_x0000_s1164" type="#_x0000_t32" style="position:absolute;left:5925;top:438;width:109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" strokecolor="black [3213]">
                      <v:stroke endarrow="block"/>
                    </v:shape>
                  </v:group>
                  <v:group id="Group 4351" o:spid="_x0000_s1165" style="position:absolute;left:26655;top:18817;width:3594;height:896" coordsize="7023,9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">
                    <v:shape id="Freeform 4352" o:spid="_x0000_s1166" style="position:absolute;width:5925;height:900;visibility:visible;mso-wrap-style:square;v-text-anchor:middle" coordsize="592532,1476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" path="m,89037c30480,40269,60961,-8499,87783,1255v26823,9754,46330,142646,73152,146304c187757,151217,215799,25639,248717,23201v32918,-2438,79248,107290,109728,109728c388925,135367,404775,40269,431597,37831v26823,-2439,60961,74371,87783,80467c546202,124394,592532,74407,592532,74407r,e" filled="f" strokecolor="black [3213]">
                      <v:path arrowok="t" o:connecttype="custom" o:connectlocs="0,54277;87783,765;160935,89952;248717,14143;358445,81034;431597,23062;519380,72115;592532,45359;592532,45359" o:connectangles="0,0,0,0,0,0,0,0,0"/>
                    </v:shape>
                    <v:shape id="Straight Arrow Connector 4353" o:spid="_x0000_s1167" type="#_x0000_t32" style="position:absolute;left:5925;top:438;width:109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" strokecolor="black [3213]">
                      <v:stroke endarrow="block"/>
                    </v:shape>
                  </v:group>
                  <v:group id="Group 4354" o:spid="_x0000_s1168" style="position:absolute;left:27259;top:20629;width:3600;height:895" coordsize="7023,9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">
                    <v:shape id="Freeform 4355" o:spid="_x0000_s1169" style="position:absolute;width:5925;height:900;visibility:visible;mso-wrap-style:square;v-text-anchor:middle" coordsize="592532,1476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" path="m,89037c30480,40269,60961,-8499,87783,1255v26823,9754,46330,142646,73152,146304c187757,151217,215799,25639,248717,23201v32918,-2438,79248,107290,109728,109728c388925,135367,404775,40269,431597,37831v26823,-2439,60961,74371,87783,80467c546202,124394,592532,74407,592532,74407r,e" filled="f" strokecolor="black [3213]">
                      <v:path arrowok="t" o:connecttype="custom" o:connectlocs="0,54277;87783,765;160935,89952;248717,14143;358445,81034;431597,23062;519380,72115;592532,45359;592532,45359" o:connectangles="0,0,0,0,0,0,0,0,0"/>
                    </v:shape>
                    <v:shape id="Straight Arrow Connector 4356" o:spid="_x0000_s1170" type="#_x0000_t32" style="position:absolute;left:5925;top:438;width:109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" strokecolor="black [3213]">
                      <v:stroke endarrow="block"/>
                    </v:shape>
                  </v:group>
                  <v:shape id="Straight Arrow Connector 4357" o:spid="_x0000_s1171" type="#_x0000_t32" style="position:absolute;left:14578;top:7689;width:5855;height:975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" strokecolor="black [3213]">
                    <v:stroke endarrow="open"/>
                  </v:shape>
                  <v:oval id="Oval 4358" o:spid="_x0000_s1172" style="position:absolute;left:10610;top:1565;width:6115;height:61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" filled="f" strokecolor="black [3213]"/>
                  <v:oval id="Oval 4359" o:spid="_x0000_s1173" style="position:absolute;left:12680;top:3117;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" fillcolor="#404040 [2429]" stroked="f" strokeweight="2pt"/>
                  <v:oval id="Oval 4360" o:spid="_x0000_s1174" style="position:absolute;left:12680;top:6309;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" fillcolor="#404040 [2429]" stroked="f" strokeweight="2pt"/>
                  <v:oval id="Oval 4361" o:spid="_x0000_s1175" style="position:absolute;left:15009;top:5101;width:718;height: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" fillcolor="#404040 [2429]" stroked="f" strokeweight="2pt"/>
                  <v:group id="Group 4362" o:spid="_x0000_s1176" style="position:absolute;left:9230;top:2945;width:3594;height:895" coordsize="7023,9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">
                    <v:shape id="Freeform 4363" o:spid="_x0000_s1177" style="position:absolute;width:5925;height:900;visibility:visible;mso-wrap-style:square;v-text-anchor:middle" coordsize="592532,1476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" path="m,89037c30480,40269,60961,-8499,87783,1255v26823,9754,46330,142646,73152,146304c187757,151217,215799,25639,248717,23201v32918,-2438,79248,107290,109728,109728c388925,135367,404775,40269,431597,37831v26823,-2439,60961,74371,87783,80467c546202,124394,592532,74407,592532,74407r,e" filled="f" strokecolor="black [3213]">
                      <v:path arrowok="t" o:connecttype="custom" o:connectlocs="0,54277;87783,765;160935,89952;248717,14143;358445,81034;431597,23062;519380,72115;592532,45359;592532,45359" o:connectangles="0,0,0,0,0,0,0,0,0"/>
                    </v:shape>
                    <v:shape id="Straight Arrow Connector 4364" o:spid="_x0000_s1178" type="#_x0000_t32" style="position:absolute;left:5925;top:438;width:109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" strokecolor="black [3213]">
                      <v:stroke endarrow="block"/>
                    </v:shape>
                  </v:group>
                  <v:group id="Group 4365" o:spid="_x0000_s1179" style="position:absolute;left:11386;top:5101;width:3594;height:896" coordsize="7023,9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">
                    <v:shape id="Freeform 4366" o:spid="_x0000_s1180" style="position:absolute;width:5925;height:900;visibility:visible;mso-wrap-style:square;v-text-anchor:middle" coordsize="592532,1476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" path="m,89037c30480,40269,60961,-8499,87783,1255v26823,9754,46330,142646,73152,146304c187757,151217,215799,25639,248717,23201v32918,-2438,79248,107290,109728,109728c388925,135367,404775,40269,431597,37831v26823,-2439,60961,74371,87783,80467c546202,124394,592532,74407,592532,74407r,e" filled="f" strokecolor="black [3213]">
                      <v:path arrowok="t" o:connecttype="custom" o:connectlocs="0,54277;87783,765;160935,89952;248717,14143;358445,81034;431597,23062;519380,72115;592532,45359;592532,45359" o:connectangles="0,0,0,0,0,0,0,0,0"/>
                    </v:shape>
                    <v:shape id="Straight Arrow Connector 4367" o:spid="_x0000_s1181" type="#_x0000_t32" style="position:absolute;left:5925;top:438;width:109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" strokecolor="black [3213]">
                      <v:stroke endarrow="block"/>
                    </v:shape>
                  </v:group>
                  <v:group id="Group 4368" o:spid="_x0000_s1182" style="position:absolute;left:15096;top:3721;width:3594;height:895" coordsize="7023,9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">
                    <v:shape id="Freeform 4369" o:spid="_x0000_s1183" style="position:absolute;width:5925;height:900;visibility:visible;mso-wrap-style:square;v-text-anchor:middle" coordsize="592532,1476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" path="m,89037c30480,40269,60961,-8499,87783,1255v26823,9754,46330,142646,73152,146304c187757,151217,215799,25639,248717,23201v32918,-2438,79248,107290,109728,109728c388925,135367,404775,40269,431597,37831v26823,-2439,60961,74371,87783,80467c546202,124394,592532,74407,592532,74407r,e" filled="f" strokecolor="black [3213]">
                      <v:path arrowok="t" o:connecttype="custom" o:connectlocs="0,54277;87783,765;160935,89952;248717,14143;358445,81034;431597,23062;519380,72115;592532,45359;592532,45359" o:connectangles="0,0,0,0,0,0,0,0,0"/>
                    </v:shape>
                    <v:shape id="Straight Arrow Connector 4370" o:spid="_x0000_s1184" type="#_x0000_t32" style="position:absolute;left:5925;top:438;width:109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" strokecolor="black [3213]">
                      <v:stroke endarrow="block"/>
                    </v:shape>
                  </v:group>
                  <v:group id="Group 4371" o:spid="_x0000_s1185" style="position:absolute;left:13328;top:1349;width:3594;height:895;rotation:-2967540fd" coordsize="7023,9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">
                    <v:shape id="Freeform 4372" o:spid="_x0000_s1186" style="position:absolute;width:5925;height:900;visibility:visible;mso-wrap-style:square;v-text-anchor:middle" coordsize="592532,1476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" path="m,89037c30480,40269,60961,-8499,87783,1255v26823,9754,46330,142646,73152,146304c187757,151217,215799,25639,248717,23201v32918,-2438,79248,107290,109728,109728c388925,135367,404775,40269,431597,37831v26823,-2439,60961,74371,87783,80467c546202,124394,592532,74407,592532,74407r,e" filled="f" strokecolor="black [3213]">
                      <v:path arrowok="t" o:connecttype="custom" o:connectlocs="0,54277;87783,765;160935,89952;248717,14143;358445,81034;431597,23062;519380,72115;592532,45359;592532,45359" o:connectangles="0,0,0,0,0,0,0,0,0"/>
                    </v:shape>
                    <v:shape id="Straight Arrow Connector 4373" o:spid="_x0000_s1187" type="#_x0000_t32" style="position:absolute;left:5925;top:438;width:109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" strokecolor="black [3213]">
                      <v:stroke endarrow="block"/>
                    </v:shape>
                  </v:group>
                  <v:group id="Group 4374" o:spid="_x0000_s1188" style="position:absolute;left:18633;top:8379;width:3594;height:895;rotation:-4787441fd" coordsize="7023,9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">
                    <v:shape id="Freeform 4375" o:spid="_x0000_s1189" style="position:absolute;width:5925;height:900;visibility:visible;mso-wrap-style:square;v-text-anchor:middle" coordsize="592532,1476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" path="m,89037c30480,40269,60961,-8499,87783,1255v26823,9754,46330,142646,73152,146304c187757,151217,215799,25639,248717,23201v32918,-2438,79248,107290,109728,109728c388925,135367,404775,40269,431597,37831v26823,-2439,60961,74371,87783,80467c546202,124394,592532,74407,592532,74407r,e" filled="f" strokecolor="black [3213]">
                      <v:path arrowok="t" o:connecttype="custom" o:connectlocs="0,54277;87783,765;160935,89952;248717,14143;358445,81034;431597,23062;519380,72115;592532,45359;592532,45359" o:connectangles="0,0,0,0,0,0,0,0,0"/>
                    </v:shape>
                    <v:shape id="Straight Arrow Connector 4376" o:spid="_x0000_s1190" type="#_x0000_t32" style="position:absolute;left:5925;top:438;width:109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" strokecolor="black [3213]">
                      <v:stroke endarrow="block"/>
                    </v:shape>
                  </v:group>
                  <v:group id="Group 4377" o:spid="_x0000_s1191" style="position:absolute;left:16563;top:8552;width:3594;height:895;rotation:-7226034fd" coordsize="7023,9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">
                    <v:shape id="Freeform 4378" o:spid="_x0000_s1192" style="position:absolute;width:5925;height:900;visibility:visible;mso-wrap-style:square;v-text-anchor:middle" coordsize="592532,1476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" path="m,89037c30480,40269,60961,-8499,87783,1255v26823,9754,46330,142646,73152,146304c187757,151217,215799,25639,248717,23201v32918,-2438,79248,107290,109728,109728c388925,135367,404775,40269,431597,37831v26823,-2439,60961,74371,87783,80467c546202,124394,592532,74407,592532,74407r,e" filled="f" strokecolor="black [3213]">
                      <v:path arrowok="t" o:connecttype="custom" o:connectlocs="0,54277;87783,765;160935,89952;248717,14143;358445,81034;431597,23062;519380,72115;592532,45359;592532,45359" o:connectangles="0,0,0,0,0,0,0,0,0"/>
                    </v:shape>
                    <v:shape id="Straight Arrow Connector 4379" o:spid="_x0000_s1193" type="#_x0000_t32" style="position:absolute;left:5925;top:438;width:109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" strokecolor="black [3213]">
                      <v:stroke endarrow="block"/>
                    </v:shape>
                  </v:group>
                  <v:group id="Group 4380" o:spid="_x0000_s1194" style="position:absolute;left:21393;top:24252;width:3594;height:896;rotation:4693195fd" coordsize="7023,9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">
                    <v:shape id="Freeform 4381" o:spid="_x0000_s1195" style="position:absolute;width:5925;height:900;visibility:visible;mso-wrap-style:square;v-text-anchor:middle" coordsize="592532,1476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" path="m,89037c30480,40269,60961,-8499,87783,1255v26823,9754,46330,142646,73152,146304c187757,151217,215799,25639,248717,23201v32918,-2438,79248,107290,109728,109728c388925,135367,404775,40269,431597,37831v26823,-2439,60961,74371,87783,80467c546202,124394,592532,74407,592532,74407r,e" filled="f" strokecolor="black [3213]">
                      <v:path arrowok="t" o:connecttype="custom" o:connectlocs="0,54277;87783,765;160935,89952;248717,14143;358445,81034;431597,23062;519380,72115;592532,45359;592532,45359" o:connectangles="0,0,0,0,0,0,0,0,0"/>
                    </v:shape>
                    <v:shape id="Straight Arrow Connector 4382" o:spid="_x0000_s1196" type="#_x0000_t32" style="position:absolute;left:5925;top:438;width:109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" strokecolor="black [3213]">
                      <v:stroke endarrow="block"/>
                    </v:shape>
                  </v:group>
                  <v:group id="Group 4383" o:spid="_x0000_s1197" style="position:absolute;left:16994;top:24597;width:3594;height:895;rotation:7074325fd" coordsize="7023,9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">
                    <v:shape id="Freeform 4384" o:spid="_x0000_s1198" style="position:absolute;width:5925;height:900;visibility:visible;mso-wrap-style:square;v-text-anchor:middle" coordsize="592532,1476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" path="m,89037c30480,40269,60961,-8499,87783,1255v26823,9754,46330,142646,73152,146304c187757,151217,215799,25639,248717,23201v32918,-2438,79248,107290,109728,109728c388925,135367,404775,40269,431597,37831v26823,-2439,60961,74371,87783,80467c546202,124394,592532,74407,592532,74407r,e" filled="f" strokecolor="black [3213]">
                      <v:path arrowok="t" o:connecttype="custom" o:connectlocs="0,54277;87783,765;160935,89952;248717,14143;358445,81034;431597,23062;519380,72115;592532,45359;592532,45359" o:connectangles="0,0,0,0,0,0,0,0,0"/>
                    </v:shape>
                    <v:shape id="Straight Arrow Connector 4385" o:spid="_x0000_s1199" type="#_x0000_t32" style="position:absolute;left:5925;top:438;width:109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" strokecolor="black [3213]">
                      <v:stroke endarrow="block"/>
                    </v:shape>
                  </v:group>
                  <v:shape id="Straight Arrow Connector 4386" o:spid="_x0000_s1200" type="#_x0000_t32" style="position:absolute;left:29068;top:22009;width:1011;height:2200;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" strokecolor="black [3213]">
                    <v:stroke endarrow="open"/>
                  </v:shape>
                  <v:shape id="Text Box 4387" o:spid="_x0000_s1201" type="#_x0000_t202" style="position:absolute;left:23058;top:23551;width:24184;height:42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" filled="f" stroked="f" strokeweight=".5pt">
                    <v:textbox>
                      <w:txbxContent>
                        <w:p w14:paraId="52C90721" w14:textId="77777777" w:rsidR="005C1176" w:rsidRPr="00255680" w:rsidRDefault="005C1176" w:rsidP="000057BE">
                          <w:pPr>
                            <w:jc w:val="center"/>
                            <w:rPr>
                              <w:rFonts w:asciiTheme="majorBidi" w:hAnsiTheme="majorBidi" w:cstheme="majorBidi"/>
                              <w:sz w:val="16"/>
                              <w:szCs w:val="16"/>
                              <w:lang w:val="en-GB"/>
                            </w:rPr>
                          </w:pPr>
                          <w:r w:rsidRPr="00255680">
                            <w:rPr>
                              <w:rFonts w:asciiTheme="majorBidi" w:hAnsiTheme="majorBidi" w:cstheme="majorBidi"/>
                              <w:sz w:val="16"/>
                              <w:szCs w:val="16"/>
                              <w:lang w:val="en-GB"/>
                            </w:rPr>
                            <w:t>Transmitted photons</w:t>
                          </w:r>
                        </w:p>
                      </w:txbxContent>
                    </v:textbox>
                  </v:shape>
                  <v:shape id="Text Box 4388" o:spid="_x0000_s1202" type="#_x0000_t202" style="position:absolute;left:-8406;top:21060;width:21079;height:43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" filled="f" stroked="f" strokeweight=".5pt">
                    <v:textbox>
                      <w:txbxContent>
                        <w:p w14:paraId="37E95323" w14:textId="77777777" w:rsidR="005C1176" w:rsidRPr="00255680" w:rsidRDefault="005C1176" w:rsidP="000057BE">
                          <w:pPr>
                            <w:jc w:val="center"/>
                            <w:rPr>
                              <w:rFonts w:asciiTheme="majorBidi" w:hAnsiTheme="majorBidi" w:cstheme="majorBidi"/>
                              <w:sz w:val="16"/>
                              <w:szCs w:val="16"/>
                              <w:lang w:val="en-GB"/>
                            </w:rPr>
                          </w:pPr>
                          <w:r w:rsidRPr="00255680">
                            <w:rPr>
                              <w:rFonts w:asciiTheme="majorBidi" w:hAnsiTheme="majorBidi" w:cstheme="majorBidi"/>
                              <w:sz w:val="16"/>
                              <w:szCs w:val="16"/>
                              <w:lang w:val="en-GB"/>
                            </w:rPr>
                            <w:t>Incident photons</w:t>
                          </w:r>
                        </w:p>
                      </w:txbxContent>
                    </v:textbox>
                  </v:shape>
                  <v:shape id="Straight Arrow Connector 4389" o:spid="_x0000_s1203" type="#_x0000_t32" style="position:absolute;left:8792;top:3549;width:2417;height:474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" strokecolor="black [3213]">
                    <v:stroke endarrow="open"/>
                  </v:shape>
                  <v:shape id="Straight Arrow Connector 4390" o:spid="_x0000_s1204" type="#_x0000_t32" style="position:absolute;left:8792;top:5705;width:3007;height:258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" strokecolor="black [3213]">
                    <v:stroke endarrow="open"/>
                  </v:shape>
                  <v:shape id="Text Box 4391" o:spid="_x0000_s1205" type="#_x0000_t202" style="position:absolute;left:-6586;top:6979;width:18760;height:30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" filled="f" stroked="f" strokeweight=".5pt">
                    <v:textbox>
                      <w:txbxContent>
                        <w:p w14:paraId="3403502D" w14:textId="77777777" w:rsidR="005C1176" w:rsidRPr="00255680" w:rsidRDefault="005C1176" w:rsidP="000057BE">
                          <w:pPr>
                            <w:rPr>
                              <w:rFonts w:asciiTheme="majorBidi" w:hAnsiTheme="majorBidi" w:cstheme="majorBidi"/>
                              <w:sz w:val="16"/>
                              <w:szCs w:val="16"/>
                              <w:lang w:val="en-GB"/>
                            </w:rPr>
                          </w:pPr>
                          <w:r w:rsidRPr="00255680">
                            <w:rPr>
                              <w:rFonts w:asciiTheme="majorBidi" w:hAnsiTheme="majorBidi" w:cstheme="majorBidi"/>
                              <w:sz w:val="16"/>
                              <w:szCs w:val="16"/>
                              <w:lang w:val="en-GB"/>
                            </w:rPr>
                            <w:t>Absorbed photons</w:t>
                          </w:r>
                        </w:p>
                      </w:txbxContent>
                    </v:textbox>
                  </v:shape>
                  <v:shape id="Straight Arrow Connector 4392" o:spid="_x0000_s1206" type="#_x0000_t32" style="position:absolute;left:15613;top:1478;width:6584;height:2680;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" strokecolor="black [3213]">
                    <v:stroke endarrow="open"/>
                  </v:shape>
                  <v:shape id="Straight Arrow Connector 4393" o:spid="_x0000_s1207" type="#_x0000_t32" style="position:absolute;left:21420;top:5997;width:1926;height:1983;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" strokecolor="black [3213]">
                    <v:stroke endarrow="open"/>
                  </v:shape>
                  <v:shape id="Text Box 4394" o:spid="_x0000_s1208" type="#_x0000_t202" style="position:absolute;left:21134;top:3419;width:21749;height:36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" filled="f" stroked="f" strokeweight=".5pt">
                    <v:textbox>
                      <w:txbxContent>
                        <w:p w14:paraId="4FBA2A26" w14:textId="77777777" w:rsidR="005C1176" w:rsidRPr="00255680" w:rsidRDefault="005C1176" w:rsidP="000057BE">
                          <w:pPr>
                            <w:rPr>
                              <w:rFonts w:asciiTheme="majorBidi" w:hAnsiTheme="majorBidi" w:cstheme="majorBidi"/>
                              <w:sz w:val="16"/>
                              <w:szCs w:val="16"/>
                              <w:lang w:val="en-GB"/>
                            </w:rPr>
                          </w:pPr>
                          <w:r w:rsidRPr="00255680">
                            <w:rPr>
                              <w:rFonts w:asciiTheme="majorBidi" w:hAnsiTheme="majorBidi" w:cstheme="majorBidi"/>
                              <w:sz w:val="16"/>
                              <w:szCs w:val="16"/>
                              <w:lang w:val="en-GB"/>
                            </w:rPr>
                            <w:t>Scattered photons</w:t>
                          </w:r>
                        </w:p>
                      </w:txbxContent>
                    </v:textbox>
                  </v:shape>
                </v:group>
                <v:shape id="Text Box 44" o:spid="_x0000_s1209" type="#_x0000_t202" style="position:absolute;left:-14940;top:30095;width:63739;height:59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" filled="f" stroked="f" strokeweight=".5pt">
                  <v:textbox>
                    <w:txbxContent>
                      <w:p w14:paraId="1063939E" w14:textId="77777777" w:rsidR="005C1176" w:rsidRDefault="005C1176" w:rsidP="002E604E">
                        <w:pPr>
                          <w:jc w:val="center"/>
                          <w:rPr>
                            <w:rFonts w:asciiTheme="majorBidi" w:hAnsiTheme="majorBidi" w:cstheme="majorBidi"/>
                            <w:lang w:val="en-GB"/>
                          </w:rPr>
                        </w:pPr>
                        <w:r w:rsidRPr="002E604E">
                          <w:rPr>
                            <w:rFonts w:asciiTheme="majorBidi" w:hAnsiTheme="majorBidi" w:cstheme="majorBidi"/>
                            <w:b/>
                            <w:bCs/>
                            <w:lang w:val="en-GB"/>
                          </w:rPr>
                          <w:t>Figure 3.</w:t>
                        </w:r>
                        <w:r>
                          <w:rPr>
                            <w:rFonts w:asciiTheme="majorBidi" w:hAnsiTheme="majorBidi" w:cstheme="majorBidi"/>
                            <w:lang w:val="en-GB"/>
                          </w:rPr>
                          <w:t xml:space="preserve"> Incidence of radiative energy on a particulate media </w:t>
                        </w:r>
                      </w:p>
                    </w:txbxContent>
                  </v:textbox>
                </v:shape>
              </v:group>
            </w:pict>
          </mc:Fallback>
        </mc:AlternateContent>
      </w:r>
    </w:p>
    <w:p w14:paraId="081B6333" w14:textId="77777777" w:rsidR="000057BE" w:rsidRDefault="000057BE" w:rsidP="00626F42">
      <w:pPr>
        <w:pStyle w:val="BodyTextIndent"/>
        <w:spacing w:line="276" w:lineRule="auto"/>
        <w:rPr>
          <w:lang w:val="en-GB"/>
        </w:rPr>
      </w:pPr>
    </w:p>
    <w:p w14:paraId="1DB95F1D" w14:textId="77777777" w:rsidR="000057BE" w:rsidRDefault="000057BE" w:rsidP="00626F42">
      <w:pPr>
        <w:pStyle w:val="BodyTextIndent"/>
        <w:spacing w:line="276" w:lineRule="auto"/>
        <w:rPr>
          <w:lang w:val="en-GB"/>
        </w:rPr>
      </w:pPr>
    </w:p>
    <w:p w14:paraId="6B82AF3A" w14:textId="77777777" w:rsidR="000057BE" w:rsidRDefault="000057BE" w:rsidP="00626F42">
      <w:pPr>
        <w:pStyle w:val="BodyTextIndent"/>
        <w:spacing w:line="276" w:lineRule="auto"/>
        <w:rPr>
          <w:lang w:val="en-GB"/>
        </w:rPr>
      </w:pPr>
    </w:p>
    <w:p w14:paraId="0F894028" w14:textId="77777777" w:rsidR="000057BE" w:rsidRDefault="000057BE" w:rsidP="00626F42">
      <w:pPr>
        <w:pStyle w:val="BodyTextIndent"/>
        <w:spacing w:line="276" w:lineRule="auto"/>
        <w:rPr>
          <w:lang w:val="en-GB"/>
        </w:rPr>
      </w:pPr>
    </w:p>
    <w:p w14:paraId="1F6EEA37" w14:textId="77777777" w:rsidR="000057BE" w:rsidRDefault="000057BE" w:rsidP="00626F42">
      <w:pPr>
        <w:pStyle w:val="BodyTextIndent"/>
        <w:spacing w:line="276" w:lineRule="auto"/>
        <w:rPr>
          <w:lang w:val="en-GB"/>
        </w:rPr>
      </w:pPr>
    </w:p>
    <w:p w14:paraId="7D1C15D8" w14:textId="77777777" w:rsidR="000057BE" w:rsidRDefault="000057BE" w:rsidP="00626F42">
      <w:pPr>
        <w:pStyle w:val="BodyTextIndent"/>
        <w:spacing w:line="276" w:lineRule="auto"/>
        <w:rPr>
          <w:lang w:val="en-GB"/>
        </w:rPr>
      </w:pPr>
    </w:p>
    <w:p w14:paraId="397F05D1" w14:textId="77777777" w:rsidR="000057BE" w:rsidRDefault="000057BE" w:rsidP="00626F42">
      <w:pPr>
        <w:pStyle w:val="BodyTextIndent"/>
        <w:spacing w:line="276" w:lineRule="auto"/>
        <w:rPr>
          <w:lang w:val="en-GB"/>
        </w:rPr>
      </w:pPr>
    </w:p>
    <w:p w14:paraId="590EF0A0" w14:textId="77777777" w:rsidR="000057BE" w:rsidRDefault="000057BE" w:rsidP="00626F42">
      <w:pPr>
        <w:pStyle w:val="BodyTextIndent"/>
        <w:spacing w:line="276" w:lineRule="auto"/>
        <w:rPr>
          <w:lang w:val="en-GB"/>
        </w:rPr>
      </w:pPr>
    </w:p>
    <w:p w14:paraId="2D3211D4" w14:textId="77777777" w:rsidR="000057BE" w:rsidRDefault="000057BE" w:rsidP="00626F42">
      <w:pPr>
        <w:pStyle w:val="BodyTextIndent"/>
        <w:spacing w:line="276" w:lineRule="auto"/>
        <w:rPr>
          <w:lang w:val="en-GB"/>
        </w:rPr>
      </w:pPr>
    </w:p>
    <w:p w14:paraId="74E2B479" w14:textId="77777777" w:rsidR="000057BE" w:rsidRDefault="000057BE" w:rsidP="00626F42">
      <w:pPr>
        <w:pStyle w:val="BodyTextIndent"/>
        <w:spacing w:line="276" w:lineRule="auto"/>
        <w:rPr>
          <w:lang w:val="en-GB"/>
        </w:rPr>
      </w:pPr>
    </w:p>
    <w:p w14:paraId="38328A95" w14:textId="77777777" w:rsidR="000057BE" w:rsidRDefault="000057BE" w:rsidP="00626F42">
      <w:pPr>
        <w:pStyle w:val="BodyTextIndent"/>
        <w:spacing w:line="276" w:lineRule="auto"/>
        <w:rPr>
          <w:lang w:val="en-GB"/>
        </w:rPr>
      </w:pPr>
    </w:p>
    <w:p w14:paraId="05FB3D17" w14:textId="77777777" w:rsidR="000057BE" w:rsidRDefault="000057BE" w:rsidP="00626F42">
      <w:pPr>
        <w:pStyle w:val="BodyTextIndent"/>
        <w:spacing w:line="276" w:lineRule="auto"/>
        <w:rPr>
          <w:lang w:val="en-GB"/>
        </w:rPr>
      </w:pPr>
    </w:p>
    <w:p w14:paraId="12634F5C" w14:textId="77777777" w:rsidR="000057BE" w:rsidRDefault="000057BE" w:rsidP="00626F42">
      <w:pPr>
        <w:pStyle w:val="BodyTextIndent"/>
        <w:spacing w:line="276" w:lineRule="auto"/>
        <w:rPr>
          <w:lang w:val="en-GB"/>
        </w:rPr>
      </w:pPr>
    </w:p>
    <w:p w14:paraId="06E83226" w14:textId="77777777" w:rsidR="000057BE" w:rsidRDefault="000057BE" w:rsidP="00D7126A">
      <w:pPr>
        <w:pStyle w:val="BodyTextIndent"/>
        <w:spacing w:line="276" w:lineRule="auto"/>
        <w:ind w:firstLine="0"/>
        <w:rPr>
          <w:lang w:val="en-GB"/>
        </w:rPr>
      </w:pPr>
    </w:p>
    <w:p w14:paraId="14D8985A" w14:textId="77777777" w:rsidR="00EF490D" w:rsidRPr="00D7126A" w:rsidRDefault="00EF490D" w:rsidP="00D7126A">
      <w:pPr>
        <w:spacing w:line="276" w:lineRule="auto"/>
        <w:ind w:firstLine="709"/>
        <w:rPr>
          <w:rFonts w:asciiTheme="majorBidi" w:hAnsiTheme="majorBidi" w:cstheme="majorBidi"/>
          <w:lang w:val="en-GB"/>
        </w:rPr>
      </w:pPr>
      <w:r w:rsidRPr="007C750B">
        <w:rPr>
          <w:rFonts w:asciiTheme="majorBidi" w:hAnsiTheme="majorBidi" w:cstheme="majorBidi"/>
          <w:lang w:val="en-GB"/>
        </w:rPr>
        <w:t>In the present research</w:t>
      </w:r>
      <w:r w:rsidR="005A0779">
        <w:rPr>
          <w:rFonts w:asciiTheme="majorBidi" w:hAnsiTheme="majorBidi" w:cstheme="majorBidi"/>
          <w:lang w:val="en-GB"/>
        </w:rPr>
        <w:t>, the</w:t>
      </w:r>
      <w:r w:rsidRPr="007C750B">
        <w:rPr>
          <w:rFonts w:asciiTheme="majorBidi" w:hAnsiTheme="majorBidi" w:cstheme="majorBidi"/>
          <w:lang w:val="en-GB"/>
        </w:rPr>
        <w:t xml:space="preserve"> </w:t>
      </w:r>
      <w:r w:rsidRPr="007C750B">
        <w:rPr>
          <w:rFonts w:asciiTheme="majorBidi" w:hAnsiTheme="majorBidi" w:cstheme="majorBidi"/>
        </w:rPr>
        <w:t xml:space="preserve">results are obtained for water based </w:t>
      </w:r>
      <m:oMath>
        <m:sSub>
          <m:sSubPr>
            <m:ctrlPr>
              <w:rPr>
                <w:rFonts w:ascii="Cambria Math" w:hAnsi="Cambria Math" w:cstheme="majorBidi"/>
                <w:iCs/>
              </w:rPr>
            </m:ctrlPr>
          </m:sSubPr>
          <m:e>
            <m:r>
              <m:rPr>
                <m:sty m:val="p"/>
              </m:rPr>
              <w:rPr>
                <w:rFonts w:ascii="Cambria Math" w:hAnsi="Cambria Math" w:cstheme="majorBidi"/>
              </w:rPr>
              <m:t>TiO</m:t>
            </m:r>
          </m:e>
          <m:sub>
            <m:r>
              <m:rPr>
                <m:sty m:val="p"/>
              </m:rPr>
              <w:rPr>
                <w:rFonts w:ascii="Cambria Math" w:hAnsi="Cambria Math" w:cstheme="majorBidi"/>
              </w:rPr>
              <m:t>2</m:t>
            </m:r>
          </m:sub>
        </m:sSub>
      </m:oMath>
      <w:r w:rsidRPr="007C750B">
        <w:rPr>
          <w:rFonts w:asciiTheme="majorBidi" w:eastAsiaTheme="minorEastAsia" w:hAnsiTheme="majorBidi" w:cstheme="majorBidi"/>
        </w:rPr>
        <w:t xml:space="preserve"> nanosuspensions. The effects </w:t>
      </w:r>
      <w:r w:rsidR="00184B15" w:rsidRPr="007C750B">
        <w:rPr>
          <w:rFonts w:asciiTheme="majorBidi" w:eastAsiaTheme="minorEastAsia" w:hAnsiTheme="majorBidi" w:cstheme="majorBidi"/>
        </w:rPr>
        <w:t>of suspended</w:t>
      </w:r>
      <w:r w:rsidRPr="007C750B">
        <w:rPr>
          <w:rFonts w:asciiTheme="majorBidi" w:eastAsiaTheme="minorEastAsia" w:hAnsiTheme="majorBidi" w:cstheme="majorBidi"/>
        </w:rPr>
        <w:t xml:space="preserve"> nanoparticle</w:t>
      </w:r>
      <w:r w:rsidR="005A0779">
        <w:rPr>
          <w:rFonts w:asciiTheme="majorBidi" w:eastAsiaTheme="minorEastAsia" w:hAnsiTheme="majorBidi" w:cstheme="majorBidi"/>
        </w:rPr>
        <w:t xml:space="preserve"> size</w:t>
      </w:r>
      <w:r w:rsidRPr="007C750B">
        <w:rPr>
          <w:rFonts w:asciiTheme="majorBidi" w:eastAsiaTheme="minorEastAsia" w:hAnsiTheme="majorBidi" w:cstheme="majorBidi"/>
        </w:rPr>
        <w:t xml:space="preserve"> (</w:t>
      </w:r>
      <m:oMath>
        <m:sSub>
          <m:sSubPr>
            <m:ctrlPr>
              <w:rPr>
                <w:rFonts w:ascii="Cambria Math" w:eastAsiaTheme="minorEastAsia" w:hAnsi="Cambria Math" w:cstheme="majorBidi"/>
                <w:i/>
              </w:rPr>
            </m:ctrlPr>
          </m:sSubPr>
          <m:e>
            <m:r>
              <w:rPr>
                <w:rFonts w:ascii="Cambria Math" w:eastAsiaTheme="minorEastAsia" w:hAnsi="Cambria Math" w:cstheme="majorBidi"/>
              </w:rPr>
              <m:t>d</m:t>
            </m:r>
          </m:e>
          <m:sub>
            <m:r>
              <w:rPr>
                <w:rFonts w:ascii="Cambria Math" w:eastAsiaTheme="minorEastAsia" w:hAnsi="Cambria Math" w:cstheme="majorBidi"/>
              </w:rPr>
              <m:t>p</m:t>
            </m:r>
          </m:sub>
        </m:sSub>
        <m:r>
          <w:rPr>
            <w:rFonts w:ascii="Cambria Math" w:eastAsiaTheme="minorEastAsia" w:hAnsi="Cambria Math" w:cstheme="majorBidi"/>
          </w:rPr>
          <m:t>=50 nm</m:t>
        </m:r>
      </m:oMath>
      <w:r w:rsidRPr="007C750B">
        <w:rPr>
          <w:rFonts w:asciiTheme="majorBidi" w:eastAsiaTheme="minorEastAsia" w:hAnsiTheme="majorBidi" w:cstheme="majorBidi"/>
        </w:rPr>
        <w:t xml:space="preserve">) </w:t>
      </w:r>
      <w:r w:rsidR="005A0779">
        <w:rPr>
          <w:rFonts w:asciiTheme="majorBidi" w:eastAsiaTheme="minorEastAsia" w:hAnsiTheme="majorBidi" w:cstheme="majorBidi"/>
        </w:rPr>
        <w:t xml:space="preserve">in different particle volume fractions </w:t>
      </w:r>
      <w:r w:rsidRPr="007C750B">
        <w:rPr>
          <w:rFonts w:asciiTheme="majorBidi" w:eastAsiaTheme="minorEastAsia" w:hAnsiTheme="majorBidi" w:cstheme="majorBidi"/>
        </w:rPr>
        <w:t xml:space="preserve">on the radiative properties are theoretically investigated. </w:t>
      </w:r>
    </w:p>
    <w:p w14:paraId="54595F2E" w14:textId="77777777" w:rsidR="00EF490D" w:rsidRDefault="00EF490D" w:rsidP="005A0779">
      <w:pPr>
        <w:pStyle w:val="BodyTextIndent"/>
        <w:spacing w:line="276" w:lineRule="auto"/>
        <w:ind w:firstLine="709"/>
        <w:rPr>
          <w:rFonts w:asciiTheme="majorBidi" w:eastAsiaTheme="minorEastAsia" w:hAnsiTheme="majorBidi" w:cstheme="majorBidi"/>
          <w:color w:val="000000"/>
        </w:rPr>
      </w:pPr>
      <w:r w:rsidRPr="007C750B">
        <w:rPr>
          <w:rFonts w:asciiTheme="majorBidi" w:eastAsiaTheme="minorEastAsia" w:hAnsiTheme="majorBidi" w:cstheme="majorBidi"/>
        </w:rPr>
        <w:t>Fig</w:t>
      </w:r>
      <w:r w:rsidR="00765D74">
        <w:rPr>
          <w:rFonts w:asciiTheme="majorBidi" w:eastAsiaTheme="minorEastAsia" w:hAnsiTheme="majorBidi" w:cstheme="majorBidi"/>
        </w:rPr>
        <w:t>ure 4</w:t>
      </w:r>
      <w:r w:rsidRPr="007C750B">
        <w:rPr>
          <w:rFonts w:asciiTheme="majorBidi" w:eastAsiaTheme="minorEastAsia" w:hAnsiTheme="majorBidi" w:cstheme="majorBidi"/>
        </w:rPr>
        <w:t xml:space="preserve"> shows the scattering coefficient </w:t>
      </w:r>
      <w:r w:rsidR="00484B01">
        <w:rPr>
          <w:rFonts w:asciiTheme="majorBidi" w:eastAsiaTheme="minorEastAsia" w:hAnsiTheme="majorBidi" w:cstheme="majorBidi"/>
        </w:rPr>
        <w:t>of</w:t>
      </w:r>
      <w:r w:rsidRPr="007C750B">
        <w:rPr>
          <w:rFonts w:asciiTheme="majorBidi" w:eastAsiaTheme="minorEastAsia" w:hAnsiTheme="majorBidi" w:cstheme="majorBidi"/>
        </w:rPr>
        <w:t xml:space="preserve"> the </w:t>
      </w:r>
      <w:r w:rsidR="00484B01">
        <w:rPr>
          <w:rFonts w:asciiTheme="majorBidi" w:eastAsiaTheme="minorEastAsia" w:hAnsiTheme="majorBidi" w:cstheme="majorBidi"/>
        </w:rPr>
        <w:t xml:space="preserve">water based </w:t>
      </w:r>
      <m:oMath>
        <m:sSub>
          <m:sSubPr>
            <m:ctrlPr>
              <w:rPr>
                <w:rFonts w:ascii="Cambria Math" w:hAnsi="Cambria Math" w:cstheme="majorBidi"/>
                <w:lang w:val="en-GB"/>
              </w:rPr>
            </m:ctrlPr>
          </m:sSubPr>
          <m:e>
            <m:r>
              <m:rPr>
                <m:sty m:val="p"/>
              </m:rPr>
              <w:rPr>
                <w:rFonts w:ascii="Cambria Math" w:hAnsi="Cambria Math" w:cstheme="majorBidi"/>
                <w:lang w:val="en-GB"/>
              </w:rPr>
              <m:t>TiO</m:t>
            </m:r>
          </m:e>
          <m:sub>
            <m:r>
              <m:rPr>
                <m:sty m:val="p"/>
              </m:rPr>
              <w:rPr>
                <w:rFonts w:ascii="Cambria Math" w:hAnsi="Cambria Math" w:cstheme="majorBidi"/>
                <w:lang w:val="en-GB"/>
              </w:rPr>
              <m:t xml:space="preserve">2 </m:t>
            </m:r>
          </m:sub>
        </m:sSub>
      </m:oMath>
      <w:r w:rsidRPr="007C750B">
        <w:rPr>
          <w:rFonts w:asciiTheme="majorBidi" w:eastAsiaTheme="minorEastAsia" w:hAnsiTheme="majorBidi" w:cstheme="majorBidi"/>
          <w:color w:val="000000"/>
        </w:rPr>
        <w:t>nanosuspensions. The effect of particles volume fraction</w:t>
      </w:r>
      <w:r w:rsidR="00445874">
        <w:rPr>
          <w:rFonts w:asciiTheme="majorBidi" w:eastAsiaTheme="minorEastAsia" w:hAnsiTheme="majorBidi" w:cstheme="majorBidi"/>
          <w:color w:val="000000"/>
        </w:rPr>
        <w:t xml:space="preserve"> (0.01, 0.06 and 0.1%)</w:t>
      </w:r>
      <w:r w:rsidRPr="007C750B">
        <w:rPr>
          <w:rFonts w:asciiTheme="majorBidi" w:eastAsiaTheme="minorEastAsia" w:hAnsiTheme="majorBidi" w:cstheme="majorBidi"/>
          <w:color w:val="000000"/>
        </w:rPr>
        <w:t xml:space="preserve"> on the scattering </w:t>
      </w:r>
      <w:r w:rsidR="00445874" w:rsidRPr="007C750B">
        <w:rPr>
          <w:rFonts w:asciiTheme="majorBidi" w:eastAsiaTheme="minorEastAsia" w:hAnsiTheme="majorBidi" w:cstheme="majorBidi"/>
          <w:color w:val="000000"/>
        </w:rPr>
        <w:t>behavior</w:t>
      </w:r>
      <w:r w:rsidR="00445874">
        <w:rPr>
          <w:rFonts w:asciiTheme="majorBidi" w:eastAsiaTheme="minorEastAsia" w:hAnsiTheme="majorBidi" w:cstheme="majorBidi"/>
          <w:color w:val="000000"/>
        </w:rPr>
        <w:t xml:space="preserve"> is </w:t>
      </w:r>
      <w:r w:rsidR="005A0779">
        <w:rPr>
          <w:rFonts w:asciiTheme="majorBidi" w:eastAsiaTheme="minorEastAsia" w:hAnsiTheme="majorBidi" w:cstheme="majorBidi"/>
          <w:color w:val="000000"/>
        </w:rPr>
        <w:t>explained</w:t>
      </w:r>
      <w:r w:rsidRPr="007C750B">
        <w:rPr>
          <w:rFonts w:asciiTheme="majorBidi" w:eastAsiaTheme="minorEastAsia" w:hAnsiTheme="majorBidi" w:cstheme="majorBidi"/>
          <w:color w:val="000000"/>
        </w:rPr>
        <w:t xml:space="preserve">. It can observe that particles with small size have scattering coefficient approaches to zero </w:t>
      </w:r>
      <w:r w:rsidR="005A0779">
        <w:rPr>
          <w:rFonts w:asciiTheme="majorBidi" w:eastAsiaTheme="minorEastAsia" w:hAnsiTheme="majorBidi" w:cstheme="majorBidi"/>
          <w:color w:val="000000"/>
        </w:rPr>
        <w:t>in</w:t>
      </w:r>
      <w:r w:rsidRPr="007C750B">
        <w:rPr>
          <w:rFonts w:asciiTheme="majorBidi" w:eastAsiaTheme="minorEastAsia" w:hAnsiTheme="majorBidi" w:cstheme="majorBidi"/>
          <w:color w:val="000000"/>
        </w:rPr>
        <w:t xml:space="preserve"> the</w:t>
      </w:r>
      <w:r w:rsidR="005A0779">
        <w:rPr>
          <w:rFonts w:asciiTheme="majorBidi" w:eastAsiaTheme="minorEastAsia" w:hAnsiTheme="majorBidi" w:cstheme="majorBidi"/>
          <w:color w:val="000000"/>
        </w:rPr>
        <w:t xml:space="preserve"> longer </w:t>
      </w:r>
      <w:r w:rsidRPr="007C750B">
        <w:rPr>
          <w:rFonts w:asciiTheme="majorBidi" w:eastAsiaTheme="minorEastAsia" w:hAnsiTheme="majorBidi" w:cstheme="majorBidi"/>
          <w:color w:val="000000"/>
        </w:rPr>
        <w:t xml:space="preserve">wavelength </w:t>
      </w:r>
      <w:r w:rsidR="005A0779">
        <w:rPr>
          <w:rFonts w:asciiTheme="majorBidi" w:eastAsiaTheme="minorEastAsia" w:hAnsiTheme="majorBidi" w:cstheme="majorBidi"/>
          <w:color w:val="000000"/>
        </w:rPr>
        <w:t>ranges;</w:t>
      </w:r>
      <w:r w:rsidRPr="007C750B">
        <w:rPr>
          <w:rFonts w:asciiTheme="majorBidi" w:eastAsiaTheme="minorEastAsia" w:hAnsiTheme="majorBidi" w:cstheme="majorBidi"/>
          <w:color w:val="000000"/>
        </w:rPr>
        <w:t xml:space="preserve"> almost </w:t>
      </w:r>
      <w:r w:rsidR="005A0779">
        <w:rPr>
          <w:rFonts w:asciiTheme="majorBidi" w:eastAsiaTheme="minorEastAsia" w:hAnsiTheme="majorBidi" w:cstheme="majorBidi"/>
          <w:color w:val="000000"/>
        </w:rPr>
        <w:t>when</w:t>
      </w:r>
      <w:r w:rsidRPr="007C750B">
        <w:rPr>
          <w:rFonts w:asciiTheme="majorBidi" w:eastAsiaTheme="minorEastAsia" w:hAnsiTheme="majorBidi" w:cstheme="majorBidi"/>
          <w:color w:val="000000"/>
        </w:rPr>
        <w:t xml:space="preserve"> </w:t>
      </w:r>
      <w:r w:rsidR="005A0779">
        <w:rPr>
          <w:rFonts w:asciiTheme="majorBidi" w:eastAsiaTheme="minorEastAsia" w:hAnsiTheme="majorBidi" w:cstheme="majorBidi"/>
          <w:color w:val="000000"/>
        </w:rPr>
        <w:t xml:space="preserve">the </w:t>
      </w:r>
      <w:r w:rsidRPr="007C750B">
        <w:rPr>
          <w:rFonts w:asciiTheme="majorBidi" w:eastAsiaTheme="minorEastAsia" w:hAnsiTheme="majorBidi" w:cstheme="majorBidi"/>
          <w:color w:val="000000"/>
        </w:rPr>
        <w:t>wavelength approaches or longer than 600 nm.</w:t>
      </w:r>
      <w:r w:rsidR="00445874">
        <w:rPr>
          <w:rFonts w:asciiTheme="majorBidi" w:eastAsiaTheme="minorEastAsia" w:hAnsiTheme="majorBidi" w:cstheme="majorBidi"/>
          <w:color w:val="000000"/>
        </w:rPr>
        <w:t xml:space="preserve"> The effect of the particles is shown clearly at </w:t>
      </w:r>
      <w:r w:rsidR="000B05D6">
        <w:rPr>
          <w:rFonts w:asciiTheme="majorBidi" w:eastAsiaTheme="minorEastAsia" w:hAnsiTheme="majorBidi" w:cstheme="majorBidi"/>
          <w:color w:val="000000"/>
        </w:rPr>
        <w:t>short</w:t>
      </w:r>
      <w:r w:rsidR="00445874">
        <w:rPr>
          <w:rFonts w:asciiTheme="majorBidi" w:eastAsiaTheme="minorEastAsia" w:hAnsiTheme="majorBidi" w:cstheme="majorBidi"/>
          <w:color w:val="000000"/>
        </w:rPr>
        <w:t xml:space="preserve"> wavelength ranges. As the number of suspended particles (particle concentration) increase, the scattering coefficient increases.</w:t>
      </w:r>
      <w:r w:rsidR="000B05D6">
        <w:rPr>
          <w:rFonts w:asciiTheme="majorBidi" w:eastAsiaTheme="minorEastAsia" w:hAnsiTheme="majorBidi" w:cstheme="majorBidi"/>
          <w:color w:val="000000"/>
        </w:rPr>
        <w:t xml:space="preserve"> The relationship between the particle size and the incident wavelength is one of the most important parameters which affect the radiation transfer phenomena. </w:t>
      </w:r>
      <w:r w:rsidR="002F33F7">
        <w:rPr>
          <w:rFonts w:asciiTheme="majorBidi" w:eastAsiaTheme="minorEastAsia" w:hAnsiTheme="majorBidi" w:cstheme="majorBidi"/>
          <w:color w:val="000000"/>
        </w:rPr>
        <w:t>Therefore, nanoparticles play an important role in the UV-Vis wavelength ranges.</w:t>
      </w:r>
      <w:r w:rsidR="000B05D6">
        <w:rPr>
          <w:rFonts w:asciiTheme="majorBidi" w:eastAsiaTheme="minorEastAsia" w:hAnsiTheme="majorBidi" w:cstheme="majorBidi"/>
          <w:color w:val="000000"/>
        </w:rPr>
        <w:t xml:space="preserve"> </w:t>
      </w:r>
      <w:r w:rsidR="00445874">
        <w:rPr>
          <w:rFonts w:asciiTheme="majorBidi" w:eastAsiaTheme="minorEastAsia" w:hAnsiTheme="majorBidi" w:cstheme="majorBidi"/>
          <w:color w:val="000000"/>
        </w:rPr>
        <w:t xml:space="preserve"> </w:t>
      </w:r>
    </w:p>
    <w:p w14:paraId="03A5412E" w14:textId="77777777" w:rsidR="00445874" w:rsidRPr="007C750B" w:rsidRDefault="00445874" w:rsidP="00BF4CEF">
      <w:pPr>
        <w:pStyle w:val="BodyTextIndent"/>
        <w:spacing w:line="276" w:lineRule="auto"/>
        <w:ind w:firstLine="709"/>
        <w:rPr>
          <w:lang w:val="en-GB"/>
        </w:rPr>
      </w:pPr>
      <w:r>
        <w:rPr>
          <w:rFonts w:asciiTheme="majorBidi" w:eastAsiaTheme="minorEastAsia" w:hAnsiTheme="majorBidi" w:cstheme="majorBidi"/>
          <w:color w:val="000000"/>
        </w:rPr>
        <w:t>The extinction coefficient (scattering and absorption) of the nanosuspensions is shown in Fig</w:t>
      </w:r>
      <w:r w:rsidR="00765D74">
        <w:rPr>
          <w:rFonts w:asciiTheme="majorBidi" w:eastAsiaTheme="minorEastAsia" w:hAnsiTheme="majorBidi" w:cstheme="majorBidi"/>
          <w:color w:val="000000"/>
        </w:rPr>
        <w:t>ure 5</w:t>
      </w:r>
      <w:r>
        <w:rPr>
          <w:rFonts w:asciiTheme="majorBidi" w:eastAsiaTheme="minorEastAsia" w:hAnsiTheme="majorBidi" w:cstheme="majorBidi"/>
          <w:color w:val="000000"/>
        </w:rPr>
        <w:t>.</w:t>
      </w:r>
      <w:r w:rsidR="00765D74">
        <w:rPr>
          <w:rFonts w:asciiTheme="majorBidi" w:eastAsiaTheme="minorEastAsia" w:hAnsiTheme="majorBidi" w:cstheme="majorBidi"/>
          <w:color w:val="000000"/>
        </w:rPr>
        <w:t xml:space="preserve"> </w:t>
      </w:r>
      <w:r>
        <w:rPr>
          <w:rFonts w:asciiTheme="majorBidi" w:eastAsiaTheme="minorEastAsia" w:hAnsiTheme="majorBidi" w:cstheme="majorBidi"/>
          <w:color w:val="000000"/>
        </w:rPr>
        <w:t xml:space="preserve">In this figure, the scattering effect comes from the effect of the particles where the medium (water) contributes by the absorption effect. The absorption </w:t>
      </w:r>
      <w:r w:rsidR="000F1F92">
        <w:rPr>
          <w:rFonts w:asciiTheme="majorBidi" w:eastAsiaTheme="minorEastAsia" w:hAnsiTheme="majorBidi" w:cstheme="majorBidi"/>
          <w:color w:val="000000"/>
        </w:rPr>
        <w:t xml:space="preserve">coefficient </w:t>
      </w:r>
      <w:r>
        <w:rPr>
          <w:rFonts w:asciiTheme="majorBidi" w:eastAsiaTheme="minorEastAsia" w:hAnsiTheme="majorBidi" w:cstheme="majorBidi"/>
          <w:color w:val="000000"/>
        </w:rPr>
        <w:t>is included in the infrared wavelength range</w:t>
      </w:r>
      <w:r w:rsidR="002F33F7">
        <w:rPr>
          <w:rFonts w:asciiTheme="majorBidi" w:eastAsiaTheme="minorEastAsia" w:hAnsiTheme="majorBidi" w:cstheme="majorBidi"/>
          <w:color w:val="000000"/>
        </w:rPr>
        <w:t>, where water has low absorption index in the UV-Vis wavelength ranges. Particle scattering in the UV-Vis wavelength ranges can enhance the extinction coefficient of the media</w:t>
      </w:r>
      <w:r w:rsidR="00F96FAE">
        <w:rPr>
          <w:rFonts w:asciiTheme="majorBidi" w:eastAsiaTheme="minorEastAsia" w:hAnsiTheme="majorBidi" w:cstheme="majorBidi"/>
          <w:color w:val="000000"/>
        </w:rPr>
        <w:t>. Indeed, the radiative properties of the particles and the medium are the basis of the direct absorption solar collectors, where the energy of the incident radiation (electromagnetic energy) is converted to the thermal energy</w:t>
      </w:r>
      <w:r w:rsidR="005A0779">
        <w:rPr>
          <w:rFonts w:asciiTheme="majorBidi" w:eastAsiaTheme="minorEastAsia" w:hAnsiTheme="majorBidi" w:cstheme="majorBidi"/>
          <w:color w:val="000000"/>
        </w:rPr>
        <w:t xml:space="preserve">. The extinction coefficient refers to the </w:t>
      </w:r>
      <w:r w:rsidR="00BF4CEF">
        <w:rPr>
          <w:rFonts w:asciiTheme="majorBidi" w:eastAsiaTheme="minorEastAsia" w:hAnsiTheme="majorBidi" w:cstheme="majorBidi"/>
          <w:color w:val="000000"/>
        </w:rPr>
        <w:t>absorption of the incident radiation by the participating media.</w:t>
      </w:r>
      <w:r w:rsidR="002F33F7">
        <w:rPr>
          <w:rFonts w:asciiTheme="majorBidi" w:eastAsiaTheme="minorEastAsia" w:hAnsiTheme="majorBidi" w:cstheme="majorBidi"/>
          <w:color w:val="000000"/>
        </w:rPr>
        <w:t xml:space="preserve"> </w:t>
      </w:r>
      <w:r>
        <w:rPr>
          <w:rFonts w:asciiTheme="majorBidi" w:eastAsiaTheme="minorEastAsia" w:hAnsiTheme="majorBidi" w:cstheme="majorBidi"/>
          <w:color w:val="000000"/>
        </w:rPr>
        <w:t xml:space="preserve">    </w:t>
      </w:r>
    </w:p>
    <w:p w14:paraId="75C2308A" w14:textId="77777777" w:rsidR="00EF490D" w:rsidRDefault="00EF490D" w:rsidP="00626F42">
      <w:pPr>
        <w:pStyle w:val="BodyTextIndent"/>
        <w:spacing w:line="276" w:lineRule="auto"/>
        <w:rPr>
          <w:lang w:val="en-GB"/>
        </w:rPr>
      </w:pPr>
    </w:p>
    <w:p w14:paraId="35CD0C21" w14:textId="77777777" w:rsidR="00EF490D" w:rsidRDefault="005A0779" w:rsidP="00626F42">
      <w:pPr>
        <w:pStyle w:val="BodyTextIndent"/>
        <w:spacing w:line="276" w:lineRule="auto"/>
        <w:rPr>
          <w:lang w:val="en-GB"/>
        </w:rPr>
      </w:pPr>
      <w:r>
        <w:rPr>
          <w:rFonts w:asciiTheme="majorBidi" w:eastAsiaTheme="minorEastAsia" w:hAnsiTheme="majorBidi" w:cstheme="majorBidi"/>
          <w:noProof/>
          <w:lang w:val="tr-TR" w:eastAsia="tr-TR"/>
        </w:rPr>
        <mc:AlternateContent>
          <mc:Choice Requires="wpg">
            <w:drawing>
              <wp:anchor distT="0" distB="0" distL="114300" distR="114300" simplePos="0" relativeHeight="251685888" behindDoc="0" locked="0" layoutInCell="1" allowOverlap="1" wp14:anchorId="7D71B3F1" wp14:editId="0E110CC8">
                <wp:simplePos x="0" y="0"/>
                <wp:positionH relativeFrom="column">
                  <wp:posOffset>3241675</wp:posOffset>
                </wp:positionH>
                <wp:positionV relativeFrom="paragraph">
                  <wp:posOffset>90170</wp:posOffset>
                </wp:positionV>
                <wp:extent cx="2988310" cy="3229610"/>
                <wp:effectExtent l="0" t="0" r="2540" b="8890"/>
                <wp:wrapNone/>
                <wp:docPr id="14" name="Group 14"/>
                <wp:cNvGraphicFramePr/>
                <a:graphic xmlns:a="http://schemas.openxmlformats.org/drawingml/2006/main">
                  <a:graphicData uri="http://schemas.microsoft.com/office/word/2010/wordprocessingGroup">
                    <wpg:wgp>
                      <wpg:cNvGrpSpPr/>
                      <wpg:grpSpPr>
                        <a:xfrm>
                          <a:off x="0" y="0"/>
                          <a:ext cx="2988310" cy="3229610"/>
                          <a:chOff x="0" y="0"/>
                          <a:chExt cx="2988365" cy="3229996"/>
                        </a:xfrm>
                      </wpg:grpSpPr>
                      <pic:pic xmlns:pic="http://schemas.openxmlformats.org/drawingml/2006/picture">
                        <pic:nvPicPr>
                          <pic:cNvPr id="12" name="Picture 12" descr="C:\Users\ozunstudent\Desktop\1.jpg"/>
                          <pic:cNvPicPr>
                            <a:picLocks noChangeAspect="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870421" cy="2695492"/>
                          </a:xfrm>
                          <a:prstGeom prst="rect">
                            <a:avLst/>
                          </a:prstGeom>
                          <a:noFill/>
                          <a:ln>
                            <a:noFill/>
                          </a:ln>
                        </pic:spPr>
                      </pic:pic>
                      <wps:wsp>
                        <wps:cNvPr id="13" name="Text Box 13"/>
                        <wps:cNvSpPr txBox="1"/>
                        <wps:spPr>
                          <a:xfrm>
                            <a:off x="214685" y="2782956"/>
                            <a:ext cx="2773680" cy="447040"/>
                          </a:xfrm>
                          <a:prstGeom prst="rect">
                            <a:avLst/>
                          </a:prstGeom>
                          <a:solidFill>
                            <a:sysClr val="window" lastClr="FFFFFF"/>
                          </a:solidFill>
                          <a:ln w="6350">
                            <a:noFill/>
                          </a:ln>
                          <a:effectLst/>
                        </wps:spPr>
                        <wps:txbx>
                          <w:txbxContent>
                            <w:p w14:paraId="6EEFD04D" w14:textId="77777777" w:rsidR="005C1176" w:rsidRPr="00E74A78" w:rsidRDefault="005C1176" w:rsidP="002E604E">
                              <w:pPr>
                                <w:jc w:val="center"/>
                                <w:rPr>
                                  <w:rFonts w:asciiTheme="majorBidi" w:hAnsiTheme="majorBidi" w:cstheme="majorBidi"/>
                                  <w:lang w:val="en-GB"/>
                                </w:rPr>
                              </w:pPr>
                              <w:r w:rsidRPr="002E604E">
                                <w:rPr>
                                  <w:rFonts w:asciiTheme="majorBidi" w:hAnsiTheme="majorBidi" w:cstheme="majorBidi"/>
                                  <w:b/>
                                  <w:bCs/>
                                  <w:lang w:val="en-GB"/>
                                </w:rPr>
                                <w:t>Figure 5.</w:t>
                              </w:r>
                              <w:r>
                                <w:rPr>
                                  <w:rFonts w:asciiTheme="majorBidi" w:hAnsiTheme="majorBidi" w:cstheme="majorBidi"/>
                                  <w:lang w:val="en-GB"/>
                                </w:rPr>
                                <w:t xml:space="preserve"> Extinction</w:t>
                              </w:r>
                              <w:r w:rsidRPr="00E74A78">
                                <w:rPr>
                                  <w:rFonts w:asciiTheme="majorBidi" w:hAnsiTheme="majorBidi" w:cstheme="majorBidi"/>
                                  <w:lang w:val="en-GB"/>
                                </w:rPr>
                                <w:t xml:space="preserve"> coefficient of water based </w:t>
                              </w:r>
                              <m:oMath>
                                <m:sSub>
                                  <m:sSubPr>
                                    <m:ctrlPr>
                                      <w:rPr>
                                        <w:rFonts w:ascii="Cambria Math" w:hAnsi="Cambria Math" w:cstheme="majorBidi"/>
                                        <w:lang w:val="en-GB"/>
                                      </w:rPr>
                                    </m:ctrlPr>
                                  </m:sSubPr>
                                  <m:e>
                                    <m:r>
                                      <m:rPr>
                                        <m:sty m:val="p"/>
                                      </m:rPr>
                                      <w:rPr>
                                        <w:rFonts w:ascii="Cambria Math" w:hAnsi="Cambria Math" w:cstheme="majorBidi"/>
                                        <w:lang w:val="en-GB"/>
                                      </w:rPr>
                                      <m:t>TiO</m:t>
                                    </m:r>
                                  </m:e>
                                  <m:sub>
                                    <m:r>
                                      <m:rPr>
                                        <m:sty m:val="p"/>
                                      </m:rPr>
                                      <w:rPr>
                                        <w:rFonts w:ascii="Cambria Math" w:hAnsi="Cambria Math" w:cstheme="majorBidi"/>
                                        <w:lang w:val="en-GB"/>
                                      </w:rPr>
                                      <m:t xml:space="preserve">2 </m:t>
                                    </m:r>
                                  </m:sub>
                                </m:sSub>
                              </m:oMath>
                              <w:r w:rsidRPr="00E74A78">
                                <w:rPr>
                                  <w:rFonts w:asciiTheme="majorBidi" w:hAnsiTheme="majorBidi" w:cstheme="majorBidi"/>
                                  <w:lang w:val="en-GB"/>
                                </w:rPr>
                                <w:t>(</w:t>
                              </w:r>
                              <m:oMath>
                                <m:sSub>
                                  <m:sSubPr>
                                    <m:ctrlPr>
                                      <w:rPr>
                                        <w:rFonts w:ascii="Cambria Math" w:hAnsi="Cambria Math" w:cstheme="majorBidi"/>
                                        <w:i/>
                                        <w:iCs/>
                                        <w:lang w:val="en-GB"/>
                                      </w:rPr>
                                    </m:ctrlPr>
                                  </m:sSubPr>
                                  <m:e>
                                    <m:r>
                                      <w:rPr>
                                        <w:rFonts w:ascii="Cambria Math" w:hAnsi="Cambria Math" w:cstheme="majorBidi"/>
                                        <w:lang w:val="en-GB"/>
                                      </w:rPr>
                                      <m:t>d</m:t>
                                    </m:r>
                                  </m:e>
                                  <m:sub>
                                    <m:r>
                                      <w:rPr>
                                        <w:rFonts w:ascii="Cambria Math" w:hAnsi="Cambria Math" w:cstheme="majorBidi"/>
                                        <w:lang w:val="en-GB"/>
                                      </w:rPr>
                                      <m:t>p</m:t>
                                    </m:r>
                                  </m:sub>
                                </m:sSub>
                                <m:r>
                                  <m:rPr>
                                    <m:sty m:val="p"/>
                                  </m:rPr>
                                  <w:rPr>
                                    <w:rFonts w:ascii="Cambria Math" w:hAnsi="Cambria Math" w:cstheme="majorBidi"/>
                                    <w:lang w:val="en-GB"/>
                                  </w:rPr>
                                  <m:t>=50 nm)</m:t>
                                </m:r>
                              </m:oMath>
                              <w:r w:rsidRPr="00E74A78">
                                <w:rPr>
                                  <w:rFonts w:asciiTheme="majorBidi" w:hAnsiTheme="majorBidi" w:cstheme="majorBidi"/>
                                  <w:lang w:val="en-GB"/>
                                </w:rPr>
                                <w:t xml:space="preserve"> </w:t>
                              </w:r>
                              <w:r>
                                <w:rPr>
                                  <w:rFonts w:asciiTheme="majorBidi" w:hAnsiTheme="majorBidi" w:cstheme="majorBidi"/>
                                  <w:lang w:val="en-GB"/>
                                </w:rPr>
                                <w:t>nanosuspension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7D71B3F1" id="Group 14" o:spid="_x0000_s1210" style="position:absolute;left:0;text-align:left;margin-left:255.25pt;margin-top:7.1pt;width:235.3pt;height:254.3pt;z-index:251685888" coordsize="29883,3229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">
                <v:shape id="Picture 12" o:spid="_x0000_s1211" type="#_x0000_t75" style="position:absolute;width:28704;height:269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">
                  <v:imagedata r:id="rId12" o:title="1"/>
                </v:shape>
                <v:shape id="Text Box 13" o:spid="_x0000_s1212" type="#_x0000_t202" style="position:absolute;left:2146;top:27829;width:27737;height:44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" fillcolor="window" stroked="f" strokeweight=".5pt">
                  <v:textbox>
                    <w:txbxContent>
                      <w:p w14:paraId="6EEFD04D" w14:textId="77777777" w:rsidR="005C1176" w:rsidRPr="00E74A78" w:rsidRDefault="005C1176" w:rsidP="002E604E">
                        <w:pPr>
                          <w:jc w:val="center"/>
                          <w:rPr>
                            <w:rFonts w:asciiTheme="majorBidi" w:hAnsiTheme="majorBidi" w:cstheme="majorBidi"/>
                            <w:lang w:val="en-GB"/>
                          </w:rPr>
                        </w:pPr>
                        <w:r w:rsidRPr="002E604E">
                          <w:rPr>
                            <w:rFonts w:asciiTheme="majorBidi" w:hAnsiTheme="majorBidi" w:cstheme="majorBidi"/>
                            <w:b/>
                            <w:bCs/>
                            <w:lang w:val="en-GB"/>
                          </w:rPr>
                          <w:t>Figure 5.</w:t>
                        </w:r>
                        <w:r>
                          <w:rPr>
                            <w:rFonts w:asciiTheme="majorBidi" w:hAnsiTheme="majorBidi" w:cstheme="majorBidi"/>
                            <w:lang w:val="en-GB"/>
                          </w:rPr>
                          <w:t xml:space="preserve"> Extinction</w:t>
                        </w:r>
                        <w:r w:rsidRPr="00E74A78">
                          <w:rPr>
                            <w:rFonts w:asciiTheme="majorBidi" w:hAnsiTheme="majorBidi" w:cstheme="majorBidi"/>
                            <w:lang w:val="en-GB"/>
                          </w:rPr>
                          <w:t xml:space="preserve"> coefficient of water based </w:t>
                        </w:r>
                        <m:oMath>
                          <m:sSub>
                            <m:sSubPr>
                              <m:ctrlPr>
                                <w:rPr>
                                  <w:rFonts w:ascii="Cambria Math" w:hAnsi="Cambria Math" w:cstheme="majorBidi"/>
                                  <w:lang w:val="en-GB"/>
                                </w:rPr>
                              </m:ctrlPr>
                            </m:sSubPr>
                            <m:e>
                              <m:r>
                                <m:rPr>
                                  <m:sty m:val="p"/>
                                </m:rPr>
                                <w:rPr>
                                  <w:rFonts w:ascii="Cambria Math" w:hAnsi="Cambria Math" w:cstheme="majorBidi"/>
                                  <w:lang w:val="en-GB"/>
                                </w:rPr>
                                <m:t>TiO</m:t>
                              </m:r>
                            </m:e>
                            <m:sub>
                              <m:r>
                                <m:rPr>
                                  <m:sty m:val="p"/>
                                </m:rPr>
                                <w:rPr>
                                  <w:rFonts w:ascii="Cambria Math" w:hAnsi="Cambria Math" w:cstheme="majorBidi"/>
                                  <w:lang w:val="en-GB"/>
                                </w:rPr>
                                <m:t xml:space="preserve">2 </m:t>
                              </m:r>
                            </m:sub>
                          </m:sSub>
                        </m:oMath>
                        <w:r w:rsidRPr="00E74A78">
                          <w:rPr>
                            <w:rFonts w:asciiTheme="majorBidi" w:hAnsiTheme="majorBidi" w:cstheme="majorBidi"/>
                            <w:lang w:val="en-GB"/>
                          </w:rPr>
                          <w:t>(</w:t>
                        </w:r>
                        <m:oMath>
                          <m:sSub>
                            <m:sSubPr>
                              <m:ctrlPr>
                                <w:rPr>
                                  <w:rFonts w:ascii="Cambria Math" w:hAnsi="Cambria Math" w:cstheme="majorBidi"/>
                                  <w:i/>
                                  <w:iCs/>
                                  <w:lang w:val="en-GB"/>
                                </w:rPr>
                              </m:ctrlPr>
                            </m:sSubPr>
                            <m:e>
                              <m:r>
                                <w:rPr>
                                  <w:rFonts w:ascii="Cambria Math" w:hAnsi="Cambria Math" w:cstheme="majorBidi"/>
                                  <w:lang w:val="en-GB"/>
                                </w:rPr>
                                <m:t>d</m:t>
                              </m:r>
                            </m:e>
                            <m:sub>
                              <m:r>
                                <w:rPr>
                                  <w:rFonts w:ascii="Cambria Math" w:hAnsi="Cambria Math" w:cstheme="majorBidi"/>
                                  <w:lang w:val="en-GB"/>
                                </w:rPr>
                                <m:t>p</m:t>
                              </m:r>
                            </m:sub>
                          </m:sSub>
                          <m:r>
                            <m:rPr>
                              <m:sty m:val="p"/>
                            </m:rPr>
                            <w:rPr>
                              <w:rFonts w:ascii="Cambria Math" w:hAnsi="Cambria Math" w:cstheme="majorBidi"/>
                              <w:lang w:val="en-GB"/>
                            </w:rPr>
                            <m:t>=50 nm)</m:t>
                          </m:r>
                        </m:oMath>
                        <w:r w:rsidRPr="00E74A78">
                          <w:rPr>
                            <w:rFonts w:asciiTheme="majorBidi" w:hAnsiTheme="majorBidi" w:cstheme="majorBidi"/>
                            <w:lang w:val="en-GB"/>
                          </w:rPr>
                          <w:t xml:space="preserve"> </w:t>
                        </w:r>
                        <w:r>
                          <w:rPr>
                            <w:rFonts w:asciiTheme="majorBidi" w:hAnsiTheme="majorBidi" w:cstheme="majorBidi"/>
                            <w:lang w:val="en-GB"/>
                          </w:rPr>
                          <w:t>nanosuspensions</w:t>
                        </w:r>
                      </w:p>
                    </w:txbxContent>
                  </v:textbox>
                </v:shape>
              </v:group>
            </w:pict>
          </mc:Fallback>
        </mc:AlternateContent>
      </w:r>
      <w:r>
        <w:rPr>
          <w:noProof/>
          <w:lang w:val="tr-TR" w:eastAsia="tr-TR"/>
        </w:rPr>
        <mc:AlternateContent>
          <mc:Choice Requires="wpg">
            <w:drawing>
              <wp:anchor distT="0" distB="0" distL="114300" distR="114300" simplePos="0" relativeHeight="251671552" behindDoc="0" locked="0" layoutInCell="1" allowOverlap="1" wp14:anchorId="3F23FB3F" wp14:editId="626A6844">
                <wp:simplePos x="0" y="0"/>
                <wp:positionH relativeFrom="column">
                  <wp:posOffset>-206375</wp:posOffset>
                </wp:positionH>
                <wp:positionV relativeFrom="paragraph">
                  <wp:posOffset>80381</wp:posOffset>
                </wp:positionV>
                <wp:extent cx="2988945" cy="3214370"/>
                <wp:effectExtent l="0" t="0" r="1905" b="5080"/>
                <wp:wrapNone/>
                <wp:docPr id="11" name="Group 11"/>
                <wp:cNvGraphicFramePr/>
                <a:graphic xmlns:a="http://schemas.openxmlformats.org/drawingml/2006/main">
                  <a:graphicData uri="http://schemas.microsoft.com/office/word/2010/wordprocessingGroup">
                    <wpg:wgp>
                      <wpg:cNvGrpSpPr/>
                      <wpg:grpSpPr>
                        <a:xfrm>
                          <a:off x="0" y="0"/>
                          <a:ext cx="2988945" cy="3214370"/>
                          <a:chOff x="0" y="0"/>
                          <a:chExt cx="2989000" cy="3214729"/>
                        </a:xfrm>
                      </wpg:grpSpPr>
                      <wps:wsp>
                        <wps:cNvPr id="25" name="Text Box 25"/>
                        <wps:cNvSpPr txBox="1"/>
                        <wps:spPr>
                          <a:xfrm>
                            <a:off x="214685" y="2767054"/>
                            <a:ext cx="2774315" cy="447675"/>
                          </a:xfrm>
                          <a:prstGeom prst="rect">
                            <a:avLst/>
                          </a:prstGeom>
                          <a:solidFill>
                            <a:sysClr val="window" lastClr="FFFFFF"/>
                          </a:solidFill>
                          <a:ln w="6350">
                            <a:noFill/>
                          </a:ln>
                          <a:effectLst/>
                        </wps:spPr>
                        <wps:txbx>
                          <w:txbxContent>
                            <w:p w14:paraId="6A3231AF" w14:textId="77777777" w:rsidR="005C1176" w:rsidRPr="00E74A78" w:rsidRDefault="005C1176" w:rsidP="002E604E">
                              <w:pPr>
                                <w:jc w:val="center"/>
                                <w:rPr>
                                  <w:rFonts w:asciiTheme="majorBidi" w:hAnsiTheme="majorBidi" w:cstheme="majorBidi"/>
                                  <w:lang w:val="en-GB"/>
                                </w:rPr>
                              </w:pPr>
                              <w:r w:rsidRPr="002E604E">
                                <w:rPr>
                                  <w:rFonts w:asciiTheme="majorBidi" w:hAnsiTheme="majorBidi" w:cstheme="majorBidi"/>
                                  <w:b/>
                                  <w:bCs/>
                                  <w:lang w:val="en-GB"/>
                                </w:rPr>
                                <w:t>Figure 4.</w:t>
                              </w:r>
                              <w:r>
                                <w:rPr>
                                  <w:rFonts w:asciiTheme="majorBidi" w:hAnsiTheme="majorBidi" w:cstheme="majorBidi"/>
                                  <w:lang w:val="en-GB"/>
                                </w:rPr>
                                <w:t xml:space="preserve"> </w:t>
                              </w:r>
                              <w:r w:rsidRPr="00E74A78">
                                <w:rPr>
                                  <w:rFonts w:asciiTheme="majorBidi" w:hAnsiTheme="majorBidi" w:cstheme="majorBidi"/>
                                  <w:lang w:val="en-GB"/>
                                </w:rPr>
                                <w:t xml:space="preserve">Scattering coefficient of water based </w:t>
                              </w:r>
                              <m:oMath>
                                <m:sSub>
                                  <m:sSubPr>
                                    <m:ctrlPr>
                                      <w:rPr>
                                        <w:rFonts w:ascii="Cambria Math" w:hAnsi="Cambria Math" w:cstheme="majorBidi"/>
                                        <w:lang w:val="en-GB"/>
                                      </w:rPr>
                                    </m:ctrlPr>
                                  </m:sSubPr>
                                  <m:e>
                                    <m:r>
                                      <m:rPr>
                                        <m:sty m:val="p"/>
                                      </m:rPr>
                                      <w:rPr>
                                        <w:rFonts w:ascii="Cambria Math" w:hAnsi="Cambria Math" w:cstheme="majorBidi"/>
                                        <w:lang w:val="en-GB"/>
                                      </w:rPr>
                                      <m:t>TiO</m:t>
                                    </m:r>
                                  </m:e>
                                  <m:sub>
                                    <m:r>
                                      <m:rPr>
                                        <m:sty m:val="p"/>
                                      </m:rPr>
                                      <w:rPr>
                                        <w:rFonts w:ascii="Cambria Math" w:hAnsi="Cambria Math" w:cstheme="majorBidi"/>
                                        <w:lang w:val="en-GB"/>
                                      </w:rPr>
                                      <m:t xml:space="preserve">2 </m:t>
                                    </m:r>
                                  </m:sub>
                                </m:sSub>
                              </m:oMath>
                              <w:r w:rsidRPr="00E74A78">
                                <w:rPr>
                                  <w:rFonts w:asciiTheme="majorBidi" w:hAnsiTheme="majorBidi" w:cstheme="majorBidi"/>
                                  <w:lang w:val="en-GB"/>
                                </w:rPr>
                                <w:t>(</w:t>
                              </w:r>
                              <m:oMath>
                                <m:sSub>
                                  <m:sSubPr>
                                    <m:ctrlPr>
                                      <w:rPr>
                                        <w:rFonts w:ascii="Cambria Math" w:hAnsi="Cambria Math" w:cstheme="majorBidi"/>
                                        <w:i/>
                                        <w:iCs/>
                                        <w:lang w:val="en-GB"/>
                                      </w:rPr>
                                    </m:ctrlPr>
                                  </m:sSubPr>
                                  <m:e>
                                    <m:r>
                                      <w:rPr>
                                        <w:rFonts w:ascii="Cambria Math" w:hAnsi="Cambria Math" w:cstheme="majorBidi"/>
                                        <w:lang w:val="en-GB"/>
                                      </w:rPr>
                                      <m:t>d</m:t>
                                    </m:r>
                                  </m:e>
                                  <m:sub>
                                    <m:r>
                                      <w:rPr>
                                        <w:rFonts w:ascii="Cambria Math" w:hAnsi="Cambria Math" w:cstheme="majorBidi"/>
                                        <w:lang w:val="en-GB"/>
                                      </w:rPr>
                                      <m:t>p</m:t>
                                    </m:r>
                                  </m:sub>
                                </m:sSub>
                                <m:r>
                                  <m:rPr>
                                    <m:sty m:val="p"/>
                                  </m:rPr>
                                  <w:rPr>
                                    <w:rFonts w:ascii="Cambria Math" w:hAnsi="Cambria Math" w:cstheme="majorBidi"/>
                                    <w:lang w:val="en-GB"/>
                                  </w:rPr>
                                  <m:t>=50 nm)</m:t>
                                </m:r>
                              </m:oMath>
                              <w:r w:rsidRPr="00E74A78">
                                <w:rPr>
                                  <w:rFonts w:asciiTheme="majorBidi" w:hAnsiTheme="majorBidi" w:cstheme="majorBidi"/>
                                  <w:lang w:val="en-GB"/>
                                </w:rPr>
                                <w:t xml:space="preserve"> </w:t>
                              </w:r>
                              <w:r>
                                <w:rPr>
                                  <w:rFonts w:asciiTheme="majorBidi" w:hAnsiTheme="majorBidi" w:cstheme="majorBidi"/>
                                  <w:lang w:val="en-GB"/>
                                </w:rPr>
                                <w:t>nanosuspension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10" name="Picture 10" descr="C:\Users\ozunstudent\Desktop\2.jpg"/>
                          <pic:cNvPicPr>
                            <a:picLocks noChangeAspect="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870421" cy="2695493"/>
                          </a:xfrm>
                          <a:prstGeom prst="rect">
                            <a:avLst/>
                          </a:prstGeom>
                          <a:noFill/>
                          <a:ln>
                            <a:noFill/>
                          </a:ln>
                        </pic:spPr>
                      </pic:pic>
                    </wpg:wgp>
                  </a:graphicData>
                </a:graphic>
              </wp:anchor>
            </w:drawing>
          </mc:Choice>
          <mc:Fallback>
            <w:pict>
              <v:group w14:anchorId="3F23FB3F" id="Group 11" o:spid="_x0000_s1213" style="position:absolute;left:0;text-align:left;margin-left:-16.25pt;margin-top:6.35pt;width:235.35pt;height:253.1pt;z-index:251671552" coordsize="29890,3214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">
                <v:shape id="Text Box 25" o:spid="_x0000_s1214" type="#_x0000_t202" style="position:absolute;left:2146;top:27670;width:27744;height:44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" fillcolor="window" stroked="f" strokeweight=".5pt">
                  <v:textbox>
                    <w:txbxContent>
                      <w:p w14:paraId="6A3231AF" w14:textId="77777777" w:rsidR="005C1176" w:rsidRPr="00E74A78" w:rsidRDefault="005C1176" w:rsidP="002E604E">
                        <w:pPr>
                          <w:jc w:val="center"/>
                          <w:rPr>
                            <w:rFonts w:asciiTheme="majorBidi" w:hAnsiTheme="majorBidi" w:cstheme="majorBidi"/>
                            <w:lang w:val="en-GB"/>
                          </w:rPr>
                        </w:pPr>
                        <w:r w:rsidRPr="002E604E">
                          <w:rPr>
                            <w:rFonts w:asciiTheme="majorBidi" w:hAnsiTheme="majorBidi" w:cstheme="majorBidi"/>
                            <w:b/>
                            <w:bCs/>
                            <w:lang w:val="en-GB"/>
                          </w:rPr>
                          <w:t>Figure 4.</w:t>
                        </w:r>
                        <w:r>
                          <w:rPr>
                            <w:rFonts w:asciiTheme="majorBidi" w:hAnsiTheme="majorBidi" w:cstheme="majorBidi"/>
                            <w:lang w:val="en-GB"/>
                          </w:rPr>
                          <w:t xml:space="preserve"> </w:t>
                        </w:r>
                        <w:r w:rsidRPr="00E74A78">
                          <w:rPr>
                            <w:rFonts w:asciiTheme="majorBidi" w:hAnsiTheme="majorBidi" w:cstheme="majorBidi"/>
                            <w:lang w:val="en-GB"/>
                          </w:rPr>
                          <w:t xml:space="preserve">Scattering coefficient of water based </w:t>
                        </w:r>
                        <m:oMath>
                          <m:sSub>
                            <m:sSubPr>
                              <m:ctrlPr>
                                <w:rPr>
                                  <w:rFonts w:ascii="Cambria Math" w:hAnsi="Cambria Math" w:cstheme="majorBidi"/>
                                  <w:lang w:val="en-GB"/>
                                </w:rPr>
                              </m:ctrlPr>
                            </m:sSubPr>
                            <m:e>
                              <m:r>
                                <m:rPr>
                                  <m:sty m:val="p"/>
                                </m:rPr>
                                <w:rPr>
                                  <w:rFonts w:ascii="Cambria Math" w:hAnsi="Cambria Math" w:cstheme="majorBidi"/>
                                  <w:lang w:val="en-GB"/>
                                </w:rPr>
                                <m:t>TiO</m:t>
                              </m:r>
                            </m:e>
                            <m:sub>
                              <m:r>
                                <m:rPr>
                                  <m:sty m:val="p"/>
                                </m:rPr>
                                <w:rPr>
                                  <w:rFonts w:ascii="Cambria Math" w:hAnsi="Cambria Math" w:cstheme="majorBidi"/>
                                  <w:lang w:val="en-GB"/>
                                </w:rPr>
                                <m:t xml:space="preserve">2 </m:t>
                              </m:r>
                            </m:sub>
                          </m:sSub>
                        </m:oMath>
                        <w:r w:rsidRPr="00E74A78">
                          <w:rPr>
                            <w:rFonts w:asciiTheme="majorBidi" w:hAnsiTheme="majorBidi" w:cstheme="majorBidi"/>
                            <w:lang w:val="en-GB"/>
                          </w:rPr>
                          <w:t>(</w:t>
                        </w:r>
                        <m:oMath>
                          <m:sSub>
                            <m:sSubPr>
                              <m:ctrlPr>
                                <w:rPr>
                                  <w:rFonts w:ascii="Cambria Math" w:hAnsi="Cambria Math" w:cstheme="majorBidi"/>
                                  <w:i/>
                                  <w:iCs/>
                                  <w:lang w:val="en-GB"/>
                                </w:rPr>
                              </m:ctrlPr>
                            </m:sSubPr>
                            <m:e>
                              <m:r>
                                <w:rPr>
                                  <w:rFonts w:ascii="Cambria Math" w:hAnsi="Cambria Math" w:cstheme="majorBidi"/>
                                  <w:lang w:val="en-GB"/>
                                </w:rPr>
                                <m:t>d</m:t>
                              </m:r>
                            </m:e>
                            <m:sub>
                              <m:r>
                                <w:rPr>
                                  <w:rFonts w:ascii="Cambria Math" w:hAnsi="Cambria Math" w:cstheme="majorBidi"/>
                                  <w:lang w:val="en-GB"/>
                                </w:rPr>
                                <m:t>p</m:t>
                              </m:r>
                            </m:sub>
                          </m:sSub>
                          <m:r>
                            <m:rPr>
                              <m:sty m:val="p"/>
                            </m:rPr>
                            <w:rPr>
                              <w:rFonts w:ascii="Cambria Math" w:hAnsi="Cambria Math" w:cstheme="majorBidi"/>
                              <w:lang w:val="en-GB"/>
                            </w:rPr>
                            <m:t>=50 nm)</m:t>
                          </m:r>
                        </m:oMath>
                        <w:r w:rsidRPr="00E74A78">
                          <w:rPr>
                            <w:rFonts w:asciiTheme="majorBidi" w:hAnsiTheme="majorBidi" w:cstheme="majorBidi"/>
                            <w:lang w:val="en-GB"/>
                          </w:rPr>
                          <w:t xml:space="preserve"> </w:t>
                        </w:r>
                        <w:r>
                          <w:rPr>
                            <w:rFonts w:asciiTheme="majorBidi" w:hAnsiTheme="majorBidi" w:cstheme="majorBidi"/>
                            <w:lang w:val="en-GB"/>
                          </w:rPr>
                          <w:t>nanosuspensions</w:t>
                        </w:r>
                      </w:p>
                    </w:txbxContent>
                  </v:textbox>
                </v:shape>
                <v:shape id="Picture 10" o:spid="_x0000_s1215" type="#_x0000_t75" style="position:absolute;width:28704;height:269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">
                  <v:imagedata r:id="rId14" o:title="2"/>
                </v:shape>
              </v:group>
            </w:pict>
          </mc:Fallback>
        </mc:AlternateContent>
      </w:r>
    </w:p>
    <w:p w14:paraId="16571A58" w14:textId="77777777" w:rsidR="00EF490D" w:rsidRDefault="00EF490D" w:rsidP="00626F42">
      <w:pPr>
        <w:pStyle w:val="BodyTextIndent"/>
        <w:spacing w:line="276" w:lineRule="auto"/>
        <w:rPr>
          <w:lang w:val="en-GB"/>
        </w:rPr>
      </w:pPr>
    </w:p>
    <w:p w14:paraId="269A58F8" w14:textId="77777777" w:rsidR="00472405" w:rsidRDefault="00472405" w:rsidP="00626F42">
      <w:pPr>
        <w:pStyle w:val="BodyTextIndent"/>
        <w:spacing w:line="276" w:lineRule="auto"/>
      </w:pPr>
    </w:p>
    <w:p w14:paraId="0A53E203" w14:textId="77777777" w:rsidR="00EF490D" w:rsidRDefault="00EF490D" w:rsidP="00626F42">
      <w:pPr>
        <w:pStyle w:val="BodyTextIndent"/>
        <w:spacing w:line="276" w:lineRule="auto"/>
      </w:pPr>
    </w:p>
    <w:p w14:paraId="4F123E3E" w14:textId="77777777" w:rsidR="00EF490D" w:rsidRDefault="00EF490D" w:rsidP="00626F42">
      <w:pPr>
        <w:pStyle w:val="BodyTextIndent"/>
        <w:spacing w:line="276" w:lineRule="auto"/>
      </w:pPr>
    </w:p>
    <w:p w14:paraId="09EAB05C" w14:textId="77777777" w:rsidR="00EF490D" w:rsidRDefault="00EF490D" w:rsidP="00626F42">
      <w:pPr>
        <w:pStyle w:val="BodyTextIndent"/>
        <w:spacing w:line="276" w:lineRule="auto"/>
      </w:pPr>
    </w:p>
    <w:p w14:paraId="0B7C791D" w14:textId="77777777" w:rsidR="00EF490D" w:rsidRDefault="00EF490D" w:rsidP="00626F42">
      <w:pPr>
        <w:pStyle w:val="BodyTextIndent"/>
        <w:spacing w:line="276" w:lineRule="auto"/>
      </w:pPr>
    </w:p>
    <w:p w14:paraId="413F1026" w14:textId="77777777" w:rsidR="00EF490D" w:rsidRDefault="00EF490D" w:rsidP="00626F42">
      <w:pPr>
        <w:pStyle w:val="BodyTextIndent"/>
        <w:spacing w:line="276" w:lineRule="auto"/>
      </w:pPr>
    </w:p>
    <w:p w14:paraId="2B5B47A4" w14:textId="77777777" w:rsidR="00EF490D" w:rsidRDefault="00EF490D" w:rsidP="00626F42">
      <w:pPr>
        <w:pStyle w:val="BodyTextIndent"/>
        <w:spacing w:line="276" w:lineRule="auto"/>
      </w:pPr>
    </w:p>
    <w:p w14:paraId="67D81D24" w14:textId="77777777" w:rsidR="00EF490D" w:rsidRDefault="00EF490D" w:rsidP="00626F42">
      <w:pPr>
        <w:pStyle w:val="BodyTextIndent"/>
        <w:spacing w:line="276" w:lineRule="auto"/>
      </w:pPr>
    </w:p>
    <w:p w14:paraId="68E2E19E" w14:textId="77777777" w:rsidR="00EF490D" w:rsidRDefault="00EF490D" w:rsidP="00626F42">
      <w:pPr>
        <w:pStyle w:val="BodyTextIndent"/>
        <w:spacing w:line="276" w:lineRule="auto"/>
      </w:pPr>
    </w:p>
    <w:p w14:paraId="62F647AF" w14:textId="77777777" w:rsidR="00EF490D" w:rsidRDefault="00EF490D" w:rsidP="00626F42">
      <w:pPr>
        <w:pStyle w:val="BodyTextIndent"/>
        <w:spacing w:line="276" w:lineRule="auto"/>
      </w:pPr>
    </w:p>
    <w:p w14:paraId="1D28E3E3" w14:textId="77777777" w:rsidR="00EF490D" w:rsidRDefault="00EF490D" w:rsidP="00626F42">
      <w:pPr>
        <w:pStyle w:val="BodyTextIndent"/>
        <w:spacing w:line="276" w:lineRule="auto"/>
      </w:pPr>
    </w:p>
    <w:p w14:paraId="44BB30BD" w14:textId="77777777" w:rsidR="00EF490D" w:rsidRDefault="00EF490D" w:rsidP="00626F42">
      <w:pPr>
        <w:pStyle w:val="BodyTextIndent"/>
        <w:spacing w:line="276" w:lineRule="auto"/>
      </w:pPr>
    </w:p>
    <w:p w14:paraId="5C49A21E" w14:textId="77777777" w:rsidR="00EF490D" w:rsidRDefault="00EF490D" w:rsidP="00626F42">
      <w:pPr>
        <w:pStyle w:val="BodyTextIndent"/>
        <w:spacing w:line="276" w:lineRule="auto"/>
      </w:pPr>
    </w:p>
    <w:p w14:paraId="0FDD427A" w14:textId="77777777" w:rsidR="00EF490D" w:rsidRDefault="00EF490D" w:rsidP="00626F42">
      <w:pPr>
        <w:pStyle w:val="BodyTextIndent"/>
        <w:spacing w:line="276" w:lineRule="auto"/>
      </w:pPr>
    </w:p>
    <w:p w14:paraId="364BF32D" w14:textId="77777777" w:rsidR="00EF490D" w:rsidRDefault="00EF490D" w:rsidP="00626F42">
      <w:pPr>
        <w:pStyle w:val="BodyTextIndent"/>
        <w:spacing w:line="276" w:lineRule="auto"/>
      </w:pPr>
    </w:p>
    <w:p w14:paraId="1ABCC94F" w14:textId="77777777" w:rsidR="00EF490D" w:rsidRDefault="00EF490D" w:rsidP="00626F42">
      <w:pPr>
        <w:pStyle w:val="BodyTextIndent"/>
        <w:spacing w:line="276" w:lineRule="auto"/>
      </w:pPr>
    </w:p>
    <w:p w14:paraId="5783ABDF" w14:textId="77777777" w:rsidR="00EF490D" w:rsidRDefault="00EF490D" w:rsidP="00626F42">
      <w:pPr>
        <w:pStyle w:val="BodyTextIndent"/>
        <w:spacing w:line="276" w:lineRule="auto"/>
      </w:pPr>
    </w:p>
    <w:p w14:paraId="7165717C" w14:textId="77777777" w:rsidR="00F17BF7" w:rsidRDefault="00F17BF7" w:rsidP="00D7126A">
      <w:pPr>
        <w:pStyle w:val="BodyTextIndent"/>
        <w:spacing w:line="276" w:lineRule="auto"/>
        <w:ind w:firstLine="0"/>
      </w:pPr>
    </w:p>
    <w:p w14:paraId="5BBF9C54" w14:textId="77777777" w:rsidR="00255680" w:rsidRDefault="00D7126A" w:rsidP="00D7126A">
      <w:pPr>
        <w:pStyle w:val="BodyTextIndent"/>
        <w:spacing w:line="276" w:lineRule="auto"/>
      </w:pPr>
      <w:r>
        <w:rPr>
          <w:noProof/>
          <w:lang w:val="tr-TR" w:eastAsia="tr-TR"/>
        </w:rPr>
        <mc:AlternateContent>
          <mc:Choice Requires="wpg">
            <w:drawing>
              <wp:inline distT="0" distB="0" distL="0" distR="0" wp14:anchorId="272EE460" wp14:editId="4CFC1163">
                <wp:extent cx="5705475" cy="3538924"/>
                <wp:effectExtent l="0" t="0" r="9525" b="4445"/>
                <wp:docPr id="4" name="Group 4"/>
                <wp:cNvGraphicFramePr/>
                <a:graphic xmlns:a="http://schemas.openxmlformats.org/drawingml/2006/main">
                  <a:graphicData uri="http://schemas.microsoft.com/office/word/2010/wordprocessingGroup">
                    <wpg:wgp>
                      <wpg:cNvGrpSpPr/>
                      <wpg:grpSpPr>
                        <a:xfrm>
                          <a:off x="0" y="0"/>
                          <a:ext cx="5705475" cy="3538924"/>
                          <a:chOff x="-2017897" y="-286609"/>
                          <a:chExt cx="5627869" cy="5971111"/>
                        </a:xfrm>
                      </wpg:grpSpPr>
                      <wpg:grpSp>
                        <wpg:cNvPr id="18" name="Group 18"/>
                        <wpg:cNvGrpSpPr/>
                        <wpg:grpSpPr>
                          <a:xfrm>
                            <a:off x="-2017897" y="-286609"/>
                            <a:ext cx="2393315" cy="3054712"/>
                            <a:chOff x="-2129240" y="-286641"/>
                            <a:chExt cx="2393343" cy="3055050"/>
                          </a:xfrm>
                        </wpg:grpSpPr>
                        <pic:pic xmlns:pic="http://schemas.openxmlformats.org/drawingml/2006/picture">
                          <pic:nvPicPr>
                            <pic:cNvPr id="16" name="Picture 16" descr="C:\Users\ozunstudent\Desktop\0.01a.jpg"/>
                            <pic:cNvPicPr>
                              <a:picLocks noChangeAspect="1"/>
                            </pic:cNvPicPr>
                          </pic:nvPicPr>
                          <pic:blipFill rotWithShape="1">
                            <a:blip r:embed="rId15">
                              <a:extLst>
                                <a:ext uri="{28A0092B-C50C-407E-A947-70E740481C1C}">
                                  <a14:useLocalDpi xmlns:a14="http://schemas.microsoft.com/office/drawing/2010/main" val="0"/>
                                </a:ext>
                              </a:extLst>
                            </a:blip>
                            <a:srcRect l="36849" r="21564"/>
                            <a:stretch/>
                          </pic:blipFill>
                          <pic:spPr bwMode="auto">
                            <a:xfrm>
                              <a:off x="-2129240" y="-286641"/>
                              <a:ext cx="2393343" cy="2425148"/>
                            </a:xfrm>
                            <a:prstGeom prst="rect">
                              <a:avLst/>
                            </a:prstGeom>
                            <a:noFill/>
                            <a:ln>
                              <a:noFill/>
                            </a:ln>
                            <a:extLst>
                              <a:ext uri="{53640926-AAD7-44D8-BBD7-CCE9431645EC}">
                                <a14:shadowObscured xmlns:a14="http://schemas.microsoft.com/office/drawing/2010/main"/>
                              </a:ext>
                            </a:extLst>
                          </pic:spPr>
                        </pic:pic>
                        <wps:wsp>
                          <wps:cNvPr id="17" name="Text Box 17"/>
                          <wps:cNvSpPr txBox="1"/>
                          <wps:spPr>
                            <a:xfrm>
                              <a:off x="-1177492" y="2203378"/>
                              <a:ext cx="461181" cy="565031"/>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7BE1137" w14:textId="77777777" w:rsidR="005C1176" w:rsidRPr="00255680" w:rsidRDefault="005C1176" w:rsidP="00D7126A">
                                <w:pPr>
                                  <w:jc w:val="center"/>
                                  <w:rPr>
                                    <w:color w:val="000000" w:themeColor="text1"/>
                                    <w:lang w:val="en-GB"/>
                                  </w:rPr>
                                </w:pPr>
                                <w:r w:rsidRPr="00255680">
                                  <w:rPr>
                                    <w:color w:val="000000" w:themeColor="text1"/>
                                    <w:lang w:val="en-G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21" name="Group 21"/>
                        <wpg:cNvGrpSpPr/>
                        <wpg:grpSpPr>
                          <a:xfrm>
                            <a:off x="1224912" y="-286609"/>
                            <a:ext cx="2385060" cy="3054456"/>
                            <a:chOff x="1105795" y="-2934598"/>
                            <a:chExt cx="2385392" cy="3054670"/>
                          </a:xfrm>
                        </wpg:grpSpPr>
                        <pic:pic xmlns:pic="http://schemas.openxmlformats.org/drawingml/2006/picture">
                          <pic:nvPicPr>
                            <pic:cNvPr id="19" name="Picture 19" descr="C:\Users\ozunstudent\Desktop\0.06.jpg"/>
                            <pic:cNvPicPr>
                              <a:picLocks noChangeAspect="1"/>
                            </pic:cNvPicPr>
                          </pic:nvPicPr>
                          <pic:blipFill rotWithShape="1">
                            <a:blip r:embed="rId16">
                              <a:extLst>
                                <a:ext uri="{28A0092B-C50C-407E-A947-70E740481C1C}">
                                  <a14:useLocalDpi xmlns:a14="http://schemas.microsoft.com/office/drawing/2010/main" val="0"/>
                                </a:ext>
                              </a:extLst>
                            </a:blip>
                            <a:srcRect l="36967" r="21564"/>
                            <a:stretch/>
                          </pic:blipFill>
                          <pic:spPr bwMode="auto">
                            <a:xfrm>
                              <a:off x="1105795" y="-2934598"/>
                              <a:ext cx="2385392" cy="2425148"/>
                            </a:xfrm>
                            <a:prstGeom prst="rect">
                              <a:avLst/>
                            </a:prstGeom>
                            <a:noFill/>
                            <a:ln>
                              <a:noFill/>
                            </a:ln>
                            <a:extLst>
                              <a:ext uri="{53640926-AAD7-44D8-BBD7-CCE9431645EC}">
                                <a14:shadowObscured xmlns:a14="http://schemas.microsoft.com/office/drawing/2010/main"/>
                              </a:ext>
                            </a:extLst>
                          </pic:spPr>
                        </pic:pic>
                        <wps:wsp>
                          <wps:cNvPr id="20" name="Text Box 20"/>
                          <wps:cNvSpPr txBox="1"/>
                          <wps:spPr>
                            <a:xfrm>
                              <a:off x="2046567" y="-444067"/>
                              <a:ext cx="493049" cy="564139"/>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A442FBC" w14:textId="77777777" w:rsidR="005C1176" w:rsidRPr="00935047" w:rsidRDefault="005C1176" w:rsidP="00D7126A">
                                <w:pPr>
                                  <w:jc w:val="center"/>
                                  <w:rPr>
                                    <w:lang w:val="en-GB"/>
                                  </w:rPr>
                                </w:pPr>
                                <w:r>
                                  <w:rPr>
                                    <w:lang w:val="en-GB"/>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23" name="Group 23"/>
                        <wpg:cNvGrpSpPr/>
                        <wpg:grpSpPr>
                          <a:xfrm>
                            <a:off x="-476687" y="2768359"/>
                            <a:ext cx="2448560" cy="2916143"/>
                            <a:chOff x="-532442" y="-2511984"/>
                            <a:chExt cx="2449002" cy="2916929"/>
                          </a:xfrm>
                        </wpg:grpSpPr>
                        <pic:pic xmlns:pic="http://schemas.openxmlformats.org/drawingml/2006/picture">
                          <pic:nvPicPr>
                            <pic:cNvPr id="3" name="Picture 3" descr="C:\Users\ozunstudent\Desktop\0.1.jpg"/>
                            <pic:cNvPicPr>
                              <a:picLocks noChangeAspect="1"/>
                            </pic:cNvPicPr>
                          </pic:nvPicPr>
                          <pic:blipFill rotWithShape="1">
                            <a:blip r:embed="rId17">
                              <a:extLst>
                                <a:ext uri="{28A0092B-C50C-407E-A947-70E740481C1C}">
                                  <a14:useLocalDpi xmlns:a14="http://schemas.microsoft.com/office/drawing/2010/main" val="0"/>
                                </a:ext>
                              </a:extLst>
                            </a:blip>
                            <a:srcRect l="36137" r="21327"/>
                            <a:stretch/>
                          </pic:blipFill>
                          <pic:spPr bwMode="auto">
                            <a:xfrm>
                              <a:off x="-532442" y="-2511984"/>
                              <a:ext cx="2449002" cy="2425148"/>
                            </a:xfrm>
                            <a:prstGeom prst="rect">
                              <a:avLst/>
                            </a:prstGeom>
                            <a:noFill/>
                            <a:ln>
                              <a:noFill/>
                            </a:ln>
                            <a:extLst>
                              <a:ext uri="{53640926-AAD7-44D8-BBD7-CCE9431645EC}">
                                <a14:shadowObscured xmlns:a14="http://schemas.microsoft.com/office/drawing/2010/main"/>
                              </a:ext>
                            </a:extLst>
                          </pic:spPr>
                        </pic:pic>
                        <wps:wsp>
                          <wps:cNvPr id="22" name="Text Box 22"/>
                          <wps:cNvSpPr txBox="1"/>
                          <wps:spPr>
                            <a:xfrm>
                              <a:off x="463905" y="36033"/>
                              <a:ext cx="437401" cy="368912"/>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8161A01" w14:textId="77777777" w:rsidR="005C1176" w:rsidRPr="00935047" w:rsidRDefault="005C1176" w:rsidP="00D7126A">
                                <w:pPr>
                                  <w:jc w:val="center"/>
                                  <w:rPr>
                                    <w:lang w:val="en-GB"/>
                                  </w:rPr>
                                </w:pPr>
                                <w:r>
                                  <w:rPr>
                                    <w:lang w:val="en-GB"/>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inline>
            </w:drawing>
          </mc:Choice>
          <mc:Fallback>
            <w:pict>
              <v:group w14:anchorId="272EE460" id="Group 4" o:spid="_x0000_s1216" style="width:449.25pt;height:278.65pt;mso-position-horizontal-relative:char;mso-position-vertical-relative:line" coordorigin="-20178,-2866" coordsize="56278,5971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">
                <v:group id="Group 18" o:spid="_x0000_s1217" style="position:absolute;left:-20178;top:-2866;width:23932;height:30547" coordorigin="-21292,-2866" coordsize="23933,305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">
                  <v:shape id="Picture 16" o:spid="_x0000_s1218" type="#_x0000_t75" style="position:absolute;left:-21292;top:-2866;width:23933;height:242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">
                    <v:imagedata r:id="rId18" o:title="0.01a" cropleft="24149f" cropright="14132f"/>
                  </v:shape>
                  <v:shape id="Text Box 17" o:spid="_x0000_s1219" type="#_x0000_t202" style="position:absolute;left:-11774;top:22033;width:4611;height:56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" filled="f" stroked="f" strokeweight=".5pt">
                    <v:textbox>
                      <w:txbxContent>
                        <w:p w14:paraId="47BE1137" w14:textId="77777777" w:rsidR="005C1176" w:rsidRPr="00255680" w:rsidRDefault="005C1176" w:rsidP="00D7126A">
                          <w:pPr>
                            <w:jc w:val="center"/>
                            <w:rPr>
                              <w:color w:val="000000" w:themeColor="text1"/>
                              <w:lang w:val="en-GB"/>
                            </w:rPr>
                          </w:pPr>
                          <w:r w:rsidRPr="00255680">
                            <w:rPr>
                              <w:color w:val="000000" w:themeColor="text1"/>
                              <w:lang w:val="en-GB"/>
                            </w:rPr>
                            <w:t>(a)</w:t>
                          </w:r>
                        </w:p>
                      </w:txbxContent>
                    </v:textbox>
                  </v:shape>
                </v:group>
                <v:group id="Group 21" o:spid="_x0000_s1220" style="position:absolute;left:12249;top:-2866;width:23850;height:30544" coordorigin="11057,-29345" coordsize="23853,305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">
                  <v:shape id="Picture 19" o:spid="_x0000_s1221" type="#_x0000_t75" style="position:absolute;left:11057;top:-29345;width:23854;height:242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">
                    <v:imagedata r:id="rId19" o:title="0.06" cropleft="24227f" cropright="14132f"/>
                  </v:shape>
                  <v:shape id="Text Box 20" o:spid="_x0000_s1222" type="#_x0000_t202" style="position:absolute;left:20465;top:-4440;width:4931;height:56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" filled="f" stroked="f" strokeweight=".5pt">
                    <v:textbox>
                      <w:txbxContent>
                        <w:p w14:paraId="6A442FBC" w14:textId="77777777" w:rsidR="005C1176" w:rsidRPr="00935047" w:rsidRDefault="005C1176" w:rsidP="00D7126A">
                          <w:pPr>
                            <w:jc w:val="center"/>
                            <w:rPr>
                              <w:lang w:val="en-GB"/>
                            </w:rPr>
                          </w:pPr>
                          <w:r>
                            <w:rPr>
                              <w:lang w:val="en-GB"/>
                            </w:rPr>
                            <w:t>(b)</w:t>
                          </w:r>
                        </w:p>
                      </w:txbxContent>
                    </v:textbox>
                  </v:shape>
                </v:group>
                <v:group id="Group 23" o:spid="_x0000_s1223" style="position:absolute;left:-4766;top:27683;width:24484;height:29162" coordorigin="-5324,-25119" coordsize="24490,291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">
                  <v:shape id="Picture 3" o:spid="_x0000_s1224" type="#_x0000_t75" style="position:absolute;left:-5324;top:-25119;width:24489;height:242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">
                    <v:imagedata r:id="rId20" o:title="0.1" cropleft="23683f" cropright="13977f"/>
                  </v:shape>
                  <v:shape id="Text Box 22" o:spid="_x0000_s1225" type="#_x0000_t202" style="position:absolute;left:4639;top:360;width:4374;height:36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" filled="f" stroked="f" strokeweight=".5pt">
                    <v:textbox>
                      <w:txbxContent>
                        <w:p w14:paraId="68161A01" w14:textId="77777777" w:rsidR="005C1176" w:rsidRPr="00935047" w:rsidRDefault="005C1176" w:rsidP="00D7126A">
                          <w:pPr>
                            <w:jc w:val="center"/>
                            <w:rPr>
                              <w:lang w:val="en-GB"/>
                            </w:rPr>
                          </w:pPr>
                          <w:r>
                            <w:rPr>
                              <w:lang w:val="en-GB"/>
                            </w:rPr>
                            <w:t>(c)</w:t>
                          </w:r>
                        </w:p>
                      </w:txbxContent>
                    </v:textbox>
                  </v:shape>
                </v:group>
                <w10:anchorlock/>
              </v:group>
            </w:pict>
          </mc:Fallback>
        </mc:AlternateContent>
      </w:r>
    </w:p>
    <w:p w14:paraId="60DD2D23" w14:textId="77777777" w:rsidR="00DA4226" w:rsidRDefault="00DA4226" w:rsidP="00DA4226">
      <w:pPr>
        <w:jc w:val="center"/>
        <w:rPr>
          <w:rFonts w:asciiTheme="majorBidi" w:hAnsiTheme="majorBidi" w:cstheme="majorBidi"/>
          <w:b/>
          <w:bCs/>
          <w:lang w:val="en-GB"/>
        </w:rPr>
      </w:pPr>
    </w:p>
    <w:p w14:paraId="201983C4" w14:textId="77777777" w:rsidR="00DA4226" w:rsidRDefault="00DA4226" w:rsidP="00DA4226">
      <w:pPr>
        <w:jc w:val="center"/>
        <w:rPr>
          <w:rFonts w:asciiTheme="majorBidi" w:hAnsiTheme="majorBidi" w:cstheme="majorBidi"/>
          <w:lang w:val="en-GB"/>
        </w:rPr>
      </w:pPr>
      <w:r w:rsidRPr="002E604E">
        <w:rPr>
          <w:rFonts w:asciiTheme="majorBidi" w:hAnsiTheme="majorBidi" w:cstheme="majorBidi"/>
          <w:b/>
          <w:bCs/>
          <w:lang w:val="en-GB"/>
        </w:rPr>
        <w:t xml:space="preserve">Figure </w:t>
      </w:r>
      <w:r>
        <w:rPr>
          <w:rFonts w:asciiTheme="majorBidi" w:hAnsiTheme="majorBidi" w:cstheme="majorBidi"/>
          <w:b/>
          <w:bCs/>
          <w:lang w:val="en-GB"/>
        </w:rPr>
        <w:t>6</w:t>
      </w:r>
      <w:r w:rsidRPr="002E604E">
        <w:rPr>
          <w:rFonts w:asciiTheme="majorBidi" w:hAnsiTheme="majorBidi" w:cstheme="majorBidi"/>
          <w:b/>
          <w:bCs/>
          <w:lang w:val="en-GB"/>
        </w:rPr>
        <w:t>.</w:t>
      </w:r>
      <w:r>
        <w:rPr>
          <w:rFonts w:asciiTheme="majorBidi" w:hAnsiTheme="majorBidi" w:cstheme="majorBidi"/>
          <w:lang w:val="en-GB"/>
        </w:rPr>
        <w:t xml:space="preserve"> Radiative energy source in </w:t>
      </w:r>
      <m:oMath>
        <m:sSub>
          <m:sSubPr>
            <m:ctrlPr>
              <w:rPr>
                <w:rFonts w:ascii="Cambria Math" w:hAnsi="Cambria Math" w:cstheme="majorBidi"/>
                <w:lang w:val="en-GB"/>
              </w:rPr>
            </m:ctrlPr>
          </m:sSubPr>
          <m:e>
            <m:r>
              <m:rPr>
                <m:sty m:val="p"/>
              </m:rPr>
              <w:rPr>
                <w:rFonts w:ascii="Cambria Math" w:hAnsi="Cambria Math" w:cstheme="majorBidi"/>
                <w:lang w:val="en-GB"/>
              </w:rPr>
              <m:t>TiO</m:t>
            </m:r>
          </m:e>
          <m:sub>
            <m:r>
              <m:rPr>
                <m:sty m:val="p"/>
              </m:rPr>
              <w:rPr>
                <w:rFonts w:ascii="Cambria Math" w:hAnsi="Cambria Math" w:cstheme="majorBidi"/>
                <w:lang w:val="en-GB"/>
              </w:rPr>
              <m:t xml:space="preserve">2 </m:t>
            </m:r>
          </m:sub>
        </m:sSub>
      </m:oMath>
      <w:r w:rsidRPr="00E74A78">
        <w:rPr>
          <w:rFonts w:asciiTheme="majorBidi" w:hAnsiTheme="majorBidi" w:cstheme="majorBidi"/>
          <w:lang w:val="en-GB"/>
        </w:rPr>
        <w:t>(</w:t>
      </w:r>
      <m:oMath>
        <m:sSub>
          <m:sSubPr>
            <m:ctrlPr>
              <w:rPr>
                <w:rFonts w:ascii="Cambria Math" w:hAnsi="Cambria Math" w:cstheme="majorBidi"/>
                <w:lang w:val="en-GB"/>
              </w:rPr>
            </m:ctrlPr>
          </m:sSubPr>
          <m:e>
            <m:r>
              <m:rPr>
                <m:sty m:val="p"/>
              </m:rPr>
              <w:rPr>
                <w:rFonts w:ascii="Cambria Math" w:hAnsi="Cambria Math" w:cstheme="majorBidi"/>
                <w:lang w:val="en-GB"/>
              </w:rPr>
              <m:t>d</m:t>
            </m:r>
          </m:e>
          <m:sub>
            <m:r>
              <m:rPr>
                <m:sty m:val="p"/>
              </m:rPr>
              <w:rPr>
                <w:rFonts w:ascii="Cambria Math" w:hAnsi="Cambria Math" w:cstheme="majorBidi"/>
                <w:lang w:val="en-GB"/>
              </w:rPr>
              <m:t>p</m:t>
            </m:r>
          </m:sub>
        </m:sSub>
        <m:r>
          <m:rPr>
            <m:sty m:val="p"/>
          </m:rPr>
          <w:rPr>
            <w:rFonts w:ascii="Cambria Math" w:hAnsi="Cambria Math" w:cstheme="majorBidi"/>
            <w:lang w:val="en-GB"/>
          </w:rPr>
          <m:t>=50 nm)</m:t>
        </m:r>
      </m:oMath>
      <w:r w:rsidRPr="00E74A78">
        <w:rPr>
          <w:rFonts w:asciiTheme="majorBidi" w:hAnsiTheme="majorBidi" w:cstheme="majorBidi"/>
          <w:lang w:val="en-GB"/>
        </w:rPr>
        <w:t xml:space="preserve"> </w:t>
      </w:r>
      <w:r>
        <w:rPr>
          <w:rFonts w:asciiTheme="majorBidi" w:hAnsiTheme="majorBidi" w:cstheme="majorBidi"/>
          <w:lang w:val="en-GB"/>
        </w:rPr>
        <w:t>nanosuspension. (a) 0.01% v/v, (b) 0.06% v/v and (c) 0.1% v/v</w:t>
      </w:r>
    </w:p>
    <w:p w14:paraId="0DE0A6D6" w14:textId="77777777" w:rsidR="00DA4226" w:rsidRDefault="00DA4226" w:rsidP="00D7126A">
      <w:pPr>
        <w:pStyle w:val="BodyTextIndent"/>
        <w:spacing w:line="276" w:lineRule="auto"/>
        <w:ind w:firstLine="709"/>
      </w:pPr>
    </w:p>
    <w:p w14:paraId="7E6D0ECB" w14:textId="77777777" w:rsidR="00D7126A" w:rsidRDefault="00D7126A" w:rsidP="00D7126A">
      <w:pPr>
        <w:pStyle w:val="BodyTextIndent"/>
        <w:spacing w:line="276" w:lineRule="auto"/>
        <w:ind w:firstLine="709"/>
      </w:pPr>
      <w:r>
        <w:t xml:space="preserve">The incident radiation on a participating media undergoes two phenomena: attenuation and augmentation. Radiation attenuation comes from the effects of absorption and out-scattering (the deviation of the incident radiation to a direction </w:t>
      </w:r>
      <w:r w:rsidRPr="008B3634">
        <w:t xml:space="preserve">other than </w:t>
      </w:r>
      <w:r>
        <w:t xml:space="preserve">the </w:t>
      </w:r>
      <w:r w:rsidRPr="008B3634">
        <w:t>incident direction</w:t>
      </w:r>
      <w:r>
        <w:t xml:space="preserve">). On the other hand, radiation augmentation includes the effects of the </w:t>
      </w:r>
      <w:r>
        <w:lastRenderedPageBreak/>
        <w:t>re-radiation (emission) and in-scattering (increasing the scattering in the direction of the incident radiation). These two phenomena (attenuation and augmentation) are explained by the radiative energy source, which indicates the absorption behavior of a participating media.</w:t>
      </w:r>
    </w:p>
    <w:p w14:paraId="38DD84A6" w14:textId="77777777" w:rsidR="00D7126A" w:rsidRPr="00D7126A" w:rsidRDefault="00D7126A" w:rsidP="00D7126A">
      <w:pPr>
        <w:pStyle w:val="BodyTextIndent"/>
        <w:spacing w:line="276" w:lineRule="auto"/>
        <w:ind w:firstLine="709"/>
        <w:rPr>
          <w:lang w:val="en-GB"/>
        </w:rPr>
      </w:pPr>
      <w:r>
        <w:t xml:space="preserve">Figure 6 shows the radiative energy source which is generated in the volume of participating media (nanoparticulate media). The boundaries of the volume are specified as follows: the upper face is a radiant source (1400 </w:t>
      </w:r>
      <m:oMath>
        <m:r>
          <m:rPr>
            <m:sty m:val="p"/>
          </m:rPr>
          <w:rPr>
            <w:rFonts w:ascii="Cambria Math" w:hAnsi="Cambria Math"/>
          </w:rPr>
          <m:t>W/</m:t>
        </m:r>
        <m:sSup>
          <m:sSupPr>
            <m:ctrlPr>
              <w:rPr>
                <w:rFonts w:ascii="Cambria Math" w:hAnsi="Cambria Math"/>
              </w:rPr>
            </m:ctrlPr>
          </m:sSupPr>
          <m:e>
            <m:r>
              <m:rPr>
                <m:sty m:val="p"/>
              </m:rPr>
              <w:rPr>
                <w:rFonts w:ascii="Cambria Math" w:hAnsi="Cambria Math"/>
              </w:rPr>
              <m:t xml:space="preserve">m </m:t>
            </m:r>
          </m:e>
          <m:sup>
            <m:r>
              <m:rPr>
                <m:sty m:val="p"/>
              </m:rPr>
              <w:rPr>
                <w:rFonts w:ascii="Cambria Math" w:hAnsi="Cambria Math"/>
              </w:rPr>
              <m:t>2</m:t>
            </m:r>
          </m:sup>
        </m:sSup>
        <m:r>
          <w:rPr>
            <w:rFonts w:ascii="Cambria Math" w:hAnsi="Cambria Math"/>
          </w:rPr>
          <m:t>)</m:t>
        </m:r>
      </m:oMath>
      <w:r>
        <w:t>, the lower face is adiabatic and reflects the incident</w:t>
      </w:r>
      <w:r w:rsidR="00DA4226">
        <w:t xml:space="preserve"> </w:t>
      </w:r>
      <w:r>
        <w:t xml:space="preserve">radiation inside the volume of the nanosuspension, the side surface is adiabatic surfaces. The main objective is to observe the effect of the nanoparticles on the radiative transfer phenomena and to clarify the effect of particle concentration on the radiative heat generation in the participating media. </w:t>
      </w:r>
      <w:r>
        <w:rPr>
          <w:lang w:val="en-GB"/>
        </w:rPr>
        <w:t xml:space="preserve">The generated radiative energy inside a volume of participating media is one of the thermal applications which are desired for different engineering and industrial applications. The spectral properties of the participating media play a significant role in these applications. </w:t>
      </w:r>
    </w:p>
    <w:p w14:paraId="2536945F" w14:textId="77777777" w:rsidR="00255680" w:rsidRDefault="00255680" w:rsidP="00626F42">
      <w:pPr>
        <w:pStyle w:val="AbstractClauseTitle"/>
        <w:spacing w:line="276" w:lineRule="auto"/>
      </w:pPr>
    </w:p>
    <w:p w14:paraId="39E6BF9A" w14:textId="77777777" w:rsidR="00F17BF7" w:rsidRDefault="00F17BF7" w:rsidP="00F17BF7">
      <w:pPr>
        <w:pStyle w:val="AbstractClauseTitle"/>
        <w:spacing w:line="276" w:lineRule="auto"/>
      </w:pPr>
      <w:r>
        <w:t xml:space="preserve">conclusıon </w:t>
      </w:r>
    </w:p>
    <w:p w14:paraId="64514E89" w14:textId="77777777" w:rsidR="00F17BF7" w:rsidRDefault="00F17BF7" w:rsidP="00BF4CEF">
      <w:pPr>
        <w:pStyle w:val="BodyTextIndent"/>
        <w:spacing w:line="276" w:lineRule="auto"/>
        <w:ind w:firstLine="709"/>
      </w:pPr>
      <w:r w:rsidRPr="00280074">
        <w:t>Suspended nanoparticles play a significant role</w:t>
      </w:r>
      <w:r>
        <w:t xml:space="preserve"> in a wide range of applications because of their </w:t>
      </w:r>
      <w:r w:rsidRPr="00280074">
        <w:t>thermal and optical properties</w:t>
      </w:r>
      <w:r>
        <w:t>. Pa</w:t>
      </w:r>
      <w:r w:rsidRPr="00280074">
        <w:t>rticle size and size distribution show significant effects in different wavelength ranges, which is very important in specific applications including solar thermal systems</w:t>
      </w:r>
      <w:r>
        <w:t xml:space="preserve"> in addition to other applications</w:t>
      </w:r>
      <w:r w:rsidRPr="00280074">
        <w:t>.</w:t>
      </w:r>
      <w:r>
        <w:t xml:space="preserve"> Radiative properties (scattering and absorption) carry the significant impact on the thermal radiative transfer, where the energy of the incident radiation is converted directly to thermal radiation. Different nanoparticles </w:t>
      </w:r>
      <w:r w:rsidR="00BF4CEF">
        <w:t>in</w:t>
      </w:r>
      <w:r>
        <w:t xml:space="preserve"> different conditions show different radiative properties, which can be exploited in the thermal field for specific applications.</w:t>
      </w:r>
    </w:p>
    <w:p w14:paraId="1E3EC493" w14:textId="77777777" w:rsidR="00F17BF7" w:rsidRDefault="00F17BF7" w:rsidP="00AD4864">
      <w:pPr>
        <w:pStyle w:val="BodyTextIndent"/>
        <w:spacing w:line="276" w:lineRule="auto"/>
        <w:ind w:firstLine="709"/>
      </w:pPr>
      <w:r w:rsidRPr="00551A80">
        <w:rPr>
          <w:rFonts w:asciiTheme="majorBidi" w:eastAsiaTheme="minorEastAsia" w:hAnsiTheme="majorBidi"/>
        </w:rPr>
        <w:t xml:space="preserve">The aim of </w:t>
      </w:r>
      <w:r>
        <w:rPr>
          <w:rFonts w:asciiTheme="majorBidi" w:eastAsiaTheme="minorEastAsia" w:hAnsiTheme="majorBidi"/>
        </w:rPr>
        <w:t xml:space="preserve">the </w:t>
      </w:r>
      <w:r w:rsidR="00AD4864">
        <w:rPr>
          <w:rFonts w:asciiTheme="majorBidi" w:eastAsiaTheme="minorEastAsia" w:hAnsiTheme="majorBidi"/>
        </w:rPr>
        <w:t>using</w:t>
      </w:r>
      <w:r>
        <w:rPr>
          <w:rFonts w:asciiTheme="majorBidi" w:eastAsiaTheme="minorEastAsia" w:hAnsiTheme="majorBidi"/>
        </w:rPr>
        <w:t xml:space="preserve"> </w:t>
      </w:r>
      <w:r w:rsidR="00AD4864">
        <w:rPr>
          <w:rFonts w:asciiTheme="majorBidi" w:eastAsiaTheme="minorEastAsia" w:hAnsiTheme="majorBidi"/>
        </w:rPr>
        <w:t>p</w:t>
      </w:r>
      <w:r>
        <w:rPr>
          <w:rFonts w:asciiTheme="majorBidi" w:eastAsiaTheme="minorEastAsia" w:hAnsiTheme="majorBidi"/>
        </w:rPr>
        <w:t xml:space="preserve">articipating media is </w:t>
      </w:r>
      <w:r w:rsidRPr="00551A80">
        <w:rPr>
          <w:rFonts w:asciiTheme="majorBidi" w:eastAsiaTheme="minorEastAsia" w:hAnsiTheme="majorBidi"/>
        </w:rPr>
        <w:t>not only to convert concentrated radiation</w:t>
      </w:r>
      <w:r>
        <w:rPr>
          <w:rFonts w:asciiTheme="majorBidi" w:eastAsiaTheme="minorEastAsia" w:hAnsiTheme="majorBidi"/>
        </w:rPr>
        <w:t xml:space="preserve"> energy</w:t>
      </w:r>
      <w:r w:rsidRPr="00551A80">
        <w:rPr>
          <w:rFonts w:asciiTheme="majorBidi" w:eastAsiaTheme="minorEastAsia" w:hAnsiTheme="majorBidi"/>
        </w:rPr>
        <w:t xml:space="preserve"> into thermal energy as efficiently as possible but also, to achieve the highest possible temperatures while retaining this high </w:t>
      </w:r>
      <w:r>
        <w:rPr>
          <w:rFonts w:asciiTheme="majorBidi" w:eastAsiaTheme="minorEastAsia" w:hAnsiTheme="majorBidi"/>
        </w:rPr>
        <w:t xml:space="preserve">thermal </w:t>
      </w:r>
      <w:r w:rsidRPr="00551A80">
        <w:rPr>
          <w:rFonts w:asciiTheme="majorBidi" w:eastAsiaTheme="minorEastAsia" w:hAnsiTheme="majorBidi"/>
        </w:rPr>
        <w:t xml:space="preserve">efficiency. </w:t>
      </w:r>
      <w:r>
        <w:t xml:space="preserve"> </w:t>
      </w:r>
    </w:p>
    <w:p w14:paraId="6907F6F8" w14:textId="77777777" w:rsidR="00AD4864" w:rsidRDefault="00957539" w:rsidP="00AD4864">
      <w:pPr>
        <w:pStyle w:val="BodyTextIndent"/>
        <w:spacing w:line="276" w:lineRule="auto"/>
        <w:ind w:firstLine="709"/>
      </w:pPr>
      <w:r>
        <w:t xml:space="preserve">In this study, it can observe that the nanoparticles play a significant role in the UV-Vis wavelength ranges where a large amount of the solar energy is dissipated. The extinction coefficient of the media is enhanced and affects the radiation transfer performance. </w:t>
      </w:r>
      <w:r>
        <w:rPr>
          <w:lang w:val="en-GB" w:bidi="ar-IQ"/>
        </w:rPr>
        <w:t>Particle size and number have important effects on the thermal radiation transfer</w:t>
      </w:r>
      <w:r w:rsidR="005B4420">
        <w:rPr>
          <w:lang w:val="en-GB" w:bidi="ar-IQ"/>
        </w:rPr>
        <w:t xml:space="preserve">, increasing particle concentration leads to enhance the radiative properties. </w:t>
      </w:r>
      <w:r>
        <w:rPr>
          <w:lang w:val="en-GB" w:bidi="ar-IQ"/>
        </w:rPr>
        <w:t xml:space="preserve"> </w:t>
      </w:r>
      <w:r>
        <w:t xml:space="preserve">  </w:t>
      </w:r>
    </w:p>
    <w:p w14:paraId="719A7171" w14:textId="77777777" w:rsidR="00255680" w:rsidRDefault="00255680" w:rsidP="00626F42">
      <w:pPr>
        <w:pStyle w:val="BodyTextIndent"/>
        <w:spacing w:line="276" w:lineRule="auto"/>
        <w:rPr>
          <w:rtl/>
          <w:lang w:bidi="ar-IQ"/>
        </w:rPr>
      </w:pPr>
    </w:p>
    <w:p w14:paraId="4CFEE4BA" w14:textId="77777777" w:rsidR="00B54413" w:rsidRDefault="00B54413" w:rsidP="00123014">
      <w:pPr>
        <w:pStyle w:val="AbstractClauseTitle"/>
      </w:pPr>
      <w:r>
        <w:t xml:space="preserve">Nomenclature </w:t>
      </w:r>
    </w:p>
    <w:p w14:paraId="699983F7" w14:textId="77777777" w:rsidR="00B54413" w:rsidRDefault="00000000" w:rsidP="00B54413">
      <w:pPr>
        <w:pStyle w:val="BodyTextIndent"/>
        <w:ind w:firstLine="0"/>
        <w:rPr>
          <w:rFonts w:asciiTheme="majorBidi" w:hAnsiTheme="majorBidi" w:cstheme="majorBidi"/>
        </w:rPr>
      </w:pPr>
      <m:oMath>
        <m:sSub>
          <m:sSubPr>
            <m:ctrlPr>
              <w:rPr>
                <w:rFonts w:ascii="Cambria Math" w:hAnsi="Cambria Math" w:cstheme="majorBidi"/>
                <w:i/>
                <w:iCs/>
              </w:rPr>
            </m:ctrlPr>
          </m:sSubPr>
          <m:e>
            <m:sSub>
              <m:sSubPr>
                <m:ctrlPr>
                  <w:rPr>
                    <w:rFonts w:ascii="Cambria Math" w:hAnsi="Cambria Math" w:cstheme="majorBidi"/>
                    <w:i/>
                    <w:iCs/>
                  </w:rPr>
                </m:ctrlPr>
              </m:sSubPr>
              <m:e>
                <m:r>
                  <w:rPr>
                    <w:rFonts w:ascii="Cambria Math" w:hAnsi="Cambria Math" w:cstheme="majorBidi"/>
                  </w:rPr>
                  <m:t>C</m:t>
                </m:r>
              </m:e>
              <m:sub>
                <m:r>
                  <w:rPr>
                    <w:rFonts w:ascii="Cambria Math" w:hAnsi="Cambria Math" w:cstheme="majorBidi"/>
                  </w:rPr>
                  <m:t>p</m:t>
                </m:r>
              </m:sub>
            </m:sSub>
          </m:e>
          <m:sub>
            <m:r>
              <w:rPr>
                <w:rFonts w:ascii="Cambria Math" w:hAnsi="Cambria Math" w:cstheme="majorBidi"/>
              </w:rPr>
              <m:t>f</m:t>
            </m:r>
          </m:sub>
        </m:sSub>
      </m:oMath>
      <w:r w:rsidR="00B54413" w:rsidRPr="00D0506B">
        <w:rPr>
          <w:rFonts w:asciiTheme="majorBidi" w:hAnsiTheme="majorBidi" w:cstheme="majorBidi"/>
        </w:rPr>
        <w:tab/>
      </w:r>
      <w:r w:rsidR="00B54413" w:rsidRPr="00D0506B">
        <w:rPr>
          <w:rFonts w:asciiTheme="majorBidi" w:hAnsiTheme="majorBidi" w:cstheme="majorBidi"/>
        </w:rPr>
        <w:tab/>
      </w:r>
      <w:r w:rsidR="00B54413">
        <w:rPr>
          <w:rFonts w:asciiTheme="majorBidi" w:hAnsiTheme="majorBidi" w:cstheme="majorBidi"/>
        </w:rPr>
        <w:t>S</w:t>
      </w:r>
      <w:r w:rsidR="00B54413" w:rsidRPr="00D0506B">
        <w:rPr>
          <w:rFonts w:asciiTheme="majorBidi" w:hAnsiTheme="majorBidi" w:cstheme="majorBidi"/>
        </w:rPr>
        <w:t>pecific heat</w:t>
      </w:r>
      <w:r w:rsidR="00B54413">
        <w:rPr>
          <w:rFonts w:asciiTheme="majorBidi" w:hAnsiTheme="majorBidi" w:cstheme="majorBidi"/>
        </w:rPr>
        <w:t xml:space="preserve">, </w:t>
      </w:r>
      <w:r w:rsidR="00DA4226">
        <w:rPr>
          <w:rFonts w:asciiTheme="majorBidi" w:hAnsiTheme="majorBidi" w:cstheme="majorBidi"/>
        </w:rPr>
        <w:t xml:space="preserve">kJ / kg </w:t>
      </w:r>
      <w:proofErr w:type="spellStart"/>
      <w:r w:rsidR="00DA4226" w:rsidRPr="00DA4226">
        <w:rPr>
          <w:rFonts w:asciiTheme="majorBidi" w:hAnsiTheme="majorBidi" w:cstheme="majorBidi"/>
          <w:vertAlign w:val="superscript"/>
        </w:rPr>
        <w:t>oC</w:t>
      </w:r>
      <w:proofErr w:type="spellEnd"/>
    </w:p>
    <w:p w14:paraId="4168971D" w14:textId="77777777" w:rsidR="00B54413" w:rsidRDefault="00000000" w:rsidP="00B54413">
      <w:pPr>
        <w:pStyle w:val="BodyTextIndent"/>
        <w:ind w:firstLine="0"/>
        <w:rPr>
          <w:rFonts w:asciiTheme="majorBidi" w:hAnsiTheme="majorBidi" w:cstheme="majorBidi"/>
          <w:iCs/>
          <w:lang w:val="en-GB"/>
        </w:rPr>
      </w:pPr>
      <m:oMath>
        <m:sSub>
          <m:sSubPr>
            <m:ctrlPr>
              <w:rPr>
                <w:rFonts w:ascii="Cambria Math" w:hAnsi="Cambria Math"/>
                <w:i/>
                <w:iCs/>
                <w:lang w:val="en-GB"/>
              </w:rPr>
            </m:ctrlPr>
          </m:sSubPr>
          <m:e>
            <m:r>
              <w:rPr>
                <w:rFonts w:ascii="Cambria Math" w:hAnsi="Cambria Math"/>
                <w:lang w:val="en-GB"/>
              </w:rPr>
              <m:t>d</m:t>
            </m:r>
          </m:e>
          <m:sub>
            <m:r>
              <w:rPr>
                <w:rFonts w:ascii="Cambria Math" w:hAnsi="Cambria Math"/>
                <w:lang w:val="en-GB"/>
              </w:rPr>
              <m:t>p</m:t>
            </m:r>
          </m:sub>
        </m:sSub>
      </m:oMath>
      <w:r w:rsidR="00B54413">
        <w:rPr>
          <w:rFonts w:asciiTheme="majorBidi" w:hAnsiTheme="majorBidi" w:cstheme="majorBidi"/>
          <w:iCs/>
          <w:lang w:val="en-GB"/>
        </w:rPr>
        <w:tab/>
      </w:r>
      <w:r w:rsidR="00B54413">
        <w:rPr>
          <w:rFonts w:asciiTheme="majorBidi" w:hAnsiTheme="majorBidi" w:cstheme="majorBidi"/>
          <w:iCs/>
          <w:lang w:val="en-GB"/>
        </w:rPr>
        <w:tab/>
        <w:t>Particle diameter, m</w:t>
      </w:r>
    </w:p>
    <w:p w14:paraId="6479FB17" w14:textId="77777777" w:rsidR="00B54413" w:rsidRPr="00D0506B" w:rsidRDefault="00000000" w:rsidP="00B54413">
      <w:pPr>
        <w:pStyle w:val="BodyTextIndent"/>
        <w:ind w:left="1440" w:hanging="1440"/>
      </w:pPr>
      <m:oMath>
        <m:sSub>
          <m:sSubPr>
            <m:ctrlPr>
              <w:rPr>
                <w:rFonts w:ascii="Cambria Math" w:hAnsi="Cambria Math" w:cs="TimesLTStd-Italic"/>
                <w:i/>
                <w:iCs/>
                <w:kern w:val="0"/>
                <w:lang w:val="tr-TR" w:eastAsia="tr-TR"/>
              </w:rPr>
            </m:ctrlPr>
          </m:sSubPr>
          <m:e>
            <m:r>
              <w:rPr>
                <w:rFonts w:ascii="Cambria Math" w:hAnsi="Cambria Math" w:cs="TimesLTStd-Italic"/>
                <w:kern w:val="0"/>
                <w:lang w:val="tr-TR" w:eastAsia="tr-TR"/>
              </w:rPr>
              <m:t>I</m:t>
            </m:r>
          </m:e>
          <m:sub>
            <m:r>
              <w:rPr>
                <w:rFonts w:ascii="Cambria Math" w:eastAsia="SymbolStd-Identity-H" w:hAnsi="Cambria Math" w:cs="SymbolStd-Identity-H" w:hint="eastAsia"/>
                <w:kern w:val="0"/>
                <w:lang w:val="tr-TR" w:eastAsia="tr-TR"/>
              </w:rPr>
              <m:t>λ</m:t>
            </m:r>
          </m:sub>
        </m:sSub>
      </m:oMath>
      <w:r w:rsidR="00B54413" w:rsidRPr="00D0506B">
        <w:rPr>
          <w:rFonts w:ascii="SymbolStd-Identity-H" w:eastAsia="SymbolStd-Identity-H" w:hAnsi="TimesLTStd-Italic" w:cs="SymbolStd-Identity-H"/>
          <w:kern w:val="0"/>
          <w:lang w:val="tr-TR" w:eastAsia="tr-TR"/>
        </w:rPr>
        <w:t xml:space="preserve"> </w:t>
      </w:r>
      <w:r w:rsidR="00B54413">
        <w:rPr>
          <w:rFonts w:ascii="SymbolStd-Identity-H" w:eastAsia="SymbolStd-Identity-H" w:hAnsi="TimesLTStd-Italic" w:cs="SymbolStd-Identity-H"/>
          <w:kern w:val="0"/>
          <w:lang w:val="tr-TR" w:eastAsia="tr-TR"/>
        </w:rPr>
        <w:tab/>
      </w:r>
      <w:r w:rsidR="00CD2592">
        <w:t>S</w:t>
      </w:r>
      <w:r w:rsidR="00B54413" w:rsidRPr="00D0506B">
        <w:t xml:space="preserve">pectral radiation intensity, </w:t>
      </w:r>
      <m:oMath>
        <m:r>
          <m:rPr>
            <m:sty m:val="p"/>
          </m:rPr>
          <w:rPr>
            <w:rFonts w:ascii="Cambria Math" w:hAnsi="Cambria Math"/>
          </w:rPr>
          <m:t>W/(</m:t>
        </m:r>
        <m:sSup>
          <m:sSupPr>
            <m:ctrlPr>
              <w:rPr>
                <w:rFonts w:ascii="Cambria Math" w:hAnsi="Cambria Math"/>
              </w:rPr>
            </m:ctrlPr>
          </m:sSupPr>
          <m:e>
            <m:r>
              <m:rPr>
                <m:sty m:val="p"/>
              </m:rPr>
              <w:rPr>
                <w:rFonts w:ascii="Cambria Math" w:hAnsi="Cambria Math"/>
              </w:rPr>
              <m:t>m</m:t>
            </m:r>
          </m:e>
          <m:sup>
            <m:r>
              <m:rPr>
                <m:sty m:val="p"/>
              </m:rPr>
              <w:rPr>
                <w:rFonts w:ascii="Cambria Math" w:hAnsi="Cambria Math"/>
              </w:rPr>
              <m:t>2</m:t>
            </m:r>
          </m:sup>
        </m:sSup>
        <m:r>
          <m:rPr>
            <m:sty m:val="p"/>
          </m:rPr>
          <w:rPr>
            <w:rFonts w:ascii="Cambria Math" w:hAnsi="Cambria Math"/>
          </w:rPr>
          <m:t xml:space="preserve"> </m:t>
        </m:r>
        <m:r>
          <m:rPr>
            <m:sty m:val="p"/>
          </m:rPr>
          <w:rPr>
            <w:rFonts w:ascii="Cambria Math" w:hAnsi="Cambria Math" w:hint="eastAsia"/>
          </w:rPr>
          <m:t>μ</m:t>
        </m:r>
        <m:r>
          <m:rPr>
            <m:sty m:val="p"/>
          </m:rPr>
          <w:rPr>
            <w:rFonts w:ascii="Cambria Math" w:hAnsi="Cambria Math"/>
          </w:rPr>
          <m:t>m sr)</m:t>
        </m:r>
      </m:oMath>
    </w:p>
    <w:p w14:paraId="36A28D1A" w14:textId="77777777" w:rsidR="00B54413" w:rsidRPr="004D0504" w:rsidRDefault="00B54413" w:rsidP="00B54413">
      <w:pPr>
        <w:pStyle w:val="BodyTextIndent"/>
        <w:ind w:firstLine="0"/>
        <w:rPr>
          <w:rFonts w:asciiTheme="majorBidi" w:hAnsiTheme="majorBidi" w:cstheme="majorBidi"/>
        </w:rPr>
      </w:pPr>
      <m:oMath>
        <m:r>
          <w:rPr>
            <w:rFonts w:ascii="Cambria Math" w:hAnsi="Cambria Math" w:cstheme="majorBidi"/>
          </w:rPr>
          <m:t>k</m:t>
        </m:r>
      </m:oMath>
      <w:r>
        <w:rPr>
          <w:rFonts w:asciiTheme="majorBidi" w:hAnsiTheme="majorBidi" w:cstheme="majorBidi"/>
        </w:rPr>
        <w:tab/>
      </w:r>
      <w:r>
        <w:rPr>
          <w:rFonts w:asciiTheme="majorBidi" w:hAnsiTheme="majorBidi" w:cstheme="majorBidi"/>
        </w:rPr>
        <w:tab/>
        <w:t>Absorption inex, nd</w:t>
      </w:r>
    </w:p>
    <w:p w14:paraId="150BFFEE" w14:textId="77777777" w:rsidR="00B54413" w:rsidRPr="00D0506B" w:rsidRDefault="00000000" w:rsidP="00B54413">
      <w:pPr>
        <w:pStyle w:val="BodyTextIndent"/>
        <w:ind w:firstLine="0"/>
        <w:rPr>
          <w:rFonts w:asciiTheme="majorBidi" w:hAnsiTheme="majorBidi" w:cstheme="majorBidi"/>
        </w:rPr>
      </w:pPr>
      <m:oMath>
        <m:sSub>
          <m:sSubPr>
            <m:ctrlPr>
              <w:rPr>
                <w:rFonts w:ascii="Cambria Math" w:hAnsi="Cambria Math" w:cstheme="majorBidi"/>
                <w:i/>
                <w:iCs/>
              </w:rPr>
            </m:ctrlPr>
          </m:sSubPr>
          <m:e>
            <m:r>
              <w:rPr>
                <w:rFonts w:ascii="Cambria Math" w:hAnsi="Cambria Math" w:cstheme="majorBidi"/>
              </w:rPr>
              <m:t>k</m:t>
            </m:r>
          </m:e>
          <m:sub>
            <m:r>
              <w:rPr>
                <w:rFonts w:ascii="Cambria Math" w:hAnsi="Cambria Math" w:cstheme="majorBidi"/>
              </w:rPr>
              <m:t>f</m:t>
            </m:r>
          </m:sub>
        </m:sSub>
      </m:oMath>
      <w:r w:rsidR="00B54413" w:rsidRPr="00D0506B">
        <w:rPr>
          <w:rFonts w:asciiTheme="majorBidi" w:hAnsiTheme="majorBidi" w:cstheme="majorBidi"/>
        </w:rPr>
        <w:tab/>
      </w:r>
      <w:r w:rsidR="00B54413" w:rsidRPr="00D0506B">
        <w:rPr>
          <w:rFonts w:asciiTheme="majorBidi" w:hAnsiTheme="majorBidi" w:cstheme="majorBidi"/>
        </w:rPr>
        <w:tab/>
      </w:r>
      <w:r w:rsidR="00B54413">
        <w:rPr>
          <w:rFonts w:asciiTheme="majorBidi" w:hAnsiTheme="majorBidi" w:cstheme="majorBidi"/>
        </w:rPr>
        <w:t>T</w:t>
      </w:r>
      <w:r w:rsidR="00B54413" w:rsidRPr="00D0506B">
        <w:rPr>
          <w:rFonts w:asciiTheme="majorBidi" w:hAnsiTheme="majorBidi" w:cstheme="majorBidi"/>
        </w:rPr>
        <w:t>hermal conductivity</w:t>
      </w:r>
      <w:r w:rsidR="00DA4226">
        <w:rPr>
          <w:rFonts w:asciiTheme="majorBidi" w:hAnsiTheme="majorBidi" w:cstheme="majorBidi"/>
        </w:rPr>
        <w:t xml:space="preserve">, W / m </w:t>
      </w:r>
      <w:proofErr w:type="spellStart"/>
      <w:r w:rsidR="00DA4226" w:rsidRPr="00DA4226">
        <w:rPr>
          <w:rFonts w:asciiTheme="majorBidi" w:hAnsiTheme="majorBidi" w:cstheme="majorBidi"/>
          <w:vertAlign w:val="superscript"/>
        </w:rPr>
        <w:t>o</w:t>
      </w:r>
      <w:r w:rsidR="00DA4226">
        <w:rPr>
          <w:rFonts w:asciiTheme="majorBidi" w:hAnsiTheme="majorBidi" w:cstheme="majorBidi"/>
        </w:rPr>
        <w:t>C</w:t>
      </w:r>
      <w:proofErr w:type="spellEnd"/>
    </w:p>
    <w:p w14:paraId="08660D01" w14:textId="77777777" w:rsidR="00B54413" w:rsidRDefault="00B54413" w:rsidP="00B54413">
      <w:pPr>
        <w:pStyle w:val="BodyTextIndent"/>
        <w:ind w:firstLine="0"/>
        <w:jc w:val="left"/>
      </w:pPr>
      <m:oMath>
        <m:r>
          <w:rPr>
            <w:rFonts w:ascii="Cambria Math" w:hAnsi="Cambria Math"/>
          </w:rPr>
          <m:t>m</m:t>
        </m:r>
      </m:oMath>
      <w:r>
        <w:tab/>
      </w:r>
      <w:r>
        <w:tab/>
        <w:t>R</w:t>
      </w:r>
      <w:r w:rsidRPr="008920A7">
        <w:t>elative complex refractive index</w:t>
      </w:r>
      <w:r>
        <w:t xml:space="preserve">, </w:t>
      </w:r>
      <w:proofErr w:type="spellStart"/>
      <w:r>
        <w:t>nd</w:t>
      </w:r>
      <w:proofErr w:type="spellEnd"/>
      <w:r>
        <w:t>.</w:t>
      </w:r>
    </w:p>
    <w:p w14:paraId="4E0D940A" w14:textId="77777777" w:rsidR="00B54413" w:rsidRDefault="00B54413" w:rsidP="00B54413">
      <w:pPr>
        <w:pStyle w:val="BodyTextIndent"/>
        <w:ind w:firstLine="0"/>
        <w:jc w:val="left"/>
      </w:pPr>
      <m:oMath>
        <m:r>
          <w:rPr>
            <w:rFonts w:ascii="Cambria Math" w:hAnsi="Cambria Math"/>
          </w:rPr>
          <m:t>n</m:t>
        </m:r>
      </m:oMath>
      <w:r>
        <w:tab/>
      </w:r>
      <w:r>
        <w:tab/>
        <w:t>R</w:t>
      </w:r>
      <w:proofErr w:type="spellStart"/>
      <w:r w:rsidRPr="008920A7">
        <w:t>efractive</w:t>
      </w:r>
      <w:proofErr w:type="spellEnd"/>
      <w:r w:rsidRPr="008920A7">
        <w:t xml:space="preserve"> index</w:t>
      </w:r>
      <w:r>
        <w:t xml:space="preserve">, </w:t>
      </w:r>
      <w:proofErr w:type="spellStart"/>
      <w:r>
        <w:t>nd</w:t>
      </w:r>
      <w:proofErr w:type="spellEnd"/>
    </w:p>
    <w:p w14:paraId="79F511B4" w14:textId="77777777" w:rsidR="00B54413" w:rsidRPr="00D0506B" w:rsidRDefault="00000000" w:rsidP="00B54413">
      <w:pPr>
        <w:pStyle w:val="BodyTextIndent"/>
        <w:ind w:firstLine="0"/>
        <w:rPr>
          <w:rFonts w:asciiTheme="majorBidi" w:hAnsiTheme="majorBidi" w:cstheme="majorBidi"/>
        </w:rPr>
      </w:pPr>
      <m:oMath>
        <m:sSubSup>
          <m:sSubSupPr>
            <m:ctrlPr>
              <w:rPr>
                <w:rFonts w:ascii="Cambria Math" w:hAnsi="Cambria Math" w:cstheme="majorBidi"/>
                <w:i/>
                <w:iCs/>
              </w:rPr>
            </m:ctrlPr>
          </m:sSubSupPr>
          <m:e>
            <m:r>
              <w:rPr>
                <w:rFonts w:ascii="Cambria Math" w:hAnsi="Cambria Math" w:cstheme="majorBidi"/>
              </w:rPr>
              <m:t>q</m:t>
            </m:r>
          </m:e>
          <m:sub>
            <m:r>
              <w:rPr>
                <w:rFonts w:ascii="Cambria Math" w:hAnsi="Cambria Math" w:cstheme="majorBidi"/>
              </w:rPr>
              <m:t>rad</m:t>
            </m:r>
          </m:sub>
          <m:sup>
            <m:r>
              <w:rPr>
                <w:rFonts w:ascii="Cambria Math" w:hAnsi="Cambria Math" w:cstheme="majorBidi"/>
              </w:rPr>
              <m:t> '''</m:t>
            </m:r>
          </m:sup>
        </m:sSubSup>
      </m:oMath>
      <w:r w:rsidR="00B54413" w:rsidRPr="00D0506B">
        <w:rPr>
          <w:rFonts w:asciiTheme="majorBidi" w:hAnsiTheme="majorBidi" w:cstheme="majorBidi"/>
        </w:rPr>
        <w:tab/>
      </w:r>
      <w:r w:rsidR="00B54413" w:rsidRPr="00D0506B">
        <w:rPr>
          <w:rFonts w:asciiTheme="majorBidi" w:hAnsiTheme="majorBidi" w:cstheme="majorBidi"/>
        </w:rPr>
        <w:tab/>
      </w:r>
      <w:r w:rsidR="00B54413">
        <w:rPr>
          <w:rFonts w:asciiTheme="majorBidi" w:hAnsiTheme="majorBidi" w:cstheme="majorBidi"/>
        </w:rPr>
        <w:t>V</w:t>
      </w:r>
      <w:r w:rsidR="00B54413" w:rsidRPr="00D0506B">
        <w:rPr>
          <w:rFonts w:asciiTheme="majorBidi" w:hAnsiTheme="majorBidi" w:cstheme="majorBidi"/>
        </w:rPr>
        <w:t>olumetric heat generation</w:t>
      </w:r>
      <w:r w:rsidR="00B54413">
        <w:rPr>
          <w:rFonts w:asciiTheme="majorBidi" w:hAnsiTheme="majorBidi" w:cstheme="majorBidi"/>
        </w:rPr>
        <w:t xml:space="preserve">, </w:t>
      </w:r>
      <m:oMath>
        <m:r>
          <m:rPr>
            <m:sty m:val="p"/>
          </m:rPr>
          <w:rPr>
            <w:rFonts w:ascii="Cambria Math" w:hAnsi="Cambria Math" w:cstheme="majorBidi"/>
          </w:rPr>
          <m:t>W/</m:t>
        </m:r>
        <m:sSup>
          <m:sSupPr>
            <m:ctrlPr>
              <w:rPr>
                <w:rFonts w:ascii="Cambria Math" w:hAnsi="Cambria Math" w:cstheme="majorBidi"/>
              </w:rPr>
            </m:ctrlPr>
          </m:sSupPr>
          <m:e>
            <m:r>
              <m:rPr>
                <m:sty m:val="p"/>
              </m:rPr>
              <w:rPr>
                <w:rFonts w:ascii="Cambria Math" w:hAnsi="Cambria Math" w:cstheme="majorBidi"/>
              </w:rPr>
              <m:t>m</m:t>
            </m:r>
          </m:e>
          <m:sup>
            <m:r>
              <m:rPr>
                <m:sty m:val="p"/>
              </m:rPr>
              <w:rPr>
                <w:rFonts w:ascii="Cambria Math" w:hAnsi="Cambria Math" w:cstheme="majorBidi"/>
              </w:rPr>
              <m:t>3</m:t>
            </m:r>
          </m:sup>
        </m:sSup>
      </m:oMath>
    </w:p>
    <w:p w14:paraId="49B530EF" w14:textId="77777777" w:rsidR="00B54413" w:rsidRDefault="00B54413" w:rsidP="00B54413">
      <w:pPr>
        <w:pStyle w:val="BodyTextIndent"/>
        <w:ind w:firstLine="0"/>
        <w:jc w:val="left"/>
        <w:rPr>
          <w:iCs/>
        </w:rPr>
      </w:pPr>
      <m:oMath>
        <m:r>
          <w:rPr>
            <w:rFonts w:ascii="Cambria Math" w:hAnsi="Cambria Math"/>
          </w:rPr>
          <m:t>Q</m:t>
        </m:r>
      </m:oMath>
      <w:r>
        <w:rPr>
          <w:iCs/>
        </w:rPr>
        <w:tab/>
      </w:r>
      <w:r>
        <w:rPr>
          <w:iCs/>
        </w:rPr>
        <w:tab/>
        <w:t xml:space="preserve">Radiative efficiency factor, </w:t>
      </w:r>
      <w:proofErr w:type="spellStart"/>
      <w:r>
        <w:rPr>
          <w:iCs/>
        </w:rPr>
        <w:t>nd</w:t>
      </w:r>
      <w:proofErr w:type="spellEnd"/>
    </w:p>
    <w:p w14:paraId="4723151E" w14:textId="77777777" w:rsidR="00B54413" w:rsidRDefault="00B54413" w:rsidP="00B54413">
      <w:pPr>
        <w:pStyle w:val="BodyTextIndent"/>
        <w:ind w:firstLine="0"/>
        <w:rPr>
          <w:lang w:val="tr-TR"/>
        </w:rPr>
      </w:pPr>
      <m:oMath>
        <m:r>
          <w:rPr>
            <w:rFonts w:ascii="Cambria Math" w:hAnsi="Cambria Math"/>
            <w:lang w:val="tr-TR"/>
          </w:rPr>
          <m:t>t</m:t>
        </m:r>
      </m:oMath>
      <w:r>
        <w:rPr>
          <w:lang w:val="tr-TR"/>
        </w:rPr>
        <w:tab/>
      </w:r>
      <w:r>
        <w:rPr>
          <w:lang w:val="tr-TR"/>
        </w:rPr>
        <w:tab/>
        <w:t>Time,</w:t>
      </w:r>
      <w:r w:rsidR="00CD2592">
        <w:rPr>
          <w:lang w:val="tr-TR"/>
        </w:rPr>
        <w:t xml:space="preserve"> </w:t>
      </w:r>
      <w:proofErr w:type="spellStart"/>
      <w:r>
        <w:rPr>
          <w:lang w:val="tr-TR"/>
        </w:rPr>
        <w:t>sec</w:t>
      </w:r>
      <w:proofErr w:type="spellEnd"/>
    </w:p>
    <w:p w14:paraId="27EE0700" w14:textId="77777777" w:rsidR="00B54413" w:rsidRDefault="00000000" w:rsidP="00B54413">
      <w:pPr>
        <w:pStyle w:val="BodyTextIndent"/>
        <w:ind w:firstLine="0"/>
      </w:pPr>
      <m:oMath>
        <m:acc>
          <m:accPr>
            <m:ctrlPr>
              <w:rPr>
                <w:rFonts w:ascii="Cambria Math" w:hAnsi="Cambria Math"/>
              </w:rPr>
            </m:ctrlPr>
          </m:accPr>
          <m:e>
            <m:r>
              <m:rPr>
                <m:sty m:val="p"/>
              </m:rPr>
              <w:rPr>
                <w:rFonts w:ascii="Cambria Math" w:hAnsi="Cambria Math"/>
              </w:rPr>
              <m:t>s</m:t>
            </m:r>
          </m:e>
        </m:acc>
      </m:oMath>
      <w:r w:rsidR="00B54413">
        <w:rPr>
          <w:rFonts w:asciiTheme="majorBidi" w:eastAsiaTheme="minorEastAsia" w:hAnsiTheme="majorBidi"/>
        </w:rPr>
        <w:t xml:space="preserve"> </w:t>
      </w:r>
      <w:r w:rsidR="00B54413">
        <w:rPr>
          <w:rFonts w:asciiTheme="majorBidi" w:eastAsiaTheme="minorEastAsia" w:hAnsiTheme="majorBidi"/>
        </w:rPr>
        <w:tab/>
      </w:r>
      <w:r w:rsidR="00B54413">
        <w:rPr>
          <w:rFonts w:asciiTheme="majorBidi" w:eastAsiaTheme="minorEastAsia" w:hAnsiTheme="majorBidi"/>
        </w:rPr>
        <w:tab/>
        <w:t>Unit vector</w:t>
      </w:r>
      <w:r w:rsidR="00B54413" w:rsidRPr="00F44592">
        <w:rPr>
          <w:rFonts w:asciiTheme="majorBidi" w:eastAsiaTheme="minorEastAsia" w:hAnsiTheme="majorBidi"/>
        </w:rPr>
        <w:t xml:space="preserve"> in the </w:t>
      </w:r>
      <m:oMath>
        <m:r>
          <w:rPr>
            <w:rFonts w:ascii="Cambria Math" w:eastAsiaTheme="minorEastAsia" w:hAnsi="Cambria Math" w:hint="eastAsia"/>
          </w:rPr>
          <m:t>Ω</m:t>
        </m:r>
      </m:oMath>
      <w:r w:rsidR="00B54413" w:rsidRPr="00F44592">
        <w:rPr>
          <w:rFonts w:asciiTheme="majorBidi" w:eastAsiaTheme="minorEastAsia" w:hAnsiTheme="majorBidi"/>
        </w:rPr>
        <w:t xml:space="preserve"> direction</w:t>
      </w:r>
      <w:r w:rsidR="00B54413">
        <w:rPr>
          <w:rFonts w:asciiTheme="majorBidi" w:eastAsiaTheme="minorEastAsia" w:hAnsiTheme="majorBidi"/>
        </w:rPr>
        <w:t xml:space="preserve">, </w:t>
      </w:r>
      <w:proofErr w:type="spellStart"/>
      <w:r w:rsidR="00B54413">
        <w:rPr>
          <w:rFonts w:asciiTheme="majorBidi" w:eastAsiaTheme="minorEastAsia" w:hAnsiTheme="majorBidi"/>
        </w:rPr>
        <w:t>nd</w:t>
      </w:r>
      <w:proofErr w:type="spellEnd"/>
    </w:p>
    <w:p w14:paraId="718F6270" w14:textId="77777777" w:rsidR="00B54413" w:rsidRPr="00D0506B" w:rsidRDefault="00000000" w:rsidP="00B54413">
      <w:pPr>
        <w:pStyle w:val="BodyTextIndent"/>
        <w:ind w:firstLine="0"/>
        <w:rPr>
          <w:rFonts w:asciiTheme="majorBidi" w:hAnsiTheme="majorBidi" w:cstheme="majorBidi"/>
        </w:rPr>
      </w:pPr>
      <m:oMath>
        <m:sSub>
          <m:sSubPr>
            <m:ctrlPr>
              <w:rPr>
                <w:rFonts w:ascii="Cambria Math" w:hAnsi="Cambria Math" w:cstheme="majorBidi"/>
                <w:i/>
                <w:iCs/>
              </w:rPr>
            </m:ctrlPr>
          </m:sSubPr>
          <m:e>
            <m:r>
              <w:rPr>
                <w:rFonts w:ascii="Cambria Math" w:hAnsi="Cambria Math" w:cstheme="majorBidi"/>
              </w:rPr>
              <m:t>S</m:t>
            </m:r>
          </m:e>
          <m:sub>
            <m:r>
              <w:rPr>
                <w:rFonts w:ascii="Cambria Math" w:hAnsi="Cambria Math" w:cstheme="majorBidi"/>
              </w:rPr>
              <m:t>e</m:t>
            </m:r>
          </m:sub>
        </m:sSub>
      </m:oMath>
      <w:r w:rsidR="00B54413" w:rsidRPr="00D0506B">
        <w:rPr>
          <w:rFonts w:asciiTheme="majorBidi" w:hAnsiTheme="majorBidi" w:cstheme="majorBidi"/>
          <w:iCs/>
        </w:rPr>
        <w:tab/>
      </w:r>
      <w:r w:rsidR="00B54413" w:rsidRPr="00D0506B">
        <w:rPr>
          <w:rFonts w:asciiTheme="majorBidi" w:hAnsiTheme="majorBidi" w:cstheme="majorBidi"/>
          <w:iCs/>
        </w:rPr>
        <w:tab/>
      </w:r>
      <w:r w:rsidR="00B54413">
        <w:rPr>
          <w:rFonts w:asciiTheme="majorBidi" w:hAnsiTheme="majorBidi" w:cstheme="majorBidi"/>
        </w:rPr>
        <w:t>S</w:t>
      </w:r>
      <w:r w:rsidR="00B54413" w:rsidRPr="00D0506B">
        <w:rPr>
          <w:rFonts w:asciiTheme="majorBidi" w:hAnsiTheme="majorBidi" w:cstheme="majorBidi"/>
        </w:rPr>
        <w:t>ource term</w:t>
      </w:r>
    </w:p>
    <w:p w14:paraId="24C061EB" w14:textId="77777777" w:rsidR="00B54413" w:rsidRPr="00D0506B" w:rsidRDefault="00B54413" w:rsidP="00B54413">
      <w:pPr>
        <w:pStyle w:val="BodyTextIndent"/>
        <w:ind w:firstLine="0"/>
        <w:rPr>
          <w:rFonts w:asciiTheme="majorBidi" w:hAnsiTheme="majorBidi" w:cstheme="majorBidi"/>
        </w:rPr>
      </w:pPr>
      <w:r w:rsidRPr="008648FD">
        <w:rPr>
          <w:rFonts w:asciiTheme="majorBidi" w:hAnsiTheme="majorBidi" w:cstheme="majorBidi"/>
          <w:i/>
          <w:iCs/>
        </w:rPr>
        <w:t>T</w:t>
      </w:r>
      <w:r w:rsidRPr="00D0506B">
        <w:rPr>
          <w:rFonts w:asciiTheme="majorBidi" w:hAnsiTheme="majorBidi" w:cstheme="majorBidi"/>
        </w:rPr>
        <w:tab/>
      </w:r>
      <w:r w:rsidRPr="00D0506B">
        <w:rPr>
          <w:rFonts w:asciiTheme="majorBidi" w:hAnsiTheme="majorBidi" w:cstheme="majorBidi"/>
        </w:rPr>
        <w:tab/>
      </w:r>
      <w:r>
        <w:rPr>
          <w:rFonts w:asciiTheme="majorBidi" w:hAnsiTheme="majorBidi" w:cstheme="majorBidi"/>
        </w:rPr>
        <w:t>T</w:t>
      </w:r>
      <w:r w:rsidRPr="00D0506B">
        <w:rPr>
          <w:rFonts w:asciiTheme="majorBidi" w:hAnsiTheme="majorBidi" w:cstheme="majorBidi"/>
        </w:rPr>
        <w:t>emperature</w:t>
      </w:r>
      <w:r>
        <w:rPr>
          <w:rFonts w:asciiTheme="majorBidi" w:hAnsiTheme="majorBidi" w:cstheme="majorBidi"/>
        </w:rPr>
        <w:t xml:space="preserve">, </w:t>
      </w:r>
      <w:proofErr w:type="spellStart"/>
      <w:r w:rsidR="00DA4226" w:rsidRPr="00DA4226">
        <w:rPr>
          <w:rFonts w:asciiTheme="majorBidi" w:hAnsiTheme="majorBidi" w:cstheme="majorBidi"/>
          <w:vertAlign w:val="superscript"/>
        </w:rPr>
        <w:t>o</w:t>
      </w:r>
      <w:r w:rsidR="00DA4226">
        <w:rPr>
          <w:rFonts w:asciiTheme="majorBidi" w:hAnsiTheme="majorBidi" w:cstheme="majorBidi"/>
        </w:rPr>
        <w:t>C</w:t>
      </w:r>
      <w:proofErr w:type="spellEnd"/>
    </w:p>
    <w:p w14:paraId="03793856" w14:textId="77777777" w:rsidR="00B54413" w:rsidRPr="00D0506B" w:rsidRDefault="00B54413" w:rsidP="00B54413">
      <w:pPr>
        <w:pStyle w:val="BodyTextIndent"/>
        <w:ind w:firstLine="0"/>
        <w:jc w:val="left"/>
        <w:rPr>
          <w:rFonts w:asciiTheme="majorBidi" w:hAnsiTheme="majorBidi" w:cstheme="majorBidi"/>
        </w:rPr>
      </w:pPr>
      <w:r w:rsidRPr="008648FD">
        <w:rPr>
          <w:rFonts w:asciiTheme="majorBidi" w:hAnsiTheme="majorBidi" w:cstheme="majorBidi"/>
          <w:i/>
          <w:iCs/>
        </w:rPr>
        <w:t>u</w:t>
      </w:r>
      <w:r w:rsidRPr="00D0506B">
        <w:rPr>
          <w:rFonts w:asciiTheme="majorBidi" w:hAnsiTheme="majorBidi" w:cstheme="majorBidi"/>
        </w:rPr>
        <w:tab/>
      </w:r>
      <w:r w:rsidRPr="00D0506B">
        <w:rPr>
          <w:rFonts w:asciiTheme="majorBidi" w:hAnsiTheme="majorBidi" w:cstheme="majorBidi"/>
        </w:rPr>
        <w:tab/>
      </w:r>
      <w:r>
        <w:rPr>
          <w:rFonts w:asciiTheme="majorBidi" w:hAnsiTheme="majorBidi" w:cstheme="majorBidi"/>
        </w:rPr>
        <w:t>V</w:t>
      </w:r>
      <w:r w:rsidRPr="00D0506B">
        <w:rPr>
          <w:rFonts w:asciiTheme="majorBidi" w:hAnsiTheme="majorBidi" w:cstheme="majorBidi"/>
        </w:rPr>
        <w:t>elocity of the medium</w:t>
      </w:r>
      <w:r>
        <w:rPr>
          <w:rFonts w:asciiTheme="majorBidi" w:hAnsiTheme="majorBidi" w:cstheme="majorBidi"/>
        </w:rPr>
        <w:t>, m/sec.</w:t>
      </w:r>
    </w:p>
    <w:p w14:paraId="5C72E50D" w14:textId="77777777" w:rsidR="00B54413" w:rsidRPr="00D0506B" w:rsidRDefault="00B54413" w:rsidP="00B54413">
      <w:pPr>
        <w:pStyle w:val="BodyTextIndent"/>
        <w:ind w:firstLine="0"/>
        <w:rPr>
          <w:rFonts w:asciiTheme="majorBidi" w:hAnsiTheme="majorBidi" w:cstheme="majorBidi"/>
        </w:rPr>
      </w:pPr>
      <m:oMath>
        <m:r>
          <w:rPr>
            <w:rFonts w:ascii="Cambria Math" w:hAnsi="Cambria Math" w:cstheme="majorBidi"/>
          </w:rPr>
          <m:t>V</m:t>
        </m:r>
      </m:oMath>
      <w:r w:rsidRPr="00D0506B">
        <w:rPr>
          <w:rFonts w:asciiTheme="majorBidi" w:hAnsiTheme="majorBidi" w:cstheme="majorBidi"/>
        </w:rPr>
        <w:tab/>
      </w:r>
      <w:r w:rsidRPr="00D0506B">
        <w:rPr>
          <w:rFonts w:asciiTheme="majorBidi" w:hAnsiTheme="majorBidi" w:cstheme="majorBidi"/>
        </w:rPr>
        <w:tab/>
      </w:r>
      <w:r>
        <w:rPr>
          <w:rFonts w:asciiTheme="majorBidi" w:hAnsiTheme="majorBidi" w:cstheme="majorBidi"/>
        </w:rPr>
        <w:t>V</w:t>
      </w:r>
      <w:r w:rsidRPr="00D0506B">
        <w:rPr>
          <w:rFonts w:asciiTheme="majorBidi" w:hAnsiTheme="majorBidi" w:cstheme="majorBidi"/>
        </w:rPr>
        <w:t>o</w:t>
      </w:r>
      <w:r>
        <w:rPr>
          <w:rFonts w:asciiTheme="majorBidi" w:hAnsiTheme="majorBidi" w:cstheme="majorBidi"/>
        </w:rPr>
        <w:t xml:space="preserve">lume occupied the nanosuspension, </w:t>
      </w:r>
      <m:oMath>
        <m:sSup>
          <m:sSupPr>
            <m:ctrlPr>
              <w:rPr>
                <w:rFonts w:ascii="Cambria Math" w:hAnsi="Cambria Math" w:cstheme="majorBidi"/>
              </w:rPr>
            </m:ctrlPr>
          </m:sSupPr>
          <m:e>
            <m:r>
              <m:rPr>
                <m:sty m:val="p"/>
              </m:rPr>
              <w:rPr>
                <w:rFonts w:ascii="Cambria Math" w:hAnsi="Cambria Math" w:cstheme="majorBidi"/>
              </w:rPr>
              <m:t>m</m:t>
            </m:r>
          </m:e>
          <m:sup>
            <m:r>
              <m:rPr>
                <m:sty m:val="p"/>
              </m:rPr>
              <w:rPr>
                <w:rFonts w:ascii="Cambria Math" w:hAnsi="Cambria Math" w:cstheme="majorBidi"/>
              </w:rPr>
              <m:t>3</m:t>
            </m:r>
          </m:sup>
        </m:sSup>
      </m:oMath>
    </w:p>
    <w:p w14:paraId="3ECA0B33" w14:textId="77777777" w:rsidR="00B54413" w:rsidRPr="003D4B9A" w:rsidRDefault="00B54413" w:rsidP="00B54413">
      <w:pPr>
        <w:pStyle w:val="BodyTextIndent"/>
        <w:ind w:firstLine="0"/>
      </w:pPr>
      <m:oMath>
        <m:r>
          <w:rPr>
            <w:rFonts w:ascii="Cambria Math" w:hAnsi="Cambria Math"/>
          </w:rPr>
          <m:t>x</m:t>
        </m:r>
      </m:oMath>
      <w:r>
        <w:tab/>
      </w:r>
      <w:r>
        <w:tab/>
        <w:t>S</w:t>
      </w:r>
      <w:proofErr w:type="spellStart"/>
      <w:r w:rsidRPr="008920A7">
        <w:t>ize</w:t>
      </w:r>
      <w:proofErr w:type="spellEnd"/>
      <w:r w:rsidRPr="008920A7">
        <w:t xml:space="preserve"> parameter</w:t>
      </w:r>
      <w:r>
        <w:t xml:space="preserve">, </w:t>
      </w:r>
      <w:proofErr w:type="spellStart"/>
      <w:r>
        <w:t>nd</w:t>
      </w:r>
      <w:proofErr w:type="spellEnd"/>
    </w:p>
    <w:p w14:paraId="681C7772" w14:textId="77777777" w:rsidR="00B54413" w:rsidRDefault="00B54413" w:rsidP="00B54413">
      <w:pPr>
        <w:pStyle w:val="BodyTextIndent"/>
        <w:ind w:firstLine="0"/>
        <w:rPr>
          <w:rFonts w:ascii="Arial" w:hAnsi="Arial"/>
        </w:rPr>
      </w:pPr>
    </w:p>
    <w:p w14:paraId="271F3B0A" w14:textId="77777777" w:rsidR="00B54413" w:rsidRPr="00C44AE0" w:rsidRDefault="00B54413" w:rsidP="00B54413">
      <w:pPr>
        <w:pStyle w:val="BodyTextIndent"/>
        <w:ind w:firstLine="0"/>
      </w:pPr>
      <w:r w:rsidRPr="00C44AE0">
        <w:t>Greek symbols</w:t>
      </w:r>
    </w:p>
    <w:p w14:paraId="7428B450" w14:textId="77777777" w:rsidR="00B54413" w:rsidRPr="00EB0653" w:rsidRDefault="00B54413" w:rsidP="00B54413">
      <w:pPr>
        <w:pStyle w:val="BodyTextIndent"/>
        <w:ind w:firstLine="0"/>
      </w:pPr>
      <m:oMath>
        <m:r>
          <w:rPr>
            <w:rFonts w:ascii="Cambria Math" w:hAnsi="Cambria Math"/>
          </w:rPr>
          <m:t>β</m:t>
        </m:r>
      </m:oMath>
      <w:r w:rsidRPr="001A5662">
        <w:t xml:space="preserve"> </w:t>
      </w:r>
      <w:r>
        <w:tab/>
      </w:r>
      <w:r>
        <w:tab/>
        <w:t>E</w:t>
      </w:r>
      <w:r w:rsidRPr="001A5662">
        <w:t>xtinction or attenuation coefficient</w:t>
      </w:r>
      <w:r>
        <w:t xml:space="preserve">, </w:t>
      </w:r>
      <m:oMath>
        <m:sSup>
          <m:sSupPr>
            <m:ctrlPr>
              <w:rPr>
                <w:rFonts w:ascii="Cambria Math" w:hAnsi="Cambria Math"/>
              </w:rPr>
            </m:ctrlPr>
          </m:sSupPr>
          <m:e>
            <m:r>
              <m:rPr>
                <m:sty m:val="p"/>
              </m:rPr>
              <w:rPr>
                <w:rFonts w:ascii="Cambria Math" w:hAnsi="Cambria Math"/>
              </w:rPr>
              <m:t>m</m:t>
            </m:r>
          </m:e>
          <m:sup>
            <m:r>
              <m:rPr>
                <m:sty m:val="p"/>
              </m:rPr>
              <w:rPr>
                <w:rFonts w:ascii="Cambria Math" w:hAnsi="Cambria Math"/>
              </w:rPr>
              <m:t>-1</m:t>
            </m:r>
          </m:sup>
        </m:sSup>
      </m:oMath>
    </w:p>
    <w:p w14:paraId="589A5E6B" w14:textId="77777777" w:rsidR="00B54413" w:rsidRDefault="00B54413" w:rsidP="00B54413">
      <w:pPr>
        <w:pStyle w:val="BodyTextIndent"/>
        <w:ind w:left="1440" w:hanging="1440"/>
        <w:rPr>
          <w:rFonts w:asciiTheme="majorBidi" w:hAnsiTheme="majorBidi" w:cstheme="majorBidi"/>
        </w:rPr>
      </w:pPr>
      <m:oMath>
        <m:r>
          <w:rPr>
            <w:rFonts w:ascii="Cambria Math" w:eastAsia="SymbolStd-Identity-H" w:hAnsi="Cambria Math" w:cstheme="majorBidi"/>
            <w:kern w:val="0"/>
            <w:lang w:val="tr-TR" w:eastAsia="tr-TR"/>
          </w:rPr>
          <m:t>θ</m:t>
        </m:r>
      </m:oMath>
      <w:r w:rsidRPr="00D0506B">
        <w:rPr>
          <w:rFonts w:asciiTheme="majorBidi" w:eastAsia="SymbolStd-Identity-H" w:hAnsiTheme="majorBidi" w:cstheme="majorBidi"/>
          <w:kern w:val="0"/>
          <w:lang w:val="tr-TR" w:eastAsia="tr-TR"/>
        </w:rPr>
        <w:t xml:space="preserve"> </w:t>
      </w:r>
      <w:r w:rsidRPr="00D0506B">
        <w:rPr>
          <w:rFonts w:asciiTheme="majorBidi" w:eastAsia="SymbolStd-Identity-H" w:hAnsiTheme="majorBidi" w:cstheme="majorBidi"/>
          <w:kern w:val="0"/>
          <w:lang w:val="tr-TR" w:eastAsia="tr-TR"/>
        </w:rPr>
        <w:tab/>
      </w:r>
      <w:r>
        <w:rPr>
          <w:rFonts w:asciiTheme="majorBidi" w:hAnsiTheme="majorBidi" w:cstheme="majorBidi"/>
        </w:rPr>
        <w:t>P</w:t>
      </w:r>
      <w:r w:rsidRPr="00D0506B">
        <w:rPr>
          <w:rFonts w:asciiTheme="majorBidi" w:hAnsiTheme="majorBidi" w:cstheme="majorBidi"/>
        </w:rPr>
        <w:t>olar or cone angle measured from normal of surface, rad.</w:t>
      </w:r>
    </w:p>
    <w:p w14:paraId="3525045E" w14:textId="77777777" w:rsidR="00B54413" w:rsidRPr="00D0506B" w:rsidRDefault="00000000" w:rsidP="00B54413">
      <w:pPr>
        <w:pStyle w:val="BodyTextIndent"/>
        <w:ind w:firstLine="0"/>
        <w:rPr>
          <w:rFonts w:asciiTheme="majorBidi" w:hAnsiTheme="majorBidi" w:cstheme="majorBidi"/>
        </w:rPr>
      </w:pPr>
      <m:oMath>
        <m:sSub>
          <m:sSubPr>
            <m:ctrlPr>
              <w:rPr>
                <w:rFonts w:ascii="Cambria Math" w:hAnsi="Cambria Math" w:cstheme="majorBidi"/>
                <w:i/>
                <w:iCs/>
              </w:rPr>
            </m:ctrlPr>
          </m:sSubPr>
          <m:e>
            <m:r>
              <w:rPr>
                <w:rFonts w:ascii="Cambria Math" w:hAnsi="Cambria Math" w:cstheme="majorBidi"/>
              </w:rPr>
              <m:t>ρ</m:t>
            </m:r>
          </m:e>
          <m:sub>
            <m:r>
              <w:rPr>
                <w:rFonts w:ascii="Cambria Math" w:hAnsi="Cambria Math" w:cstheme="majorBidi"/>
              </w:rPr>
              <m:t>f</m:t>
            </m:r>
          </m:sub>
        </m:sSub>
      </m:oMath>
      <w:r w:rsidR="00B54413" w:rsidRPr="00D0506B">
        <w:rPr>
          <w:rFonts w:asciiTheme="majorBidi" w:hAnsiTheme="majorBidi" w:cstheme="majorBidi"/>
        </w:rPr>
        <w:tab/>
      </w:r>
      <w:r w:rsidR="00B54413" w:rsidRPr="00D0506B">
        <w:rPr>
          <w:rFonts w:asciiTheme="majorBidi" w:hAnsiTheme="majorBidi" w:cstheme="majorBidi"/>
        </w:rPr>
        <w:tab/>
      </w:r>
      <w:r w:rsidR="00B54413">
        <w:rPr>
          <w:rFonts w:asciiTheme="majorBidi" w:hAnsiTheme="majorBidi" w:cstheme="majorBidi"/>
        </w:rPr>
        <w:t>D</w:t>
      </w:r>
      <w:r w:rsidR="00B54413" w:rsidRPr="00D0506B">
        <w:rPr>
          <w:rFonts w:asciiTheme="majorBidi" w:hAnsiTheme="majorBidi" w:cstheme="majorBidi"/>
        </w:rPr>
        <w:t>ensity</w:t>
      </w:r>
      <w:r w:rsidR="00B54413">
        <w:rPr>
          <w:rFonts w:asciiTheme="majorBidi" w:hAnsiTheme="majorBidi" w:cstheme="majorBidi"/>
        </w:rPr>
        <w:t xml:space="preserve"> of a fluid. </w:t>
      </w:r>
      <m:oMath>
        <m:r>
          <m:rPr>
            <m:sty m:val="p"/>
          </m:rPr>
          <w:rPr>
            <w:rFonts w:ascii="Cambria Math" w:hAnsi="Cambria Math" w:cstheme="majorBidi"/>
          </w:rPr>
          <m:t>kg/</m:t>
        </m:r>
        <m:sSup>
          <m:sSupPr>
            <m:ctrlPr>
              <w:rPr>
                <w:rFonts w:ascii="Cambria Math" w:hAnsi="Cambria Math" w:cstheme="majorBidi"/>
              </w:rPr>
            </m:ctrlPr>
          </m:sSupPr>
          <m:e>
            <m:r>
              <m:rPr>
                <m:sty m:val="p"/>
              </m:rPr>
              <w:rPr>
                <w:rFonts w:ascii="Cambria Math" w:hAnsi="Cambria Math" w:cstheme="majorBidi"/>
              </w:rPr>
              <m:t>m</m:t>
            </m:r>
          </m:e>
          <m:sup>
            <m:r>
              <m:rPr>
                <m:sty m:val="p"/>
              </m:rPr>
              <w:rPr>
                <w:rFonts w:ascii="Cambria Math" w:hAnsi="Cambria Math" w:cstheme="majorBidi"/>
              </w:rPr>
              <m:t>3</m:t>
            </m:r>
          </m:sup>
        </m:sSup>
      </m:oMath>
    </w:p>
    <w:p w14:paraId="6825474A" w14:textId="77777777" w:rsidR="00B54413" w:rsidRDefault="00000000" w:rsidP="00B54413">
      <w:pPr>
        <w:pStyle w:val="BodyTextIndent"/>
        <w:ind w:firstLine="0"/>
      </w:pPr>
      <m:oMath>
        <m:sSub>
          <m:sSubPr>
            <m:ctrlPr>
              <w:rPr>
                <w:rFonts w:ascii="Cambria Math" w:hAnsi="Cambria Math"/>
                <w:i/>
              </w:rPr>
            </m:ctrlPr>
          </m:sSubPr>
          <m:e>
            <m:r>
              <w:rPr>
                <w:rFonts w:ascii="Cambria Math" w:hAnsi="Cambria Math"/>
              </w:rPr>
              <m:t xml:space="preserve">σ </m:t>
            </m:r>
          </m:e>
          <m:sub>
            <m:r>
              <w:rPr>
                <w:rFonts w:ascii="Cambria Math" w:hAnsi="Cambria Math"/>
              </w:rPr>
              <m:t>scat</m:t>
            </m:r>
          </m:sub>
        </m:sSub>
      </m:oMath>
      <w:r w:rsidR="00B54413">
        <w:tab/>
      </w:r>
      <w:r w:rsidR="00B54413">
        <w:tab/>
        <w:t>S</w:t>
      </w:r>
      <w:r w:rsidR="00B54413" w:rsidRPr="00940936">
        <w:t xml:space="preserve">cattering coefficient, </w:t>
      </w:r>
      <m:oMath>
        <m:sSup>
          <m:sSupPr>
            <m:ctrlPr>
              <w:rPr>
                <w:rFonts w:ascii="Cambria Math" w:hAnsi="Cambria Math"/>
              </w:rPr>
            </m:ctrlPr>
          </m:sSupPr>
          <m:e>
            <m:r>
              <m:rPr>
                <m:sty m:val="p"/>
              </m:rPr>
              <w:rPr>
                <w:rFonts w:ascii="Cambria Math" w:hAnsi="Cambria Math"/>
              </w:rPr>
              <m:t>m</m:t>
            </m:r>
          </m:e>
          <m:sup>
            <m:r>
              <m:rPr>
                <m:sty m:val="p"/>
              </m:rPr>
              <w:rPr>
                <w:rFonts w:ascii="Cambria Math" w:hAnsi="Cambria Math"/>
              </w:rPr>
              <m:t>-1</m:t>
            </m:r>
          </m:sup>
        </m:sSup>
      </m:oMath>
    </w:p>
    <w:p w14:paraId="792CC41C" w14:textId="77777777" w:rsidR="00B54413" w:rsidRPr="00DA4226" w:rsidRDefault="00000000" w:rsidP="00B54413">
      <w:pPr>
        <w:pStyle w:val="BodyTextIndent"/>
        <w:ind w:firstLine="0"/>
      </w:pPr>
      <m:oMath>
        <m:sSub>
          <m:sSubPr>
            <m:ctrlPr>
              <w:rPr>
                <w:rFonts w:ascii="Cambria Math" w:hAnsi="Cambria Math"/>
                <w:i/>
              </w:rPr>
            </m:ctrlPr>
          </m:sSubPr>
          <m:e>
            <m:r>
              <w:rPr>
                <w:rFonts w:ascii="Cambria Math" w:hAnsi="Cambria Math"/>
              </w:rPr>
              <m:t xml:space="preserve">σ </m:t>
            </m:r>
          </m:e>
          <m:sub>
            <m:r>
              <w:rPr>
                <w:rFonts w:ascii="Cambria Math" w:hAnsi="Cambria Math"/>
              </w:rPr>
              <m:t>abs</m:t>
            </m:r>
          </m:sub>
        </m:sSub>
      </m:oMath>
      <w:r w:rsidR="00B54413">
        <w:tab/>
      </w:r>
      <w:r w:rsidR="00B54413">
        <w:tab/>
        <w:t>S</w:t>
      </w:r>
      <w:r w:rsidR="00B54413" w:rsidRPr="00940936">
        <w:t xml:space="preserve">cattering coefficient, </w:t>
      </w:r>
      <m:oMath>
        <m:sSup>
          <m:sSupPr>
            <m:ctrlPr>
              <w:rPr>
                <w:rFonts w:ascii="Cambria Math" w:hAnsi="Cambria Math"/>
              </w:rPr>
            </m:ctrlPr>
          </m:sSupPr>
          <m:e>
            <m:r>
              <m:rPr>
                <m:sty m:val="p"/>
              </m:rPr>
              <w:rPr>
                <w:rFonts w:ascii="Cambria Math" w:hAnsi="Cambria Math"/>
              </w:rPr>
              <m:t>m</m:t>
            </m:r>
          </m:e>
          <m:sup>
            <m:r>
              <m:rPr>
                <m:sty m:val="p"/>
              </m:rPr>
              <w:rPr>
                <w:rFonts w:ascii="Cambria Math" w:hAnsi="Cambria Math"/>
              </w:rPr>
              <m:t>-1</m:t>
            </m:r>
          </m:sup>
        </m:sSup>
      </m:oMath>
    </w:p>
    <w:p w14:paraId="456C6B65" w14:textId="77777777" w:rsidR="00B54413" w:rsidRDefault="00B54413" w:rsidP="00B54413">
      <w:pPr>
        <w:pStyle w:val="BodyTextIndent"/>
        <w:ind w:firstLine="0"/>
      </w:pPr>
      <m:oMath>
        <m:r>
          <m:rPr>
            <m:sty m:val="p"/>
          </m:rPr>
          <w:rPr>
            <w:rFonts w:ascii="Cambria Math" w:eastAsia="SymbolStd-Identity-H" w:hAnsi="Cambria Math" w:cs="SymbolStd-Identity-H" w:hint="eastAsia"/>
            <w:kern w:val="0"/>
            <w:lang w:val="tr-TR" w:eastAsia="tr-TR"/>
          </w:rPr>
          <w:lastRenderedPageBreak/>
          <m:t>ϕ</m:t>
        </m:r>
      </m:oMath>
      <w:r>
        <w:rPr>
          <w:rFonts w:ascii="SymbolStd-Identity-H" w:eastAsia="SymbolStd-Identity-H" w:cs="SymbolStd-Identity-H"/>
          <w:kern w:val="0"/>
          <w:lang w:val="tr-TR" w:eastAsia="tr-TR"/>
        </w:rPr>
        <w:t xml:space="preserve"> </w:t>
      </w:r>
      <w:r>
        <w:rPr>
          <w:rFonts w:ascii="SymbolStd-Identity-H" w:eastAsia="SymbolStd-Identity-H" w:cs="SymbolStd-Identity-H"/>
          <w:kern w:val="0"/>
          <w:lang w:val="tr-TR" w:eastAsia="tr-TR"/>
        </w:rPr>
        <w:tab/>
      </w:r>
      <w:r>
        <w:rPr>
          <w:rFonts w:ascii="SymbolStd-Identity-H" w:eastAsia="SymbolStd-Identity-H" w:cs="SymbolStd-Identity-H"/>
          <w:kern w:val="0"/>
          <w:lang w:val="tr-TR" w:eastAsia="tr-TR"/>
        </w:rPr>
        <w:tab/>
      </w:r>
      <w:r w:rsidR="00CD2592">
        <w:t>A</w:t>
      </w:r>
      <w:r w:rsidRPr="000E1A6E">
        <w:t>zimuthal angle</w:t>
      </w:r>
      <w:r>
        <w:t>, rad.</w:t>
      </w:r>
    </w:p>
    <w:p w14:paraId="6B60DA08" w14:textId="77777777" w:rsidR="00B54413" w:rsidRDefault="00B54413" w:rsidP="00B54413">
      <w:pPr>
        <w:pStyle w:val="BodyTextIndent"/>
        <w:ind w:firstLine="0"/>
      </w:pPr>
      <m:oMath>
        <m:r>
          <m:rPr>
            <m:sty m:val="p"/>
          </m:rPr>
          <w:rPr>
            <w:rFonts w:ascii="Cambria Math" w:eastAsia="SymbolStd-Identity-H" w:hAnsi="Cambria Math" w:cstheme="majorBidi"/>
            <w:kern w:val="0"/>
            <w:lang w:val="tr-TR" w:eastAsia="tr-TR"/>
          </w:rPr>
          <m:t>Φ</m:t>
        </m:r>
      </m:oMath>
      <w:r>
        <w:rPr>
          <w:rFonts w:ascii="SymbolStd-Identity-H" w:eastAsia="SymbolStd-Identity-H" w:cs="SymbolStd-Identity-H"/>
          <w:kern w:val="0"/>
          <w:lang w:val="tr-TR" w:eastAsia="tr-TR"/>
        </w:rPr>
        <w:t xml:space="preserve"> </w:t>
      </w:r>
      <w:r>
        <w:rPr>
          <w:rFonts w:ascii="SymbolStd-Identity-H" w:eastAsia="SymbolStd-Identity-H" w:cs="SymbolStd-Identity-H"/>
          <w:kern w:val="0"/>
          <w:lang w:val="tr-TR" w:eastAsia="tr-TR"/>
        </w:rPr>
        <w:tab/>
      </w:r>
      <w:r>
        <w:rPr>
          <w:rFonts w:ascii="SymbolStd-Identity-H" w:eastAsia="SymbolStd-Identity-H" w:cs="SymbolStd-Identity-H"/>
          <w:kern w:val="0"/>
          <w:lang w:val="tr-TR" w:eastAsia="tr-TR"/>
        </w:rPr>
        <w:tab/>
      </w:r>
      <w:r w:rsidR="00CD2592">
        <w:t>S</w:t>
      </w:r>
      <w:r w:rsidRPr="006A20B4">
        <w:t>cattering phase function</w:t>
      </w:r>
    </w:p>
    <w:p w14:paraId="7D9944A9" w14:textId="77777777" w:rsidR="00B54413" w:rsidRPr="00D0506B" w:rsidRDefault="00B54413" w:rsidP="00B54413">
      <w:pPr>
        <w:pStyle w:val="BodyTextIndent"/>
        <w:ind w:left="1440" w:hanging="1440"/>
      </w:pPr>
      <w:r w:rsidRPr="00D0506B">
        <w:t xml:space="preserve">Ω </w:t>
      </w:r>
      <w:r>
        <w:tab/>
      </w:r>
      <w:r w:rsidR="00CD2592">
        <w:t>S</w:t>
      </w:r>
      <w:r w:rsidRPr="00D0506B">
        <w:t xml:space="preserve">olid angle, </w:t>
      </w:r>
      <w:proofErr w:type="spellStart"/>
      <w:r w:rsidRPr="00D0506B">
        <w:t>sr</w:t>
      </w:r>
      <w:proofErr w:type="spellEnd"/>
    </w:p>
    <w:p w14:paraId="7BEC0CFD" w14:textId="77777777" w:rsidR="00B54413" w:rsidRPr="004610C3" w:rsidRDefault="00B54413" w:rsidP="00B54413">
      <w:pPr>
        <w:pStyle w:val="BodyTextIndent"/>
        <w:ind w:firstLine="0"/>
        <w:jc w:val="left"/>
        <w:rPr>
          <w:rFonts w:ascii="Cambria Math" w:hAnsi="Cambria Math"/>
          <w:oMath/>
        </w:rPr>
      </w:pPr>
    </w:p>
    <w:p w14:paraId="29BB4105" w14:textId="77777777" w:rsidR="00B54413" w:rsidRDefault="00B54413" w:rsidP="00B54413">
      <w:pPr>
        <w:pStyle w:val="BodyTextIndent"/>
        <w:ind w:firstLine="0"/>
      </w:pPr>
      <w:r>
        <w:t xml:space="preserve">Subscripts </w:t>
      </w:r>
    </w:p>
    <w:p w14:paraId="0FBA2114" w14:textId="77777777" w:rsidR="00E770A8" w:rsidRDefault="00E770A8" w:rsidP="00E770A8">
      <w:pPr>
        <w:pStyle w:val="BodyTextIndent"/>
        <w:ind w:firstLine="0"/>
      </w:pPr>
      <m:oMath>
        <m:r>
          <w:rPr>
            <w:rFonts w:ascii="Cambria Math" w:hAnsi="Cambria Math"/>
          </w:rPr>
          <m:t>f</m:t>
        </m:r>
      </m:oMath>
      <w:r w:rsidRPr="00081315">
        <w:t xml:space="preserve"> </w:t>
      </w:r>
      <w:r>
        <w:tab/>
      </w:r>
      <w:r>
        <w:tab/>
        <w:t>Refers to fluid</w:t>
      </w:r>
    </w:p>
    <w:p w14:paraId="7293C1F2" w14:textId="77777777" w:rsidR="00E770A8" w:rsidRPr="00E770A8" w:rsidRDefault="00E770A8" w:rsidP="00E770A8">
      <w:pPr>
        <w:pStyle w:val="BodyTextIndent"/>
        <w:ind w:firstLine="0"/>
        <w:rPr>
          <w:rFonts w:ascii="Cambria Math" w:hAnsi="Cambria Math"/>
          <w:oMath/>
        </w:rPr>
      </w:pPr>
      <m:oMath>
        <m:r>
          <w:rPr>
            <w:rFonts w:ascii="Cambria Math" w:hAnsi="Cambria Math"/>
          </w:rPr>
          <m:t>m</m:t>
        </m:r>
      </m:oMath>
      <w:r>
        <w:tab/>
      </w:r>
      <w:r>
        <w:tab/>
        <w:t xml:space="preserve">Refers to medium </w:t>
      </w:r>
    </w:p>
    <w:p w14:paraId="29845E45" w14:textId="77777777" w:rsidR="00B54413" w:rsidRDefault="00E770A8" w:rsidP="00B54413">
      <w:pPr>
        <w:pStyle w:val="BodyTextIndent"/>
        <w:ind w:firstLine="0"/>
      </w:pPr>
      <m:oMath>
        <m:r>
          <w:rPr>
            <w:rFonts w:ascii="Cambria Math" w:hAnsi="Cambria Math"/>
          </w:rPr>
          <m:t>p</m:t>
        </m:r>
      </m:oMath>
      <w:r w:rsidR="00B54413" w:rsidRPr="00081315">
        <w:t xml:space="preserve"> </w:t>
      </w:r>
      <w:r w:rsidR="00B54413">
        <w:tab/>
      </w:r>
      <w:r w:rsidR="00B54413">
        <w:tab/>
        <w:t xml:space="preserve">Refers to </w:t>
      </w:r>
      <w:r w:rsidR="00B54413" w:rsidRPr="00081315">
        <w:t>nanoparticle</w:t>
      </w:r>
    </w:p>
    <w:p w14:paraId="5621528F" w14:textId="77777777" w:rsidR="00B54413" w:rsidRDefault="00B54413" w:rsidP="005775A8">
      <w:pPr>
        <w:pStyle w:val="BodyTextIndent"/>
        <w:ind w:firstLine="0"/>
      </w:pPr>
    </w:p>
    <w:p w14:paraId="57691B74" w14:textId="77777777" w:rsidR="00B54413" w:rsidRDefault="00B54413" w:rsidP="00B54413">
      <w:pPr>
        <w:pStyle w:val="AbstractClauseTitle"/>
      </w:pPr>
      <w:r>
        <w:t>References</w:t>
      </w:r>
    </w:p>
    <w:p w14:paraId="764F135E" w14:textId="77777777" w:rsidR="005775A8" w:rsidRPr="005775A8" w:rsidRDefault="005775A8" w:rsidP="005775A8">
      <w:pPr>
        <w:widowControl w:val="0"/>
        <w:ind w:left="640" w:hanging="640"/>
        <w:rPr>
          <w:noProof/>
          <w:szCs w:val="24"/>
        </w:rPr>
      </w:pPr>
      <w:r>
        <w:fldChar w:fldCharType="begin" w:fldLock="1"/>
      </w:r>
      <w:r>
        <w:instrText xml:space="preserve">ADDIN Mendeley Bibliography CSL_BIBLIOGRAPHY </w:instrText>
      </w:r>
      <w:r>
        <w:fldChar w:fldCharType="separate"/>
      </w:r>
      <w:r w:rsidRPr="005775A8">
        <w:rPr>
          <w:noProof/>
          <w:szCs w:val="24"/>
        </w:rPr>
        <w:t>[1]</w:t>
      </w:r>
      <w:r w:rsidRPr="005775A8">
        <w:rPr>
          <w:noProof/>
          <w:szCs w:val="24"/>
        </w:rPr>
        <w:tab/>
        <w:t>Duffie JA, Beckman WA. Solar Engineering of Thermal Processes. 2nd ed. New York: John Wiley &amp; Sons; 1991.</w:t>
      </w:r>
    </w:p>
    <w:p w14:paraId="52A7025F" w14:textId="77777777" w:rsidR="005775A8" w:rsidRPr="005775A8" w:rsidRDefault="005775A8" w:rsidP="005775A8">
      <w:pPr>
        <w:widowControl w:val="0"/>
        <w:ind w:left="640" w:hanging="640"/>
        <w:rPr>
          <w:noProof/>
          <w:szCs w:val="24"/>
        </w:rPr>
      </w:pPr>
      <w:r w:rsidRPr="005775A8">
        <w:rPr>
          <w:noProof/>
          <w:szCs w:val="24"/>
        </w:rPr>
        <w:t>[2]</w:t>
      </w:r>
      <w:r w:rsidRPr="005775A8">
        <w:rPr>
          <w:noProof/>
          <w:szCs w:val="24"/>
        </w:rPr>
        <w:tab/>
        <w:t>Green MA. Solar cells: Operating principles, technology, and system applications. Englewood Cliffs, NJ: Prentice Hall; 1981.</w:t>
      </w:r>
    </w:p>
    <w:p w14:paraId="6C12CEDA" w14:textId="77777777" w:rsidR="005775A8" w:rsidRPr="005775A8" w:rsidRDefault="005775A8" w:rsidP="005775A8">
      <w:pPr>
        <w:widowControl w:val="0"/>
        <w:ind w:left="640" w:hanging="640"/>
        <w:rPr>
          <w:noProof/>
          <w:szCs w:val="24"/>
        </w:rPr>
      </w:pPr>
      <w:r w:rsidRPr="005775A8">
        <w:rPr>
          <w:noProof/>
          <w:szCs w:val="24"/>
        </w:rPr>
        <w:t>[3]</w:t>
      </w:r>
      <w:r w:rsidRPr="005775A8">
        <w:rPr>
          <w:noProof/>
          <w:szCs w:val="24"/>
        </w:rPr>
        <w:tab/>
        <w:t>Choi C, Yoo HS, Oh JM. Preparation and heat transfer properties of nanoparticle-in-transformer oil dispersions as advanced energy-efficient coolants. Curr Appl Phys 2008;8:710–2. https://doi.org/10.1016/j.cap.2007.04.060.</w:t>
      </w:r>
    </w:p>
    <w:p w14:paraId="289660F5" w14:textId="77777777" w:rsidR="005775A8" w:rsidRPr="005775A8" w:rsidRDefault="005775A8" w:rsidP="005775A8">
      <w:pPr>
        <w:widowControl w:val="0"/>
        <w:ind w:left="640" w:hanging="640"/>
        <w:rPr>
          <w:noProof/>
          <w:szCs w:val="24"/>
        </w:rPr>
      </w:pPr>
      <w:r w:rsidRPr="005775A8">
        <w:rPr>
          <w:noProof/>
          <w:szCs w:val="24"/>
        </w:rPr>
        <w:t>[4]</w:t>
      </w:r>
      <w:r w:rsidRPr="005775A8">
        <w:rPr>
          <w:noProof/>
          <w:szCs w:val="24"/>
        </w:rPr>
        <w:tab/>
        <w:t>Luo Z, Wang C, Wei W, Xiao G, Ni M. Performance improvement of a nanofluid solar collector based on direct absorption collection (DAC) concepts. Int J Heat Mass Transf 2014;75:262–71. https://doi.org/10.1016/j.ijheatmasstransfer.2014.03.072.</w:t>
      </w:r>
    </w:p>
    <w:p w14:paraId="2C124FE0" w14:textId="77777777" w:rsidR="005775A8" w:rsidRPr="005775A8" w:rsidRDefault="005775A8" w:rsidP="005775A8">
      <w:pPr>
        <w:widowControl w:val="0"/>
        <w:ind w:left="640" w:hanging="640"/>
        <w:rPr>
          <w:noProof/>
          <w:szCs w:val="24"/>
        </w:rPr>
      </w:pPr>
      <w:r w:rsidRPr="005775A8">
        <w:rPr>
          <w:noProof/>
          <w:szCs w:val="24"/>
        </w:rPr>
        <w:t>[5]</w:t>
      </w:r>
      <w:r w:rsidRPr="005775A8">
        <w:rPr>
          <w:noProof/>
          <w:szCs w:val="24"/>
        </w:rPr>
        <w:tab/>
        <w:t>Myers D. Wetting and Spreading. Surfaces, Interfaces, and Colloids, New York, USA: John Wiley &amp; Sons, Inc.; 1999, p. 415–47. https://doi.org/10.1002/0471234990.ch17.</w:t>
      </w:r>
    </w:p>
    <w:p w14:paraId="558F190B" w14:textId="77777777" w:rsidR="005775A8" w:rsidRPr="005775A8" w:rsidRDefault="005775A8" w:rsidP="005775A8">
      <w:pPr>
        <w:widowControl w:val="0"/>
        <w:ind w:left="640" w:hanging="640"/>
        <w:rPr>
          <w:noProof/>
          <w:szCs w:val="24"/>
        </w:rPr>
      </w:pPr>
      <w:r w:rsidRPr="005775A8">
        <w:rPr>
          <w:noProof/>
          <w:szCs w:val="24"/>
        </w:rPr>
        <w:t>[6]</w:t>
      </w:r>
      <w:r w:rsidRPr="005775A8">
        <w:rPr>
          <w:noProof/>
          <w:szCs w:val="24"/>
        </w:rPr>
        <w:tab/>
        <w:t>Kozan M, Thangala J, Bogale R, Mengüç MP, Sunkara MK. In-situ characterization of dispersion stability of WO3 nanoparticles and nanowires. J Nanoparticle Res 2008;10:599–612. https://doi.org/10.1007/s11051-007-9290-y.</w:t>
      </w:r>
    </w:p>
    <w:p w14:paraId="6DC09E93" w14:textId="77777777" w:rsidR="005775A8" w:rsidRPr="005775A8" w:rsidRDefault="005775A8" w:rsidP="005775A8">
      <w:pPr>
        <w:widowControl w:val="0"/>
        <w:ind w:left="640" w:hanging="640"/>
        <w:rPr>
          <w:noProof/>
          <w:szCs w:val="24"/>
        </w:rPr>
      </w:pPr>
      <w:r w:rsidRPr="005775A8">
        <w:rPr>
          <w:noProof/>
          <w:szCs w:val="24"/>
        </w:rPr>
        <w:t>[7]</w:t>
      </w:r>
      <w:r w:rsidRPr="005775A8">
        <w:rPr>
          <w:noProof/>
          <w:szCs w:val="24"/>
        </w:rPr>
        <w:tab/>
        <w:t>Mishchenko MI, Hovenier JW, Wiscombe WJ, Travis LD. Overview of Scattering by Nonspherical Particles. Light Scatt. by Nonspherical Part., Elsevier; 2000, p. 29–60. https://doi.org/10.1016/b978-012498660-2/50029-x.</w:t>
      </w:r>
    </w:p>
    <w:p w14:paraId="1190569B" w14:textId="77777777" w:rsidR="005775A8" w:rsidRPr="005775A8" w:rsidRDefault="005775A8" w:rsidP="005775A8">
      <w:pPr>
        <w:widowControl w:val="0"/>
        <w:ind w:left="640" w:hanging="640"/>
        <w:rPr>
          <w:noProof/>
          <w:szCs w:val="24"/>
        </w:rPr>
      </w:pPr>
      <w:r w:rsidRPr="005775A8">
        <w:rPr>
          <w:noProof/>
          <w:szCs w:val="24"/>
        </w:rPr>
        <w:t>[8]</w:t>
      </w:r>
      <w:r w:rsidRPr="005775A8">
        <w:rPr>
          <w:noProof/>
          <w:szCs w:val="24"/>
        </w:rPr>
        <w:tab/>
        <w:t>Du M, Tang GH. Optical property of nanofluids with particle agglomeration. Sol Energy 2015;122:864–72. https://doi.org/10.1016/j.solener.2015.10.009.</w:t>
      </w:r>
    </w:p>
    <w:p w14:paraId="69572CAE" w14:textId="77777777" w:rsidR="005775A8" w:rsidRPr="005775A8" w:rsidRDefault="005775A8" w:rsidP="005775A8">
      <w:pPr>
        <w:widowControl w:val="0"/>
        <w:ind w:left="640" w:hanging="640"/>
        <w:rPr>
          <w:noProof/>
          <w:szCs w:val="24"/>
        </w:rPr>
      </w:pPr>
      <w:r w:rsidRPr="005775A8">
        <w:rPr>
          <w:noProof/>
          <w:szCs w:val="24"/>
        </w:rPr>
        <w:t>[9]</w:t>
      </w:r>
      <w:r w:rsidRPr="005775A8">
        <w:rPr>
          <w:noProof/>
          <w:szCs w:val="24"/>
        </w:rPr>
        <w:tab/>
        <w:t>Tyagi H, Phelan P, Prasher R. Predicted Efficiency of a Low-Temperature Nanofluid-Based Direct Absorption Solar Collector. J Sol Energy Eng 2009;131. https://doi.org/10.1115/1.3197562.</w:t>
      </w:r>
    </w:p>
    <w:p w14:paraId="505A0E24" w14:textId="77777777" w:rsidR="005775A8" w:rsidRPr="005775A8" w:rsidRDefault="005775A8" w:rsidP="005775A8">
      <w:pPr>
        <w:widowControl w:val="0"/>
        <w:ind w:left="640" w:hanging="640"/>
        <w:rPr>
          <w:noProof/>
          <w:szCs w:val="24"/>
        </w:rPr>
      </w:pPr>
      <w:r w:rsidRPr="005775A8">
        <w:rPr>
          <w:noProof/>
          <w:szCs w:val="24"/>
        </w:rPr>
        <w:t>[10]</w:t>
      </w:r>
      <w:r w:rsidRPr="005775A8">
        <w:rPr>
          <w:noProof/>
          <w:szCs w:val="24"/>
        </w:rPr>
        <w:tab/>
        <w:t xml:space="preserve">Said Z, Sajid MH, Saidur R, Mahdiraji GA, Rahim NA. Evaluating the Optical Properties of TiO </w:t>
      </w:r>
      <w:r w:rsidRPr="005775A8">
        <w:rPr>
          <w:noProof/>
          <w:szCs w:val="24"/>
          <w:vertAlign w:val="subscript"/>
        </w:rPr>
        <w:t>2</w:t>
      </w:r>
      <w:r w:rsidRPr="005775A8">
        <w:rPr>
          <w:noProof/>
          <w:szCs w:val="24"/>
        </w:rPr>
        <w:t xml:space="preserve"> Nanofluid for a Direct Absorption Solar Collector. Numer Heat Transf Part A Appl 2015;67:1010–27. https://doi.org/10.1080/10407782.2014.955344.</w:t>
      </w:r>
    </w:p>
    <w:p w14:paraId="29DD4961" w14:textId="77777777" w:rsidR="005775A8" w:rsidRPr="005775A8" w:rsidRDefault="005775A8" w:rsidP="005775A8">
      <w:pPr>
        <w:widowControl w:val="0"/>
        <w:ind w:left="640" w:hanging="640"/>
        <w:rPr>
          <w:noProof/>
          <w:szCs w:val="24"/>
        </w:rPr>
      </w:pPr>
      <w:r w:rsidRPr="005775A8">
        <w:rPr>
          <w:noProof/>
          <w:szCs w:val="24"/>
        </w:rPr>
        <w:t>[11]</w:t>
      </w:r>
      <w:r w:rsidRPr="005775A8">
        <w:rPr>
          <w:noProof/>
          <w:szCs w:val="24"/>
        </w:rPr>
        <w:tab/>
        <w:t>Milanese M, Colangelo G, Cretì A, Lomascolo M, Iacobazzi F, De Risi A. Optical absorption measurements of oxide nanoparticles for application as nanofluid in direct absorption solar power systems - Part II: ZnO, CeO2, Fe2O3 nanoparticles behavior. Sol Energy Mater Sol Cells 2016;147:321–6. https://doi.org/10.1016/j.solmat.2015.12.030.</w:t>
      </w:r>
    </w:p>
    <w:p w14:paraId="2954E0F6" w14:textId="77777777" w:rsidR="005775A8" w:rsidRPr="005775A8" w:rsidRDefault="005775A8" w:rsidP="005775A8">
      <w:pPr>
        <w:widowControl w:val="0"/>
        <w:ind w:left="640" w:hanging="640"/>
        <w:rPr>
          <w:noProof/>
          <w:szCs w:val="24"/>
        </w:rPr>
      </w:pPr>
      <w:r w:rsidRPr="005775A8">
        <w:rPr>
          <w:noProof/>
          <w:szCs w:val="24"/>
        </w:rPr>
        <w:t>[12]</w:t>
      </w:r>
      <w:r w:rsidRPr="005775A8">
        <w:rPr>
          <w:noProof/>
          <w:szCs w:val="24"/>
        </w:rPr>
        <w:tab/>
        <w:t>Milanese M, Colangelo G, Cretì A, Lomascolo M, Iacobazzi F, De Risi A. Optical absorption measurements of oxide nanoparticles for application as nanofluid in direct absorption solar power systems - Part I: Water-based nanofluids behavior. Sol Energy Mater Sol Cells 2016;147:315–20. https://doi.org/10.1016/j.solmat.2015.12.027.</w:t>
      </w:r>
    </w:p>
    <w:p w14:paraId="38470539" w14:textId="77777777" w:rsidR="005775A8" w:rsidRPr="005775A8" w:rsidRDefault="005775A8" w:rsidP="005775A8">
      <w:pPr>
        <w:widowControl w:val="0"/>
        <w:ind w:left="640" w:hanging="640"/>
        <w:rPr>
          <w:noProof/>
          <w:szCs w:val="24"/>
        </w:rPr>
      </w:pPr>
      <w:r w:rsidRPr="005775A8">
        <w:rPr>
          <w:noProof/>
          <w:szCs w:val="24"/>
        </w:rPr>
        <w:t>[13]</w:t>
      </w:r>
      <w:r w:rsidRPr="005775A8">
        <w:rPr>
          <w:noProof/>
          <w:szCs w:val="24"/>
        </w:rPr>
        <w:tab/>
        <w:t>Goutam S, Paul MC. Discrete Phase Approach for Nanofluids Flow in Pipe 2014.</w:t>
      </w:r>
    </w:p>
    <w:p w14:paraId="17A03CF7" w14:textId="77777777" w:rsidR="005775A8" w:rsidRPr="005775A8" w:rsidRDefault="005775A8" w:rsidP="005775A8">
      <w:pPr>
        <w:widowControl w:val="0"/>
        <w:ind w:left="640" w:hanging="640"/>
        <w:rPr>
          <w:noProof/>
          <w:szCs w:val="24"/>
        </w:rPr>
      </w:pPr>
      <w:r w:rsidRPr="005775A8">
        <w:rPr>
          <w:noProof/>
          <w:szCs w:val="24"/>
        </w:rPr>
        <w:t>[14]</w:t>
      </w:r>
      <w:r w:rsidRPr="005775A8">
        <w:rPr>
          <w:noProof/>
          <w:szCs w:val="24"/>
        </w:rPr>
        <w:tab/>
        <w:t>Diggs A, Balachandar S. Evaluation of methods for calculating volume fraction in Eulerian-Lagrangian multiphase flow simulations. J Comput Phys 2016;313:775–98. https://doi.org/10.1016/j.jcp.2016.02.066.</w:t>
      </w:r>
    </w:p>
    <w:p w14:paraId="794FA0BA" w14:textId="77777777" w:rsidR="005775A8" w:rsidRPr="005775A8" w:rsidRDefault="005775A8" w:rsidP="005775A8">
      <w:pPr>
        <w:widowControl w:val="0"/>
        <w:ind w:left="640" w:hanging="640"/>
        <w:rPr>
          <w:noProof/>
          <w:szCs w:val="24"/>
        </w:rPr>
      </w:pPr>
      <w:r w:rsidRPr="005775A8">
        <w:rPr>
          <w:noProof/>
          <w:szCs w:val="24"/>
        </w:rPr>
        <w:t>[15]</w:t>
      </w:r>
      <w:r w:rsidRPr="005775A8">
        <w:rPr>
          <w:noProof/>
          <w:szCs w:val="24"/>
        </w:rPr>
        <w:tab/>
        <w:t>Modest MF. Radiative Heat Transfer. USA: Elsevier; 2013. https://doi.org/10.1016/C2010-0-65874-3.</w:t>
      </w:r>
    </w:p>
    <w:p w14:paraId="7ED5E6F8" w14:textId="77777777" w:rsidR="005775A8" w:rsidRPr="005775A8" w:rsidRDefault="005775A8" w:rsidP="005775A8">
      <w:pPr>
        <w:widowControl w:val="0"/>
        <w:ind w:left="640" w:hanging="640"/>
        <w:rPr>
          <w:noProof/>
          <w:szCs w:val="24"/>
        </w:rPr>
      </w:pPr>
      <w:r w:rsidRPr="005775A8">
        <w:rPr>
          <w:noProof/>
          <w:szCs w:val="24"/>
        </w:rPr>
        <w:t>[16]</w:t>
      </w:r>
      <w:r w:rsidRPr="005775A8">
        <w:rPr>
          <w:noProof/>
          <w:szCs w:val="24"/>
        </w:rPr>
        <w:tab/>
        <w:t>] Howell JR, Menguc MP, Siegel R. Thermal Radiation Heat Transfer. CRC Press; 2015.</w:t>
      </w:r>
    </w:p>
    <w:p w14:paraId="6F0AAB68" w14:textId="77777777" w:rsidR="005775A8" w:rsidRPr="005775A8" w:rsidRDefault="005775A8" w:rsidP="005775A8">
      <w:pPr>
        <w:widowControl w:val="0"/>
        <w:ind w:left="640" w:hanging="640"/>
        <w:rPr>
          <w:noProof/>
          <w:szCs w:val="24"/>
        </w:rPr>
      </w:pPr>
      <w:r w:rsidRPr="005775A8">
        <w:rPr>
          <w:noProof/>
          <w:szCs w:val="24"/>
        </w:rPr>
        <w:t>[17]</w:t>
      </w:r>
      <w:r w:rsidRPr="005775A8">
        <w:rPr>
          <w:noProof/>
          <w:szCs w:val="24"/>
        </w:rPr>
        <w:tab/>
        <w:t>Fan L-S, Zhu C. Principles of Gas-Solid Flows Cambridge Series in Chemical Engineering. United Kingdom: Cambridge University Press; 2005.</w:t>
      </w:r>
    </w:p>
    <w:p w14:paraId="075EA39B" w14:textId="77777777" w:rsidR="00B54413" w:rsidRPr="00123014" w:rsidRDefault="005775A8" w:rsidP="005775A8">
      <w:pPr>
        <w:widowControl w:val="0"/>
        <w:ind w:left="640" w:hanging="640"/>
      </w:pPr>
      <w:r w:rsidRPr="005775A8">
        <w:rPr>
          <w:noProof/>
          <w:szCs w:val="24"/>
        </w:rPr>
        <w:t>[18]</w:t>
      </w:r>
      <w:r w:rsidRPr="005775A8">
        <w:rPr>
          <w:noProof/>
          <w:szCs w:val="24"/>
        </w:rPr>
        <w:tab/>
        <w:t>Otanicar T, Taylor RA, Phelan PE, Prasher R. Impact of size and scattering mode on the optimal solar absorbing nanofluid. Proc. ASME 3rd Int. Conf. Energy Sustain. 2009, ES2009, vol. 1, 2009, p. 791–6. https://doi.org/10.1115/ES2009-90066.</w:t>
      </w:r>
      <w:r>
        <w:fldChar w:fldCharType="end"/>
      </w:r>
    </w:p>
    <w:sectPr w:rsidR="00B54413" w:rsidRPr="00123014" w:rsidSect="000176C6">
      <w:headerReference w:type="default" r:id="rId21"/>
      <w:footerReference w:type="default" r:id="rId22"/>
      <w:headerReference w:type="first" r:id="rId23"/>
      <w:footerReference w:type="first" r:id="rId24"/>
      <w:type w:val="continuous"/>
      <w:pgSz w:w="12240" w:h="15840"/>
      <w:pgMar w:top="1418" w:right="1418" w:bottom="1418" w:left="1418" w:header="720" w:footer="720" w:gutter="0"/>
      <w:pgNumType w:start="93"/>
      <w:cols w:space="540"/>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9D3CD23" w14:textId="77777777" w:rsidR="00946C08" w:rsidRDefault="00946C08">
      <w:r>
        <w:separator/>
      </w:r>
    </w:p>
  </w:endnote>
  <w:endnote w:type="continuationSeparator" w:id="0">
    <w:p w14:paraId="1D8FD0CB" w14:textId="77777777" w:rsidR="00946C08" w:rsidRDefault="00946C0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A2"/>
    <w:family w:val="roman"/>
    <w:pitch w:val="variable"/>
    <w:sig w:usb0="E0002EFF" w:usb1="C000785B" w:usb2="00000009" w:usb3="00000000" w:csb0="000001FF" w:csb1="00000000"/>
  </w:font>
  <w:font w:name="Cambria">
    <w:panose1 w:val="02040503050406030204"/>
    <w:charset w:val="A2"/>
    <w:family w:val="roman"/>
    <w:pitch w:val="variable"/>
    <w:sig w:usb0="E00006FF" w:usb1="420024FF" w:usb2="02000000" w:usb3="00000000" w:csb0="0000019F" w:csb1="00000000"/>
  </w:font>
  <w:font w:name="Arial">
    <w:panose1 w:val="020B0604020202020204"/>
    <w:charset w:val="A2"/>
    <w:family w:val="swiss"/>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Calibri">
    <w:panose1 w:val="020F0502020204030204"/>
    <w:charset w:val="A2"/>
    <w:family w:val="swiss"/>
    <w:pitch w:val="variable"/>
    <w:sig w:usb0="E4002EFF" w:usb1="C000247B" w:usb2="00000009" w:usb3="00000000" w:csb0="000001FF" w:csb1="00000000"/>
  </w:font>
  <w:font w:name="Tahoma">
    <w:panose1 w:val="020B0604030504040204"/>
    <w:charset w:val="A2"/>
    <w:family w:val="swiss"/>
    <w:pitch w:val="variable"/>
    <w:sig w:usb0="E1002EFF" w:usb1="C000605B" w:usb2="00000029" w:usb3="00000000" w:csb0="000101FF" w:csb1="00000000"/>
  </w:font>
  <w:font w:name="Cambria Math">
    <w:panose1 w:val="02040503050406030204"/>
    <w:charset w:val="A2"/>
    <w:family w:val="roman"/>
    <w:pitch w:val="variable"/>
    <w:sig w:usb0="E00006FF" w:usb1="420024FF" w:usb2="02000000" w:usb3="00000000" w:csb0="0000019F" w:csb1="00000000"/>
  </w:font>
  <w:font w:name="SymbolStd-Identity-H">
    <w:altName w:val="MS Mincho"/>
    <w:panose1 w:val="00000000000000000000"/>
    <w:charset w:val="80"/>
    <w:family w:val="auto"/>
    <w:notTrueType/>
    <w:pitch w:val="default"/>
    <w:sig w:usb0="00000000" w:usb1="08070000" w:usb2="00000010" w:usb3="00000000" w:csb0="00020000" w:csb1="00000000"/>
  </w:font>
  <w:font w:name="TimesLTStd-Italic">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817CACE" w14:textId="77777777" w:rsidR="005C1176" w:rsidRDefault="005C1176" w:rsidP="002F7B8B">
    <w:pPr>
      <w:pStyle w:val="Footer"/>
      <w:rPr>
        <w:rFonts w:ascii="Arial" w:hAnsi="Arial" w:cs="Arial"/>
        <w:i/>
        <w:sz w:val="16"/>
        <w:szCs w:val="16"/>
      </w:rPr>
    </w:pPr>
    <w:r>
      <w:rPr>
        <w:rFonts w:ascii="Arial" w:hAnsi="Arial" w:cs="Arial"/>
        <w:i/>
        <w:sz w:val="16"/>
        <w:szCs w:val="16"/>
      </w:rPr>
      <w:t xml:space="preserve"> </w:t>
    </w:r>
  </w:p>
  <w:p w14:paraId="73CC246A" w14:textId="77777777" w:rsidR="005C1176" w:rsidRDefault="005C1176" w:rsidP="002F7B8B">
    <w:pPr>
      <w:pStyle w:val="Footer"/>
      <w:tabs>
        <w:tab w:val="center" w:pos="4702"/>
      </w:tabs>
    </w:pPr>
    <w:r>
      <w:tab/>
    </w:r>
    <w:r>
      <w:fldChar w:fldCharType="begin"/>
    </w:r>
    <w:r>
      <w:instrText xml:space="preserve"> PAGE   \* MERGEFORMAT </w:instrText>
    </w:r>
    <w:r>
      <w:fldChar w:fldCharType="separate"/>
    </w:r>
    <w:r w:rsidR="000176C6">
      <w:rPr>
        <w:noProof/>
      </w:rPr>
      <w:t>9</w:t>
    </w:r>
    <w:r w:rsidR="000176C6">
      <w:rPr>
        <w:noProof/>
      </w:rPr>
      <w:t>4</w:t>
    </w:r>
    <w:r>
      <w:rPr>
        <w:noProof/>
      </w:rPr>
      <w:fldChar w:fldCharType="end"/>
    </w:r>
  </w:p>
  <w:p w14:paraId="799DDFB4" w14:textId="77777777" w:rsidR="005C1176" w:rsidRDefault="005C117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60067F9" w14:textId="77777777" w:rsidR="005C1176" w:rsidRDefault="005C1176" w:rsidP="002F7B8B">
    <w:pPr>
      <w:pStyle w:val="Author"/>
      <w:jc w:val="left"/>
      <w:rPr>
        <w:rFonts w:cs="Arial"/>
        <w:b w:val="0"/>
        <w:i/>
        <w:sz w:val="16"/>
        <w:szCs w:val="16"/>
      </w:rPr>
    </w:pPr>
    <w:r>
      <w:rPr>
        <w:rFonts w:cs="Arial"/>
        <w:b w:val="0"/>
        <w:i/>
        <w:sz w:val="16"/>
        <w:szCs w:val="16"/>
      </w:rPr>
      <w:t xml:space="preserve">This paper was recommended for publication in revised form by Regional Editor Omid </w:t>
    </w:r>
    <w:proofErr w:type="spellStart"/>
    <w:r>
      <w:rPr>
        <w:rFonts w:cs="Arial"/>
        <w:b w:val="0"/>
        <w:i/>
        <w:sz w:val="16"/>
        <w:szCs w:val="16"/>
      </w:rPr>
      <w:t>Mahian</w:t>
    </w:r>
    <w:proofErr w:type="spellEnd"/>
  </w:p>
  <w:p w14:paraId="58A177D9" w14:textId="77777777" w:rsidR="005C1176" w:rsidRDefault="005C1176" w:rsidP="002F7B8B">
    <w:pPr>
      <w:rPr>
        <w:rFonts w:ascii="Arial" w:hAnsi="Arial" w:cs="Arial"/>
        <w:i/>
        <w:sz w:val="16"/>
        <w:szCs w:val="16"/>
      </w:rPr>
    </w:pPr>
    <w:r>
      <w:rPr>
        <w:rFonts w:cs="Arial"/>
        <w:b/>
        <w:i/>
        <w:sz w:val="16"/>
        <w:szCs w:val="16"/>
        <w:vertAlign w:val="superscript"/>
      </w:rPr>
      <w:t>1</w:t>
    </w:r>
    <w:r w:rsidRPr="000A35FA">
      <w:t xml:space="preserve"> </w:t>
    </w:r>
    <w:r w:rsidRPr="000A35FA">
      <w:rPr>
        <w:rFonts w:ascii="Arial" w:hAnsi="Arial" w:cs="Arial"/>
        <w:i/>
        <w:sz w:val="16"/>
        <w:szCs w:val="16"/>
      </w:rPr>
      <w:t>Department of Mechanical Engineering,</w:t>
    </w:r>
    <w:r>
      <w:rPr>
        <w:rFonts w:ascii="Arial" w:hAnsi="Arial" w:cs="Arial"/>
        <w:i/>
        <w:sz w:val="16"/>
        <w:szCs w:val="16"/>
      </w:rPr>
      <w:t xml:space="preserve"> </w:t>
    </w:r>
    <w:proofErr w:type="spellStart"/>
    <w:r w:rsidRPr="000A35FA">
      <w:rPr>
        <w:rFonts w:ascii="Arial" w:hAnsi="Arial" w:cs="Arial"/>
        <w:i/>
        <w:sz w:val="16"/>
        <w:szCs w:val="16"/>
      </w:rPr>
      <w:t>Ozyegin</w:t>
    </w:r>
    <w:proofErr w:type="spellEnd"/>
    <w:r w:rsidRPr="000A35FA">
      <w:rPr>
        <w:rFonts w:ascii="Arial" w:hAnsi="Arial" w:cs="Arial"/>
        <w:i/>
        <w:sz w:val="16"/>
        <w:szCs w:val="16"/>
      </w:rPr>
      <w:t xml:space="preserve"> University, Istanbul, </w:t>
    </w:r>
    <w:r w:rsidR="002B63A1">
      <w:rPr>
        <w:rFonts w:ascii="Arial" w:hAnsi="Arial" w:cs="Arial"/>
        <w:i/>
        <w:sz w:val="16"/>
        <w:szCs w:val="16"/>
      </w:rPr>
      <w:t>Turkey</w:t>
    </w:r>
  </w:p>
  <w:p w14:paraId="457FA91B" w14:textId="77777777" w:rsidR="005C1176" w:rsidRPr="000A35FA" w:rsidRDefault="005C1176" w:rsidP="002F7B8B">
    <w:pPr>
      <w:rPr>
        <w:rFonts w:ascii="Arial" w:hAnsi="Arial" w:cs="Arial"/>
        <w:i/>
        <w:sz w:val="16"/>
        <w:szCs w:val="16"/>
      </w:rPr>
    </w:pPr>
    <w:r w:rsidRPr="000A35FA">
      <w:rPr>
        <w:rFonts w:ascii="Arial" w:hAnsi="Arial" w:cs="Arial"/>
        <w:i/>
        <w:sz w:val="16"/>
        <w:szCs w:val="16"/>
        <w:vertAlign w:val="superscript"/>
      </w:rPr>
      <w:t>2</w:t>
    </w:r>
    <w:r w:rsidRPr="000A35FA">
      <w:rPr>
        <w:rFonts w:ascii="Arial" w:hAnsi="Arial" w:cs="Arial"/>
        <w:i/>
        <w:sz w:val="16"/>
        <w:szCs w:val="16"/>
      </w:rPr>
      <w:t xml:space="preserve"> Department of Materials Engineering, Univers</w:t>
    </w:r>
    <w:r>
      <w:rPr>
        <w:rFonts w:ascii="Arial" w:hAnsi="Arial" w:cs="Arial"/>
        <w:i/>
        <w:sz w:val="16"/>
        <w:szCs w:val="16"/>
      </w:rPr>
      <w:t>ity of Technology, Baghdad, IRAQ</w:t>
    </w:r>
  </w:p>
  <w:p w14:paraId="4D875284" w14:textId="46AA311C" w:rsidR="005C1176" w:rsidRPr="000A35FA" w:rsidRDefault="005C1176" w:rsidP="002F7B8B">
    <w:pPr>
      <w:pStyle w:val="Author"/>
      <w:tabs>
        <w:tab w:val="left" w:pos="3152"/>
      </w:tabs>
      <w:jc w:val="left"/>
      <w:rPr>
        <w:rFonts w:cs="Arial"/>
        <w:b w:val="0"/>
        <w:i/>
        <w:sz w:val="16"/>
        <w:szCs w:val="16"/>
      </w:rPr>
    </w:pPr>
    <w:r>
      <w:rPr>
        <w:rFonts w:cs="Arial"/>
        <w:b w:val="0"/>
        <w:i/>
        <w:sz w:val="16"/>
        <w:szCs w:val="16"/>
      </w:rPr>
      <w:t xml:space="preserve">*E-mail address: </w:t>
    </w:r>
    <w:hyperlink r:id="rId1" w:history="1">
      <w:r w:rsidR="00DC7B80" w:rsidRPr="007D2A63">
        <w:rPr>
          <w:rStyle w:val="Hyperlink"/>
          <w:rFonts w:cs="Arial"/>
          <w:b w:val="0"/>
          <w:i/>
          <w:sz w:val="16"/>
          <w:szCs w:val="16"/>
        </w:rPr>
        <w:t>email@medeniyet.edu.tr</w:t>
      </w:r>
    </w:hyperlink>
    <w:r w:rsidRPr="002B63A1">
      <w:rPr>
        <w:rFonts w:cs="Arial"/>
        <w:b w:val="0"/>
        <w:i/>
        <w:sz w:val="16"/>
        <w:szCs w:val="16"/>
      </w:rPr>
      <w:t xml:space="preserve">, </w:t>
    </w:r>
    <w:hyperlink r:id="rId2" w:history="1">
      <w:r w:rsidRPr="002B63A1">
        <w:rPr>
          <w:rStyle w:val="Hyperlink"/>
          <w:rFonts w:cs="Arial"/>
          <w:b w:val="0"/>
          <w:i/>
          <w:color w:val="auto"/>
          <w:sz w:val="16"/>
          <w:szCs w:val="16"/>
          <w:u w:val="none"/>
        </w:rPr>
        <w:t>130006@uotechnology.edu.iq</w:t>
      </w:r>
    </w:hyperlink>
    <w:r w:rsidRPr="002B63A1">
      <w:rPr>
        <w:rFonts w:cs="Arial"/>
        <w:b w:val="0"/>
        <w:i/>
        <w:sz w:val="16"/>
        <w:szCs w:val="16"/>
      </w:rPr>
      <w:t xml:space="preserve"> </w:t>
    </w:r>
    <w:r w:rsidRPr="000A35FA">
      <w:rPr>
        <w:rFonts w:cs="Arial"/>
        <w:b w:val="0"/>
        <w:i/>
        <w:sz w:val="16"/>
        <w:szCs w:val="16"/>
      </w:rPr>
      <w:tab/>
    </w:r>
  </w:p>
  <w:p w14:paraId="5B756665" w14:textId="77777777" w:rsidR="002B63A1" w:rsidRPr="002B63A1" w:rsidRDefault="002B63A1" w:rsidP="002F7B8B">
    <w:pPr>
      <w:pStyle w:val="Footer"/>
      <w:rPr>
        <w:rFonts w:ascii="Arial" w:hAnsi="Arial" w:cs="Arial"/>
        <w:i/>
        <w:sz w:val="16"/>
        <w:szCs w:val="16"/>
        <w:lang w:val="tr-TR"/>
      </w:rPr>
    </w:pPr>
    <w:proofErr w:type="spellStart"/>
    <w:r>
      <w:rPr>
        <w:rFonts w:ascii="Arial" w:hAnsi="Arial" w:cs="Arial"/>
        <w:i/>
        <w:sz w:val="16"/>
        <w:szCs w:val="16"/>
        <w:lang w:val="tr-TR"/>
      </w:rPr>
      <w:t>Orcid</w:t>
    </w:r>
    <w:proofErr w:type="spellEnd"/>
    <w:r>
      <w:rPr>
        <w:rFonts w:ascii="Arial" w:hAnsi="Arial" w:cs="Arial"/>
        <w:i/>
        <w:sz w:val="16"/>
        <w:szCs w:val="16"/>
        <w:lang w:val="tr-TR"/>
      </w:rPr>
      <w:t xml:space="preserve"> id: </w:t>
    </w:r>
    <w:r w:rsidRPr="002B63A1">
      <w:rPr>
        <w:rFonts w:ascii="Arial" w:hAnsi="Arial" w:cs="Arial"/>
        <w:i/>
        <w:sz w:val="16"/>
        <w:szCs w:val="16"/>
        <w:lang w:val="tr-TR"/>
      </w:rPr>
      <w:t>https://orcid.org/0000-0002-5943-7763</w:t>
    </w:r>
  </w:p>
  <w:p w14:paraId="35424622" w14:textId="77777777" w:rsidR="005C1176" w:rsidRDefault="005C117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46804ED" w14:textId="77777777" w:rsidR="00946C08" w:rsidRDefault="00946C08">
      <w:r>
        <w:separator/>
      </w:r>
    </w:p>
  </w:footnote>
  <w:footnote w:type="continuationSeparator" w:id="0">
    <w:p w14:paraId="23F68F78" w14:textId="77777777" w:rsidR="00946C08" w:rsidRDefault="00946C0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7D41E0B" w14:textId="4F918D66" w:rsidR="00DC7B80" w:rsidRDefault="00DC7B80" w:rsidP="00DC7B80">
    <w:pPr>
      <w:jc w:val="center"/>
      <w:rPr>
        <w:rFonts w:ascii="Arial" w:hAnsi="Arial"/>
        <w:kern w:val="0"/>
      </w:rPr>
    </w:pPr>
    <w:r w:rsidRPr="00DC7B80">
      <w:rPr>
        <w:rFonts w:ascii="Arial" w:hAnsi="Arial"/>
        <w:kern w:val="0"/>
      </w:rPr>
      <w:t>International Conference on Progresses in Automotive Technologies 25-26 December 2025</w:t>
    </w:r>
    <w:r w:rsidRPr="00B04470">
      <w:rPr>
        <w:rFonts w:ascii="Arial" w:hAnsi="Arial"/>
        <w:kern w:val="0"/>
      </w:rPr>
      <w:t>, Istanbul, Turkey</w:t>
    </w:r>
  </w:p>
  <w:p w14:paraId="11E02A20" w14:textId="77777777" w:rsidR="005C1176" w:rsidRPr="00DC7B80" w:rsidRDefault="005C1176" w:rsidP="00DC7B80">
    <w:pPr>
      <w:pStyle w:val="Header"/>
      <w:jc w:val="cent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6782B3D" w14:textId="77777777" w:rsidR="00DC7B80" w:rsidRDefault="00DC7B80" w:rsidP="000176C6">
    <w:pPr>
      <w:rPr>
        <w:rFonts w:ascii="Arial" w:hAnsi="Arial"/>
        <w:kern w:val="0"/>
      </w:rPr>
    </w:pPr>
  </w:p>
  <w:p w14:paraId="4F9394FB" w14:textId="77777777" w:rsidR="002B6F75" w:rsidRDefault="002B6F75" w:rsidP="002B6F75">
    <w:pPr>
      <w:jc w:val="right"/>
      <w:rPr>
        <w:rFonts w:ascii="Arial" w:hAnsi="Arial"/>
        <w:kern w:val="0"/>
      </w:rPr>
    </w:pPr>
  </w:p>
  <w:p w14:paraId="583E03AC" w14:textId="77777777" w:rsidR="002B6F75" w:rsidRDefault="002B6F75" w:rsidP="002B6F75">
    <w:pPr>
      <w:jc w:val="right"/>
      <w:rPr>
        <w:rFonts w:ascii="Arial" w:hAnsi="Arial"/>
        <w:kern w:val="0"/>
      </w:rPr>
    </w:pPr>
  </w:p>
  <w:p w14:paraId="248EACFA" w14:textId="6BC74F67" w:rsidR="002B6F75" w:rsidRPr="002B6F75" w:rsidRDefault="00DC7B80" w:rsidP="002B6F75">
    <w:pPr>
      <w:jc w:val="right"/>
      <w:rPr>
        <w:rFonts w:ascii="Arial" w:hAnsi="Arial"/>
        <w:b/>
        <w:bCs/>
        <w:kern w:val="0"/>
      </w:rPr>
    </w:pPr>
    <w:r w:rsidRPr="002B6F75">
      <w:rPr>
        <w:rFonts w:ascii="Arial" w:hAnsi="Arial"/>
        <w:b/>
        <w:bCs/>
        <w:kern w:val="0"/>
      </w:rPr>
      <w:t xml:space="preserve">International Conference on Progresses in Automotive Technologies </w:t>
    </w:r>
  </w:p>
  <w:p w14:paraId="35B216E5" w14:textId="352C36BC" w:rsidR="005C1176" w:rsidRDefault="00DC7B80" w:rsidP="002B6F75">
    <w:pPr>
      <w:jc w:val="right"/>
      <w:rPr>
        <w:rFonts w:ascii="Arial" w:hAnsi="Arial"/>
        <w:b/>
        <w:bCs/>
        <w:kern w:val="0"/>
      </w:rPr>
    </w:pPr>
    <w:r w:rsidRPr="002B6F75">
      <w:rPr>
        <w:rFonts w:ascii="Arial" w:hAnsi="Arial"/>
        <w:b/>
        <w:bCs/>
        <w:kern w:val="0"/>
      </w:rPr>
      <w:t>25-26 December 2025</w:t>
    </w:r>
    <w:r w:rsidR="000176C6" w:rsidRPr="002B6F75">
      <w:rPr>
        <w:rFonts w:ascii="Arial" w:hAnsi="Arial"/>
        <w:b/>
        <w:bCs/>
        <w:kern w:val="0"/>
      </w:rPr>
      <w:t>, Istanbul, Turkey</w:t>
    </w:r>
  </w:p>
  <w:p w14:paraId="3DBF40E5" w14:textId="77777777" w:rsidR="002B6F75" w:rsidRPr="002B6F75" w:rsidRDefault="002B6F75" w:rsidP="002B6F75">
    <w:pPr>
      <w:jc w:val="right"/>
      <w:rPr>
        <w:b/>
        <w:bC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12377C5"/>
    <w:multiLevelType w:val="multilevel"/>
    <w:tmpl w:val="398885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230D692C"/>
    <w:multiLevelType w:val="multilevel"/>
    <w:tmpl w:val="2DEE5C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23CB4D4C"/>
    <w:multiLevelType w:val="multilevel"/>
    <w:tmpl w:val="5B52CC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385C5847"/>
    <w:multiLevelType w:val="multilevel"/>
    <w:tmpl w:val="A45876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4A770987"/>
    <w:multiLevelType w:val="multilevel"/>
    <w:tmpl w:val="48B0E0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4E4B4AFE"/>
    <w:multiLevelType w:val="multilevel"/>
    <w:tmpl w:val="857A3C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531471F9"/>
    <w:multiLevelType w:val="hybridMultilevel"/>
    <w:tmpl w:val="3694227E"/>
    <w:lvl w:ilvl="0" w:tplc="C78E0FF4">
      <w:start w:val="1"/>
      <w:numFmt w:val="bullet"/>
      <w:lvlText w:val="-"/>
      <w:lvlJc w:val="left"/>
      <w:pPr>
        <w:tabs>
          <w:tab w:val="num" w:pos="720"/>
        </w:tabs>
        <w:ind w:left="720" w:hanging="360"/>
      </w:pPr>
      <w:rPr>
        <w:rFonts w:ascii="Times New Roman" w:hAnsi="Times New Roman" w:hint="default"/>
      </w:rPr>
    </w:lvl>
    <w:lvl w:ilvl="1" w:tplc="6B26FE4C" w:tentative="1">
      <w:start w:val="1"/>
      <w:numFmt w:val="bullet"/>
      <w:lvlText w:val="-"/>
      <w:lvlJc w:val="left"/>
      <w:pPr>
        <w:tabs>
          <w:tab w:val="num" w:pos="1440"/>
        </w:tabs>
        <w:ind w:left="1440" w:hanging="360"/>
      </w:pPr>
      <w:rPr>
        <w:rFonts w:ascii="Times New Roman" w:hAnsi="Times New Roman" w:hint="default"/>
      </w:rPr>
    </w:lvl>
    <w:lvl w:ilvl="2" w:tplc="566AADBC" w:tentative="1">
      <w:start w:val="1"/>
      <w:numFmt w:val="bullet"/>
      <w:lvlText w:val="-"/>
      <w:lvlJc w:val="left"/>
      <w:pPr>
        <w:tabs>
          <w:tab w:val="num" w:pos="2160"/>
        </w:tabs>
        <w:ind w:left="2160" w:hanging="360"/>
      </w:pPr>
      <w:rPr>
        <w:rFonts w:ascii="Times New Roman" w:hAnsi="Times New Roman" w:hint="default"/>
      </w:rPr>
    </w:lvl>
    <w:lvl w:ilvl="3" w:tplc="888CC544" w:tentative="1">
      <w:start w:val="1"/>
      <w:numFmt w:val="bullet"/>
      <w:lvlText w:val="-"/>
      <w:lvlJc w:val="left"/>
      <w:pPr>
        <w:tabs>
          <w:tab w:val="num" w:pos="2880"/>
        </w:tabs>
        <w:ind w:left="2880" w:hanging="360"/>
      </w:pPr>
      <w:rPr>
        <w:rFonts w:ascii="Times New Roman" w:hAnsi="Times New Roman" w:hint="default"/>
      </w:rPr>
    </w:lvl>
    <w:lvl w:ilvl="4" w:tplc="47642030" w:tentative="1">
      <w:start w:val="1"/>
      <w:numFmt w:val="bullet"/>
      <w:lvlText w:val="-"/>
      <w:lvlJc w:val="left"/>
      <w:pPr>
        <w:tabs>
          <w:tab w:val="num" w:pos="3600"/>
        </w:tabs>
        <w:ind w:left="3600" w:hanging="360"/>
      </w:pPr>
      <w:rPr>
        <w:rFonts w:ascii="Times New Roman" w:hAnsi="Times New Roman" w:hint="default"/>
      </w:rPr>
    </w:lvl>
    <w:lvl w:ilvl="5" w:tplc="2D428AF2" w:tentative="1">
      <w:start w:val="1"/>
      <w:numFmt w:val="bullet"/>
      <w:lvlText w:val="-"/>
      <w:lvlJc w:val="left"/>
      <w:pPr>
        <w:tabs>
          <w:tab w:val="num" w:pos="4320"/>
        </w:tabs>
        <w:ind w:left="4320" w:hanging="360"/>
      </w:pPr>
      <w:rPr>
        <w:rFonts w:ascii="Times New Roman" w:hAnsi="Times New Roman" w:hint="default"/>
      </w:rPr>
    </w:lvl>
    <w:lvl w:ilvl="6" w:tplc="F00ED03E" w:tentative="1">
      <w:start w:val="1"/>
      <w:numFmt w:val="bullet"/>
      <w:lvlText w:val="-"/>
      <w:lvlJc w:val="left"/>
      <w:pPr>
        <w:tabs>
          <w:tab w:val="num" w:pos="5040"/>
        </w:tabs>
        <w:ind w:left="5040" w:hanging="360"/>
      </w:pPr>
      <w:rPr>
        <w:rFonts w:ascii="Times New Roman" w:hAnsi="Times New Roman" w:hint="default"/>
      </w:rPr>
    </w:lvl>
    <w:lvl w:ilvl="7" w:tplc="6788258C" w:tentative="1">
      <w:start w:val="1"/>
      <w:numFmt w:val="bullet"/>
      <w:lvlText w:val="-"/>
      <w:lvlJc w:val="left"/>
      <w:pPr>
        <w:tabs>
          <w:tab w:val="num" w:pos="5760"/>
        </w:tabs>
        <w:ind w:left="5760" w:hanging="360"/>
      </w:pPr>
      <w:rPr>
        <w:rFonts w:ascii="Times New Roman" w:hAnsi="Times New Roman" w:hint="default"/>
      </w:rPr>
    </w:lvl>
    <w:lvl w:ilvl="8" w:tplc="BD04C85A" w:tentative="1">
      <w:start w:val="1"/>
      <w:numFmt w:val="bullet"/>
      <w:lvlText w:val="-"/>
      <w:lvlJc w:val="left"/>
      <w:pPr>
        <w:tabs>
          <w:tab w:val="num" w:pos="6480"/>
        </w:tabs>
        <w:ind w:left="6480" w:hanging="360"/>
      </w:pPr>
      <w:rPr>
        <w:rFonts w:ascii="Times New Roman" w:hAnsi="Times New Roman" w:hint="default"/>
      </w:rPr>
    </w:lvl>
  </w:abstractNum>
  <w:abstractNum w:abstractNumId="7" w15:restartNumberingAfterBreak="0">
    <w:nsid w:val="55A55DE7"/>
    <w:multiLevelType w:val="multilevel"/>
    <w:tmpl w:val="41D28C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60654B92"/>
    <w:multiLevelType w:val="multilevel"/>
    <w:tmpl w:val="C11859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6AD951D3"/>
    <w:multiLevelType w:val="hybridMultilevel"/>
    <w:tmpl w:val="8FA4EB50"/>
    <w:lvl w:ilvl="0" w:tplc="E4AAF078">
      <w:start w:val="1"/>
      <w:numFmt w:val="bullet"/>
      <w:lvlText w:val="-"/>
      <w:lvlJc w:val="left"/>
      <w:pPr>
        <w:tabs>
          <w:tab w:val="num" w:pos="720"/>
        </w:tabs>
        <w:ind w:left="720" w:hanging="360"/>
      </w:pPr>
      <w:rPr>
        <w:rFonts w:ascii="Times New Roman" w:hAnsi="Times New Roman" w:hint="default"/>
      </w:rPr>
    </w:lvl>
    <w:lvl w:ilvl="1" w:tplc="F42A87A8" w:tentative="1">
      <w:start w:val="1"/>
      <w:numFmt w:val="bullet"/>
      <w:lvlText w:val="-"/>
      <w:lvlJc w:val="left"/>
      <w:pPr>
        <w:tabs>
          <w:tab w:val="num" w:pos="1440"/>
        </w:tabs>
        <w:ind w:left="1440" w:hanging="360"/>
      </w:pPr>
      <w:rPr>
        <w:rFonts w:ascii="Times New Roman" w:hAnsi="Times New Roman" w:hint="default"/>
      </w:rPr>
    </w:lvl>
    <w:lvl w:ilvl="2" w:tplc="A33220B0" w:tentative="1">
      <w:start w:val="1"/>
      <w:numFmt w:val="bullet"/>
      <w:lvlText w:val="-"/>
      <w:lvlJc w:val="left"/>
      <w:pPr>
        <w:tabs>
          <w:tab w:val="num" w:pos="2160"/>
        </w:tabs>
        <w:ind w:left="2160" w:hanging="360"/>
      </w:pPr>
      <w:rPr>
        <w:rFonts w:ascii="Times New Roman" w:hAnsi="Times New Roman" w:hint="default"/>
      </w:rPr>
    </w:lvl>
    <w:lvl w:ilvl="3" w:tplc="6BCE3AB2" w:tentative="1">
      <w:start w:val="1"/>
      <w:numFmt w:val="bullet"/>
      <w:lvlText w:val="-"/>
      <w:lvlJc w:val="left"/>
      <w:pPr>
        <w:tabs>
          <w:tab w:val="num" w:pos="2880"/>
        </w:tabs>
        <w:ind w:left="2880" w:hanging="360"/>
      </w:pPr>
      <w:rPr>
        <w:rFonts w:ascii="Times New Roman" w:hAnsi="Times New Roman" w:hint="default"/>
      </w:rPr>
    </w:lvl>
    <w:lvl w:ilvl="4" w:tplc="2C1A49AC" w:tentative="1">
      <w:start w:val="1"/>
      <w:numFmt w:val="bullet"/>
      <w:lvlText w:val="-"/>
      <w:lvlJc w:val="left"/>
      <w:pPr>
        <w:tabs>
          <w:tab w:val="num" w:pos="3600"/>
        </w:tabs>
        <w:ind w:left="3600" w:hanging="360"/>
      </w:pPr>
      <w:rPr>
        <w:rFonts w:ascii="Times New Roman" w:hAnsi="Times New Roman" w:hint="default"/>
      </w:rPr>
    </w:lvl>
    <w:lvl w:ilvl="5" w:tplc="CF186258" w:tentative="1">
      <w:start w:val="1"/>
      <w:numFmt w:val="bullet"/>
      <w:lvlText w:val="-"/>
      <w:lvlJc w:val="left"/>
      <w:pPr>
        <w:tabs>
          <w:tab w:val="num" w:pos="4320"/>
        </w:tabs>
        <w:ind w:left="4320" w:hanging="360"/>
      </w:pPr>
      <w:rPr>
        <w:rFonts w:ascii="Times New Roman" w:hAnsi="Times New Roman" w:hint="default"/>
      </w:rPr>
    </w:lvl>
    <w:lvl w:ilvl="6" w:tplc="67047414" w:tentative="1">
      <w:start w:val="1"/>
      <w:numFmt w:val="bullet"/>
      <w:lvlText w:val="-"/>
      <w:lvlJc w:val="left"/>
      <w:pPr>
        <w:tabs>
          <w:tab w:val="num" w:pos="5040"/>
        </w:tabs>
        <w:ind w:left="5040" w:hanging="360"/>
      </w:pPr>
      <w:rPr>
        <w:rFonts w:ascii="Times New Roman" w:hAnsi="Times New Roman" w:hint="default"/>
      </w:rPr>
    </w:lvl>
    <w:lvl w:ilvl="7" w:tplc="AFF00FD6" w:tentative="1">
      <w:start w:val="1"/>
      <w:numFmt w:val="bullet"/>
      <w:lvlText w:val="-"/>
      <w:lvlJc w:val="left"/>
      <w:pPr>
        <w:tabs>
          <w:tab w:val="num" w:pos="5760"/>
        </w:tabs>
        <w:ind w:left="5760" w:hanging="360"/>
      </w:pPr>
      <w:rPr>
        <w:rFonts w:ascii="Times New Roman" w:hAnsi="Times New Roman" w:hint="default"/>
      </w:rPr>
    </w:lvl>
    <w:lvl w:ilvl="8" w:tplc="C02843F4" w:tentative="1">
      <w:start w:val="1"/>
      <w:numFmt w:val="bullet"/>
      <w:lvlText w:val="-"/>
      <w:lvlJc w:val="left"/>
      <w:pPr>
        <w:tabs>
          <w:tab w:val="num" w:pos="6480"/>
        </w:tabs>
        <w:ind w:left="6480" w:hanging="360"/>
      </w:pPr>
      <w:rPr>
        <w:rFonts w:ascii="Times New Roman" w:hAnsi="Times New Roman" w:hint="default"/>
      </w:rPr>
    </w:lvl>
  </w:abstractNum>
  <w:abstractNum w:abstractNumId="10" w15:restartNumberingAfterBreak="0">
    <w:nsid w:val="6B1014D2"/>
    <w:multiLevelType w:val="multilevel"/>
    <w:tmpl w:val="E062B3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6F677F72"/>
    <w:multiLevelType w:val="multilevel"/>
    <w:tmpl w:val="240897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15:restartNumberingAfterBreak="0">
    <w:nsid w:val="708E46DC"/>
    <w:multiLevelType w:val="multilevel"/>
    <w:tmpl w:val="6B4CC8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1797719301">
    <w:abstractNumId w:val="11"/>
  </w:num>
  <w:num w:numId="2" w16cid:durableId="125126557">
    <w:abstractNumId w:val="4"/>
  </w:num>
  <w:num w:numId="3" w16cid:durableId="1668900807">
    <w:abstractNumId w:val="1"/>
  </w:num>
  <w:num w:numId="4" w16cid:durableId="1642465669">
    <w:abstractNumId w:val="0"/>
  </w:num>
  <w:num w:numId="5" w16cid:durableId="257299321">
    <w:abstractNumId w:val="10"/>
  </w:num>
  <w:num w:numId="6" w16cid:durableId="882135408">
    <w:abstractNumId w:val="7"/>
  </w:num>
  <w:num w:numId="7" w16cid:durableId="1033312977">
    <w:abstractNumId w:val="12"/>
  </w:num>
  <w:num w:numId="8" w16cid:durableId="1999845870">
    <w:abstractNumId w:val="3"/>
  </w:num>
  <w:num w:numId="9" w16cid:durableId="1321542540">
    <w:abstractNumId w:val="2"/>
  </w:num>
  <w:num w:numId="10" w16cid:durableId="1941715490">
    <w:abstractNumId w:val="8"/>
  </w:num>
  <w:num w:numId="11" w16cid:durableId="1814902333">
    <w:abstractNumId w:val="5"/>
  </w:num>
  <w:num w:numId="12" w16cid:durableId="525095956">
    <w:abstractNumId w:val="6"/>
  </w:num>
  <w:num w:numId="13" w16cid:durableId="1313438345">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rawingGridVerticalSpacing w:val="120"/>
  <w:displayVerticalDrawingGridEvery w:val="0"/>
  <w:doNotUseMarginsForDrawingGridOrigin/>
  <w:noPunctuationKerning/>
  <w:characterSpacingControl w:val="doNotCompress"/>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MTOwNDY1NjM0MLA0MrZU0lEKTi0uzszPAykwrAUAp2wd2ywAAAA="/>
    <w:docVar w:name="AutoNewFlag" w:val="Yes"/>
    <w:docVar w:name="CreateASMEToolbarFlag" w:val="-1"/>
    <w:docVar w:name="MarkTerritory" w:val="D:\ASME\proposal\AuthKit\version2\irvine7.doc by Howard Kaikow with template C:\msoffice\Templates\ASME.dot on 02/29/96 at 11:01"/>
    <w:docVar w:name="MarkTerritoryLocal" w:val="Document2 by Howard Kaikow with template C:\msoffice\Templates\ASME.dot on 02/29/96 at 10:39"/>
    <w:docVar w:name="SetStylesFlag" w:val="-1"/>
  </w:docVars>
  <w:rsids>
    <w:rsidRoot w:val="007B2BF3"/>
    <w:rsid w:val="000057BE"/>
    <w:rsid w:val="00013183"/>
    <w:rsid w:val="00015198"/>
    <w:rsid w:val="000176C6"/>
    <w:rsid w:val="000216A0"/>
    <w:rsid w:val="0002298A"/>
    <w:rsid w:val="00037DEE"/>
    <w:rsid w:val="0005377D"/>
    <w:rsid w:val="000607F6"/>
    <w:rsid w:val="00060F30"/>
    <w:rsid w:val="00061091"/>
    <w:rsid w:val="00070B71"/>
    <w:rsid w:val="00073842"/>
    <w:rsid w:val="00081315"/>
    <w:rsid w:val="00092387"/>
    <w:rsid w:val="000A35FA"/>
    <w:rsid w:val="000A6C7B"/>
    <w:rsid w:val="000A7C3E"/>
    <w:rsid w:val="000B0021"/>
    <w:rsid w:val="000B05D6"/>
    <w:rsid w:val="000B0C66"/>
    <w:rsid w:val="000B1C12"/>
    <w:rsid w:val="000C1EAC"/>
    <w:rsid w:val="000C6426"/>
    <w:rsid w:val="000D572F"/>
    <w:rsid w:val="000E067C"/>
    <w:rsid w:val="000E1A6E"/>
    <w:rsid w:val="000E63D2"/>
    <w:rsid w:val="000E766D"/>
    <w:rsid w:val="000F1F92"/>
    <w:rsid w:val="000F7F7B"/>
    <w:rsid w:val="00114965"/>
    <w:rsid w:val="00117ACA"/>
    <w:rsid w:val="00123014"/>
    <w:rsid w:val="00125782"/>
    <w:rsid w:val="001272BD"/>
    <w:rsid w:val="00163072"/>
    <w:rsid w:val="00163B23"/>
    <w:rsid w:val="00180DB2"/>
    <w:rsid w:val="00184B15"/>
    <w:rsid w:val="00196835"/>
    <w:rsid w:val="001A5662"/>
    <w:rsid w:val="001A666A"/>
    <w:rsid w:val="001B6D63"/>
    <w:rsid w:val="001C2D3B"/>
    <w:rsid w:val="001C598F"/>
    <w:rsid w:val="001C60F6"/>
    <w:rsid w:val="001E4206"/>
    <w:rsid w:val="001F61EA"/>
    <w:rsid w:val="00203307"/>
    <w:rsid w:val="002229C1"/>
    <w:rsid w:val="00225F09"/>
    <w:rsid w:val="00232136"/>
    <w:rsid w:val="0025014F"/>
    <w:rsid w:val="00250CAE"/>
    <w:rsid w:val="00255680"/>
    <w:rsid w:val="002626B8"/>
    <w:rsid w:val="00280074"/>
    <w:rsid w:val="00281075"/>
    <w:rsid w:val="0028654E"/>
    <w:rsid w:val="00297D10"/>
    <w:rsid w:val="002B02A3"/>
    <w:rsid w:val="002B63A1"/>
    <w:rsid w:val="002B6F75"/>
    <w:rsid w:val="002E604E"/>
    <w:rsid w:val="002F33F7"/>
    <w:rsid w:val="002F7B8B"/>
    <w:rsid w:val="00304A53"/>
    <w:rsid w:val="00316C4C"/>
    <w:rsid w:val="00327084"/>
    <w:rsid w:val="00331E27"/>
    <w:rsid w:val="003459BB"/>
    <w:rsid w:val="00354FC1"/>
    <w:rsid w:val="00361E1E"/>
    <w:rsid w:val="00364EFD"/>
    <w:rsid w:val="00377B56"/>
    <w:rsid w:val="00383161"/>
    <w:rsid w:val="003852E5"/>
    <w:rsid w:val="00390304"/>
    <w:rsid w:val="003B1B62"/>
    <w:rsid w:val="003D4B9A"/>
    <w:rsid w:val="003E4AF1"/>
    <w:rsid w:val="00400DC9"/>
    <w:rsid w:val="004122DE"/>
    <w:rsid w:val="00416B26"/>
    <w:rsid w:val="00445874"/>
    <w:rsid w:val="00454197"/>
    <w:rsid w:val="00456F54"/>
    <w:rsid w:val="004610C3"/>
    <w:rsid w:val="00471F69"/>
    <w:rsid w:val="00472405"/>
    <w:rsid w:val="00484B01"/>
    <w:rsid w:val="004872FF"/>
    <w:rsid w:val="004A1234"/>
    <w:rsid w:val="004A36B9"/>
    <w:rsid w:val="004A70C0"/>
    <w:rsid w:val="004D0504"/>
    <w:rsid w:val="004D0668"/>
    <w:rsid w:val="004D1189"/>
    <w:rsid w:val="004E1B8A"/>
    <w:rsid w:val="004E44D1"/>
    <w:rsid w:val="00500295"/>
    <w:rsid w:val="005137A2"/>
    <w:rsid w:val="005169DB"/>
    <w:rsid w:val="005229E3"/>
    <w:rsid w:val="005301A0"/>
    <w:rsid w:val="005318BD"/>
    <w:rsid w:val="005775A8"/>
    <w:rsid w:val="00586AFD"/>
    <w:rsid w:val="005A0779"/>
    <w:rsid w:val="005B01B9"/>
    <w:rsid w:val="005B4420"/>
    <w:rsid w:val="005C1176"/>
    <w:rsid w:val="005D0FCB"/>
    <w:rsid w:val="005D299C"/>
    <w:rsid w:val="00604D8D"/>
    <w:rsid w:val="00626F42"/>
    <w:rsid w:val="0063285C"/>
    <w:rsid w:val="006358F7"/>
    <w:rsid w:val="006528DC"/>
    <w:rsid w:val="00655E5C"/>
    <w:rsid w:val="00662C01"/>
    <w:rsid w:val="00663C62"/>
    <w:rsid w:val="00691B17"/>
    <w:rsid w:val="00694D19"/>
    <w:rsid w:val="0069559C"/>
    <w:rsid w:val="006A20B4"/>
    <w:rsid w:val="006A4627"/>
    <w:rsid w:val="006C2EBC"/>
    <w:rsid w:val="006C7A60"/>
    <w:rsid w:val="006D4B1E"/>
    <w:rsid w:val="006D5DCF"/>
    <w:rsid w:val="006F0129"/>
    <w:rsid w:val="006F71F5"/>
    <w:rsid w:val="00701680"/>
    <w:rsid w:val="00701F23"/>
    <w:rsid w:val="007408D3"/>
    <w:rsid w:val="0074697A"/>
    <w:rsid w:val="0076227E"/>
    <w:rsid w:val="00765D74"/>
    <w:rsid w:val="007877B3"/>
    <w:rsid w:val="007B2BF3"/>
    <w:rsid w:val="007B6519"/>
    <w:rsid w:val="007C750B"/>
    <w:rsid w:val="007D6939"/>
    <w:rsid w:val="007E65C9"/>
    <w:rsid w:val="007F1126"/>
    <w:rsid w:val="007F3963"/>
    <w:rsid w:val="008052D8"/>
    <w:rsid w:val="008065F3"/>
    <w:rsid w:val="0081003A"/>
    <w:rsid w:val="00835E6A"/>
    <w:rsid w:val="008648FD"/>
    <w:rsid w:val="00886A85"/>
    <w:rsid w:val="00890E73"/>
    <w:rsid w:val="008920A7"/>
    <w:rsid w:val="008B3634"/>
    <w:rsid w:val="008B578C"/>
    <w:rsid w:val="008B61D2"/>
    <w:rsid w:val="008C435E"/>
    <w:rsid w:val="009076C6"/>
    <w:rsid w:val="00931AA5"/>
    <w:rsid w:val="00931E06"/>
    <w:rsid w:val="009320A2"/>
    <w:rsid w:val="00935047"/>
    <w:rsid w:val="00935418"/>
    <w:rsid w:val="00940936"/>
    <w:rsid w:val="009459F3"/>
    <w:rsid w:val="0094669A"/>
    <w:rsid w:val="00946C08"/>
    <w:rsid w:val="009474D8"/>
    <w:rsid w:val="00957539"/>
    <w:rsid w:val="009673B5"/>
    <w:rsid w:val="00975525"/>
    <w:rsid w:val="00976BBA"/>
    <w:rsid w:val="009805C1"/>
    <w:rsid w:val="009842FA"/>
    <w:rsid w:val="00986DC1"/>
    <w:rsid w:val="009A2F80"/>
    <w:rsid w:val="009A789E"/>
    <w:rsid w:val="009B5654"/>
    <w:rsid w:val="009B6E95"/>
    <w:rsid w:val="009C3525"/>
    <w:rsid w:val="009D75A4"/>
    <w:rsid w:val="009E0A0C"/>
    <w:rsid w:val="009F7135"/>
    <w:rsid w:val="00A0223E"/>
    <w:rsid w:val="00A03829"/>
    <w:rsid w:val="00A05296"/>
    <w:rsid w:val="00A259C8"/>
    <w:rsid w:val="00A3140E"/>
    <w:rsid w:val="00A655B5"/>
    <w:rsid w:val="00A93E06"/>
    <w:rsid w:val="00AA2BE4"/>
    <w:rsid w:val="00AA2E75"/>
    <w:rsid w:val="00AD47DC"/>
    <w:rsid w:val="00AD4864"/>
    <w:rsid w:val="00AD6E34"/>
    <w:rsid w:val="00AF64E8"/>
    <w:rsid w:val="00B02209"/>
    <w:rsid w:val="00B13D33"/>
    <w:rsid w:val="00B3149A"/>
    <w:rsid w:val="00B54413"/>
    <w:rsid w:val="00B723A9"/>
    <w:rsid w:val="00B74BCC"/>
    <w:rsid w:val="00B81674"/>
    <w:rsid w:val="00B82627"/>
    <w:rsid w:val="00B82AC0"/>
    <w:rsid w:val="00BD0389"/>
    <w:rsid w:val="00BE4947"/>
    <w:rsid w:val="00BF4CEF"/>
    <w:rsid w:val="00C0667E"/>
    <w:rsid w:val="00C10FF2"/>
    <w:rsid w:val="00C15FFA"/>
    <w:rsid w:val="00C374A5"/>
    <w:rsid w:val="00C42DE6"/>
    <w:rsid w:val="00C44AE0"/>
    <w:rsid w:val="00C451C4"/>
    <w:rsid w:val="00C45583"/>
    <w:rsid w:val="00C61F55"/>
    <w:rsid w:val="00C64C0D"/>
    <w:rsid w:val="00C654CC"/>
    <w:rsid w:val="00C90A18"/>
    <w:rsid w:val="00CA32FE"/>
    <w:rsid w:val="00CB6CDD"/>
    <w:rsid w:val="00CC041E"/>
    <w:rsid w:val="00CD2592"/>
    <w:rsid w:val="00CD3039"/>
    <w:rsid w:val="00CD6A01"/>
    <w:rsid w:val="00CE18A8"/>
    <w:rsid w:val="00CF27FC"/>
    <w:rsid w:val="00D03171"/>
    <w:rsid w:val="00D0506B"/>
    <w:rsid w:val="00D06006"/>
    <w:rsid w:val="00D33E0E"/>
    <w:rsid w:val="00D405EA"/>
    <w:rsid w:val="00D4347E"/>
    <w:rsid w:val="00D44AC4"/>
    <w:rsid w:val="00D4507A"/>
    <w:rsid w:val="00D52DEB"/>
    <w:rsid w:val="00D55024"/>
    <w:rsid w:val="00D565D3"/>
    <w:rsid w:val="00D654C1"/>
    <w:rsid w:val="00D70EDB"/>
    <w:rsid w:val="00D7126A"/>
    <w:rsid w:val="00D932D0"/>
    <w:rsid w:val="00DA4226"/>
    <w:rsid w:val="00DB0B4E"/>
    <w:rsid w:val="00DB2597"/>
    <w:rsid w:val="00DB52EA"/>
    <w:rsid w:val="00DC7B80"/>
    <w:rsid w:val="00DD56A3"/>
    <w:rsid w:val="00DF5F62"/>
    <w:rsid w:val="00DF7E7C"/>
    <w:rsid w:val="00E03173"/>
    <w:rsid w:val="00E130F5"/>
    <w:rsid w:val="00E22B15"/>
    <w:rsid w:val="00E23B8C"/>
    <w:rsid w:val="00E447AD"/>
    <w:rsid w:val="00E4750C"/>
    <w:rsid w:val="00E74A78"/>
    <w:rsid w:val="00E770A8"/>
    <w:rsid w:val="00E83F93"/>
    <w:rsid w:val="00E87553"/>
    <w:rsid w:val="00E9745E"/>
    <w:rsid w:val="00EA3C93"/>
    <w:rsid w:val="00EB0653"/>
    <w:rsid w:val="00EB1D08"/>
    <w:rsid w:val="00EB655D"/>
    <w:rsid w:val="00EB6B54"/>
    <w:rsid w:val="00EC7601"/>
    <w:rsid w:val="00EE05BA"/>
    <w:rsid w:val="00EE61E8"/>
    <w:rsid w:val="00EF490D"/>
    <w:rsid w:val="00F0286F"/>
    <w:rsid w:val="00F06F38"/>
    <w:rsid w:val="00F06FFC"/>
    <w:rsid w:val="00F07E46"/>
    <w:rsid w:val="00F17BF7"/>
    <w:rsid w:val="00F22E52"/>
    <w:rsid w:val="00F313E8"/>
    <w:rsid w:val="00F62AB3"/>
    <w:rsid w:val="00F71D58"/>
    <w:rsid w:val="00F75748"/>
    <w:rsid w:val="00F86832"/>
    <w:rsid w:val="00F948B9"/>
    <w:rsid w:val="00F96FAE"/>
    <w:rsid w:val="00FA38BB"/>
    <w:rsid w:val="00FF080C"/>
  </w:rsids>
  <m:mathPr>
    <m:mathFont m:val="Cambria Math"/>
    <m:brkBin m:val="before"/>
    <m:brkBinSub m:val="--"/>
    <m:smallFrac m:val="0"/>
    <m:dispDef/>
    <m:lMargin m:val="0"/>
    <m:rMargin m:val="0"/>
    <m:defJc m:val="centerGroup"/>
    <m:wrapIndent m:val="1440"/>
    <m:intLim m:val="subSup"/>
    <m:naryLim m:val="undOvr"/>
  </m:mathPr>
  <w:themeFontLang w:val="tr-TR"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6A1EE2C"/>
  <w15:docId w15:val="{03F529CB-7D99-4E67-9838-C06743D3CF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tr-TR" w:eastAsia="tr-TR"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iPriority="9"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9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suppressAutoHyphens/>
      <w:overflowPunct w:val="0"/>
      <w:autoSpaceDE w:val="0"/>
      <w:autoSpaceDN w:val="0"/>
      <w:adjustRightInd w:val="0"/>
      <w:jc w:val="both"/>
      <w:textAlignment w:val="baseline"/>
    </w:pPr>
    <w:rPr>
      <w:kern w:val="14"/>
      <w:lang w:val="en-US" w:eastAsia="en-US"/>
    </w:rPr>
  </w:style>
  <w:style w:type="paragraph" w:styleId="Heading3">
    <w:name w:val="heading 3"/>
    <w:basedOn w:val="Normal"/>
    <w:next w:val="Normal"/>
    <w:link w:val="Heading3Char"/>
    <w:semiHidden/>
    <w:unhideWhenUsed/>
    <w:qFormat/>
    <w:rsid w:val="00DC7B80"/>
    <w:pPr>
      <w:keepNext/>
      <w:keepLines/>
      <w:spacing w:before="4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link w:val="Heading4Char"/>
    <w:uiPriority w:val="9"/>
    <w:qFormat/>
    <w:rsid w:val="00073842"/>
    <w:pPr>
      <w:suppressAutoHyphens w:val="0"/>
      <w:overflowPunct/>
      <w:autoSpaceDE/>
      <w:autoSpaceDN/>
      <w:adjustRightInd/>
      <w:spacing w:before="100" w:beforeAutospacing="1" w:after="100" w:afterAutospacing="1"/>
      <w:jc w:val="left"/>
      <w:textAlignment w:val="auto"/>
      <w:outlineLvl w:val="3"/>
    </w:pPr>
    <w:rPr>
      <w:b/>
      <w:bCs/>
      <w:kern w:val="0"/>
      <w:sz w:val="24"/>
      <w:szCs w:val="24"/>
      <w:lang w:val="x-none" w:eastAsia="x-non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ClauseTitle">
    <w:name w:val="Abstract Clause Title"/>
    <w:basedOn w:val="Normal"/>
    <w:next w:val="BodyTextIndent"/>
    <w:pPr>
      <w:keepNext/>
    </w:pPr>
    <w:rPr>
      <w:rFonts w:ascii="Arial" w:hAnsi="Arial"/>
      <w:b/>
      <w:caps/>
    </w:rPr>
  </w:style>
  <w:style w:type="paragraph" w:styleId="BodyTextIndent">
    <w:name w:val="Body Text Indent"/>
    <w:basedOn w:val="Normal"/>
    <w:pPr>
      <w:ind w:firstLine="360"/>
    </w:pPr>
  </w:style>
  <w:style w:type="paragraph" w:customStyle="1" w:styleId="AcknowledgmentsClauseTitle">
    <w:name w:val="Acknowledgments Clause Title"/>
    <w:basedOn w:val="Normal"/>
    <w:next w:val="BodyTextIndent"/>
    <w:pPr>
      <w:keepNext/>
      <w:spacing w:before="240"/>
    </w:pPr>
    <w:rPr>
      <w:rFonts w:ascii="Arial" w:hAnsi="Arial"/>
      <w:b/>
      <w:caps/>
    </w:rPr>
  </w:style>
  <w:style w:type="paragraph" w:customStyle="1" w:styleId="Affiliation">
    <w:name w:val="Affiliation"/>
    <w:basedOn w:val="Normal"/>
    <w:pPr>
      <w:jc w:val="center"/>
    </w:pPr>
    <w:rPr>
      <w:rFonts w:ascii="Arial" w:hAnsi="Arial"/>
    </w:rPr>
  </w:style>
  <w:style w:type="paragraph" w:customStyle="1" w:styleId="Author">
    <w:name w:val="Author"/>
    <w:basedOn w:val="Normal"/>
    <w:next w:val="Affiliation"/>
    <w:pPr>
      <w:keepNext/>
      <w:jc w:val="center"/>
    </w:pPr>
    <w:rPr>
      <w:rFonts w:ascii="Arial" w:hAnsi="Arial"/>
      <w:b/>
    </w:rPr>
  </w:style>
  <w:style w:type="paragraph" w:customStyle="1" w:styleId="DocumentNumber">
    <w:name w:val="Document Number"/>
    <w:basedOn w:val="Normal"/>
    <w:next w:val="BodyTextIndent"/>
    <w:pPr>
      <w:spacing w:before="900"/>
      <w:jc w:val="right"/>
    </w:pPr>
    <w:rPr>
      <w:rFonts w:ascii="Arial" w:hAnsi="Arial"/>
      <w:b/>
      <w:sz w:val="36"/>
    </w:rPr>
  </w:style>
  <w:style w:type="paragraph" w:customStyle="1" w:styleId="EquationNumber">
    <w:name w:val="Equation Number"/>
    <w:basedOn w:val="Normal"/>
    <w:next w:val="BodyTextIndent"/>
    <w:pPr>
      <w:jc w:val="right"/>
    </w:pPr>
  </w:style>
  <w:style w:type="paragraph" w:customStyle="1" w:styleId="FigureCaption">
    <w:name w:val="Figure Caption"/>
    <w:basedOn w:val="Normal"/>
    <w:next w:val="BodyTextIndent"/>
    <w:pPr>
      <w:jc w:val="center"/>
    </w:pPr>
    <w:rPr>
      <w:rFonts w:ascii="Arial" w:hAnsi="Arial"/>
      <w:b/>
    </w:rPr>
  </w:style>
  <w:style w:type="paragraph" w:styleId="Footer">
    <w:name w:val="footer"/>
    <w:basedOn w:val="Normal"/>
    <w:next w:val="Header"/>
    <w:link w:val="FooterChar"/>
    <w:uiPriority w:val="99"/>
    <w:pPr>
      <w:tabs>
        <w:tab w:val="center" w:pos="5760"/>
        <w:tab w:val="right" w:pos="10800"/>
      </w:tabs>
    </w:pPr>
    <w:rPr>
      <w:lang w:val="x-none" w:eastAsia="x-none"/>
    </w:rPr>
  </w:style>
  <w:style w:type="paragraph" w:styleId="Header">
    <w:name w:val="header"/>
    <w:basedOn w:val="Normal"/>
    <w:next w:val="Footer"/>
    <w:link w:val="HeaderChar"/>
    <w:uiPriority w:val="99"/>
    <w:rPr>
      <w:lang w:val="x-none" w:eastAsia="x-none"/>
    </w:rPr>
  </w:style>
  <w:style w:type="paragraph" w:styleId="FootnoteText">
    <w:name w:val="footnote text"/>
    <w:basedOn w:val="Normal"/>
    <w:semiHidden/>
    <w:pPr>
      <w:ind w:firstLine="360"/>
    </w:pPr>
    <w:rPr>
      <w:sz w:val="16"/>
    </w:rPr>
  </w:style>
  <w:style w:type="paragraph" w:customStyle="1" w:styleId="NomenclatureClauseTitle">
    <w:name w:val="Nomenclature Clause Title"/>
    <w:basedOn w:val="Normal"/>
    <w:next w:val="BodyTextIndent"/>
    <w:pPr>
      <w:keepNext/>
      <w:spacing w:before="240"/>
    </w:pPr>
    <w:rPr>
      <w:rFonts w:ascii="Arial" w:hAnsi="Arial"/>
      <w:b/>
      <w:caps/>
    </w:rPr>
  </w:style>
  <w:style w:type="paragraph" w:customStyle="1" w:styleId="ReferencesClauseTitle">
    <w:name w:val="References Clause Title"/>
    <w:basedOn w:val="Normal"/>
    <w:next w:val="BodyTextIndent"/>
    <w:pPr>
      <w:keepNext/>
      <w:spacing w:before="240"/>
    </w:pPr>
    <w:rPr>
      <w:rFonts w:ascii="Arial" w:hAnsi="Arial"/>
      <w:b/>
      <w:caps/>
    </w:rPr>
  </w:style>
  <w:style w:type="paragraph" w:customStyle="1" w:styleId="TableCaption">
    <w:name w:val="Table Caption"/>
    <w:basedOn w:val="Normal"/>
    <w:next w:val="BodyTextIndent"/>
    <w:pPr>
      <w:jc w:val="center"/>
    </w:pPr>
    <w:rPr>
      <w:rFonts w:ascii="Arial" w:hAnsi="Arial"/>
      <w:b/>
    </w:rPr>
  </w:style>
  <w:style w:type="paragraph" w:customStyle="1" w:styleId="TextHeading1">
    <w:name w:val="Text Heading 1"/>
    <w:basedOn w:val="Normal"/>
    <w:next w:val="BodyTextIndent"/>
    <w:pPr>
      <w:keepNext/>
      <w:spacing w:before="240"/>
    </w:pPr>
    <w:rPr>
      <w:rFonts w:ascii="Arial" w:hAnsi="Arial"/>
      <w:b/>
      <w:caps/>
    </w:rPr>
  </w:style>
  <w:style w:type="paragraph" w:customStyle="1" w:styleId="TextHeading2">
    <w:name w:val="Text Heading 2"/>
    <w:basedOn w:val="Normal"/>
    <w:next w:val="BodyTextIndent"/>
    <w:pPr>
      <w:keepNext/>
      <w:spacing w:before="240"/>
    </w:pPr>
    <w:rPr>
      <w:rFonts w:ascii="Arial" w:hAnsi="Arial"/>
      <w:b/>
      <w:u w:val="single"/>
    </w:rPr>
  </w:style>
  <w:style w:type="paragraph" w:customStyle="1" w:styleId="TextHeading3">
    <w:name w:val="Text Heading 3"/>
    <w:basedOn w:val="Normal"/>
    <w:next w:val="BodyTextIndent"/>
    <w:pPr>
      <w:spacing w:before="240"/>
      <w:ind w:left="360"/>
    </w:pPr>
    <w:rPr>
      <w:rFonts w:ascii="Arial" w:hAnsi="Arial"/>
      <w:b/>
      <w:u w:val="single"/>
    </w:rPr>
  </w:style>
  <w:style w:type="paragraph" w:styleId="Title">
    <w:name w:val="Title"/>
    <w:basedOn w:val="Normal"/>
    <w:qFormat/>
    <w:pPr>
      <w:spacing w:before="760"/>
      <w:jc w:val="center"/>
    </w:pPr>
    <w:rPr>
      <w:rFonts w:ascii="Arial" w:hAnsi="Arial"/>
      <w:b/>
      <w:caps/>
      <w:sz w:val="24"/>
    </w:rPr>
  </w:style>
  <w:style w:type="paragraph" w:styleId="PlainText">
    <w:name w:val="Plain Text"/>
    <w:basedOn w:val="Normal"/>
    <w:pPr>
      <w:suppressAutoHyphens w:val="0"/>
      <w:overflowPunct/>
      <w:autoSpaceDE/>
      <w:autoSpaceDN/>
      <w:adjustRightInd/>
      <w:jc w:val="left"/>
      <w:textAlignment w:val="auto"/>
    </w:pPr>
    <w:rPr>
      <w:rFonts w:ascii="Courier New" w:hAnsi="Courier New" w:cs="Courier New"/>
      <w:kern w:val="0"/>
    </w:rPr>
  </w:style>
  <w:style w:type="character" w:customStyle="1" w:styleId="Heading4Char">
    <w:name w:val="Heading 4 Char"/>
    <w:link w:val="Heading4"/>
    <w:uiPriority w:val="9"/>
    <w:rsid w:val="00073842"/>
    <w:rPr>
      <w:b/>
      <w:bCs/>
      <w:sz w:val="24"/>
      <w:szCs w:val="24"/>
    </w:rPr>
  </w:style>
  <w:style w:type="paragraph" w:styleId="NormalWeb">
    <w:name w:val="Normal (Web)"/>
    <w:basedOn w:val="Normal"/>
    <w:uiPriority w:val="99"/>
    <w:unhideWhenUsed/>
    <w:rsid w:val="00073842"/>
    <w:pPr>
      <w:suppressAutoHyphens w:val="0"/>
      <w:overflowPunct/>
      <w:autoSpaceDE/>
      <w:autoSpaceDN/>
      <w:adjustRightInd/>
      <w:spacing w:before="100" w:beforeAutospacing="1" w:after="100" w:afterAutospacing="1"/>
      <w:jc w:val="left"/>
      <w:textAlignment w:val="auto"/>
    </w:pPr>
    <w:rPr>
      <w:kern w:val="0"/>
      <w:sz w:val="24"/>
      <w:szCs w:val="24"/>
      <w:lang w:val="tr-TR" w:eastAsia="tr-TR"/>
    </w:rPr>
  </w:style>
  <w:style w:type="character" w:styleId="Strong">
    <w:name w:val="Strong"/>
    <w:uiPriority w:val="22"/>
    <w:qFormat/>
    <w:rsid w:val="00073842"/>
    <w:rPr>
      <w:b/>
      <w:bCs/>
    </w:rPr>
  </w:style>
  <w:style w:type="character" w:customStyle="1" w:styleId="apple-converted-space">
    <w:name w:val="apple-converted-space"/>
    <w:basedOn w:val="DefaultParagraphFont"/>
    <w:rsid w:val="00073842"/>
  </w:style>
  <w:style w:type="character" w:styleId="Hyperlink">
    <w:name w:val="Hyperlink"/>
    <w:uiPriority w:val="99"/>
    <w:unhideWhenUsed/>
    <w:rsid w:val="00073842"/>
    <w:rPr>
      <w:color w:val="0000FF"/>
      <w:u w:val="single"/>
    </w:rPr>
  </w:style>
  <w:style w:type="character" w:customStyle="1" w:styleId="HeaderChar">
    <w:name w:val="Header Char"/>
    <w:link w:val="Header"/>
    <w:uiPriority w:val="99"/>
    <w:rsid w:val="000216A0"/>
    <w:rPr>
      <w:kern w:val="14"/>
    </w:rPr>
  </w:style>
  <w:style w:type="character" w:customStyle="1" w:styleId="FooterChar">
    <w:name w:val="Footer Char"/>
    <w:link w:val="Footer"/>
    <w:uiPriority w:val="99"/>
    <w:rsid w:val="000216A0"/>
    <w:rPr>
      <w:kern w:val="14"/>
    </w:rPr>
  </w:style>
  <w:style w:type="paragraph" w:customStyle="1" w:styleId="Default">
    <w:name w:val="Default"/>
    <w:rsid w:val="00976BBA"/>
    <w:pPr>
      <w:autoSpaceDE w:val="0"/>
      <w:autoSpaceDN w:val="0"/>
      <w:adjustRightInd w:val="0"/>
    </w:pPr>
    <w:rPr>
      <w:rFonts w:ascii="Calibri" w:eastAsia="Calibri" w:hAnsi="Calibri" w:cs="Calibri"/>
      <w:color w:val="000000"/>
      <w:sz w:val="24"/>
      <w:szCs w:val="24"/>
      <w:lang w:eastAsia="en-US"/>
    </w:rPr>
  </w:style>
  <w:style w:type="paragraph" w:styleId="BalloonText">
    <w:name w:val="Balloon Text"/>
    <w:basedOn w:val="Normal"/>
    <w:link w:val="BalloonTextChar"/>
    <w:uiPriority w:val="99"/>
    <w:unhideWhenUsed/>
    <w:rsid w:val="00EF490D"/>
    <w:pPr>
      <w:suppressAutoHyphens w:val="0"/>
      <w:overflowPunct/>
      <w:autoSpaceDE/>
      <w:autoSpaceDN/>
      <w:adjustRightInd/>
      <w:jc w:val="left"/>
      <w:textAlignment w:val="auto"/>
    </w:pPr>
    <w:rPr>
      <w:rFonts w:ascii="Tahoma" w:eastAsiaTheme="minorHAnsi" w:hAnsi="Tahoma" w:cs="Tahoma"/>
      <w:kern w:val="0"/>
      <w:sz w:val="16"/>
      <w:szCs w:val="16"/>
      <w:lang w:val="tr-TR"/>
    </w:rPr>
  </w:style>
  <w:style w:type="character" w:customStyle="1" w:styleId="BalloonTextChar">
    <w:name w:val="Balloon Text Char"/>
    <w:basedOn w:val="DefaultParagraphFont"/>
    <w:link w:val="BalloonText"/>
    <w:uiPriority w:val="99"/>
    <w:rsid w:val="00EF490D"/>
    <w:rPr>
      <w:rFonts w:ascii="Tahoma" w:eastAsiaTheme="minorHAnsi" w:hAnsi="Tahoma" w:cs="Tahoma"/>
      <w:sz w:val="16"/>
      <w:szCs w:val="16"/>
      <w:lang w:eastAsia="en-US"/>
    </w:rPr>
  </w:style>
  <w:style w:type="character" w:styleId="PlaceholderText">
    <w:name w:val="Placeholder Text"/>
    <w:basedOn w:val="DefaultParagraphFont"/>
    <w:uiPriority w:val="99"/>
    <w:semiHidden/>
    <w:rsid w:val="009842FA"/>
    <w:rPr>
      <w:color w:val="808080"/>
    </w:rPr>
  </w:style>
  <w:style w:type="character" w:customStyle="1" w:styleId="zmlenmeyenBahsetme1">
    <w:name w:val="Çözümlenmeyen Bahsetme1"/>
    <w:basedOn w:val="DefaultParagraphFont"/>
    <w:uiPriority w:val="99"/>
    <w:semiHidden/>
    <w:unhideWhenUsed/>
    <w:rsid w:val="00EB1D08"/>
    <w:rPr>
      <w:color w:val="808080"/>
      <w:shd w:val="clear" w:color="auto" w:fill="E6E6E6"/>
    </w:rPr>
  </w:style>
  <w:style w:type="character" w:styleId="UnresolvedMention">
    <w:name w:val="Unresolved Mention"/>
    <w:basedOn w:val="DefaultParagraphFont"/>
    <w:uiPriority w:val="99"/>
    <w:semiHidden/>
    <w:unhideWhenUsed/>
    <w:rsid w:val="00DC7B80"/>
    <w:rPr>
      <w:color w:val="605E5C"/>
      <w:shd w:val="clear" w:color="auto" w:fill="E1DFDD"/>
    </w:rPr>
  </w:style>
  <w:style w:type="character" w:customStyle="1" w:styleId="Heading3Char">
    <w:name w:val="Heading 3 Char"/>
    <w:basedOn w:val="DefaultParagraphFont"/>
    <w:link w:val="Heading3"/>
    <w:semiHidden/>
    <w:rsid w:val="00DC7B80"/>
    <w:rPr>
      <w:rFonts w:asciiTheme="majorHAnsi" w:eastAsiaTheme="majorEastAsia" w:hAnsiTheme="majorHAnsi" w:cstheme="majorBidi"/>
      <w:color w:val="243F60" w:themeColor="accent1" w:themeShade="7F"/>
      <w:kern w:val="14"/>
      <w:sz w:val="24"/>
      <w:szCs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5498023">
      <w:bodyDiv w:val="1"/>
      <w:marLeft w:val="0"/>
      <w:marRight w:val="0"/>
      <w:marTop w:val="0"/>
      <w:marBottom w:val="0"/>
      <w:divBdr>
        <w:top w:val="none" w:sz="0" w:space="0" w:color="auto"/>
        <w:left w:val="none" w:sz="0" w:space="0" w:color="auto"/>
        <w:bottom w:val="none" w:sz="0" w:space="0" w:color="auto"/>
        <w:right w:val="none" w:sz="0" w:space="0" w:color="auto"/>
      </w:divBdr>
    </w:div>
    <w:div w:id="40518206">
      <w:bodyDiv w:val="1"/>
      <w:marLeft w:val="0"/>
      <w:marRight w:val="0"/>
      <w:marTop w:val="0"/>
      <w:marBottom w:val="0"/>
      <w:divBdr>
        <w:top w:val="none" w:sz="0" w:space="0" w:color="auto"/>
        <w:left w:val="none" w:sz="0" w:space="0" w:color="auto"/>
        <w:bottom w:val="none" w:sz="0" w:space="0" w:color="auto"/>
        <w:right w:val="none" w:sz="0" w:space="0" w:color="auto"/>
      </w:divBdr>
    </w:div>
    <w:div w:id="315376868">
      <w:bodyDiv w:val="1"/>
      <w:marLeft w:val="0"/>
      <w:marRight w:val="0"/>
      <w:marTop w:val="0"/>
      <w:marBottom w:val="0"/>
      <w:divBdr>
        <w:top w:val="none" w:sz="0" w:space="0" w:color="auto"/>
        <w:left w:val="none" w:sz="0" w:space="0" w:color="auto"/>
        <w:bottom w:val="none" w:sz="0" w:space="0" w:color="auto"/>
        <w:right w:val="none" w:sz="0" w:space="0" w:color="auto"/>
      </w:divBdr>
    </w:div>
    <w:div w:id="323245724">
      <w:bodyDiv w:val="1"/>
      <w:marLeft w:val="0"/>
      <w:marRight w:val="0"/>
      <w:marTop w:val="0"/>
      <w:marBottom w:val="0"/>
      <w:divBdr>
        <w:top w:val="none" w:sz="0" w:space="0" w:color="auto"/>
        <w:left w:val="none" w:sz="0" w:space="0" w:color="auto"/>
        <w:bottom w:val="none" w:sz="0" w:space="0" w:color="auto"/>
        <w:right w:val="none" w:sz="0" w:space="0" w:color="auto"/>
      </w:divBdr>
    </w:div>
    <w:div w:id="389185078">
      <w:bodyDiv w:val="1"/>
      <w:marLeft w:val="0"/>
      <w:marRight w:val="0"/>
      <w:marTop w:val="0"/>
      <w:marBottom w:val="0"/>
      <w:divBdr>
        <w:top w:val="none" w:sz="0" w:space="0" w:color="auto"/>
        <w:left w:val="none" w:sz="0" w:space="0" w:color="auto"/>
        <w:bottom w:val="none" w:sz="0" w:space="0" w:color="auto"/>
        <w:right w:val="none" w:sz="0" w:space="0" w:color="auto"/>
      </w:divBdr>
    </w:div>
    <w:div w:id="424962644">
      <w:bodyDiv w:val="1"/>
      <w:marLeft w:val="0"/>
      <w:marRight w:val="0"/>
      <w:marTop w:val="0"/>
      <w:marBottom w:val="0"/>
      <w:divBdr>
        <w:top w:val="none" w:sz="0" w:space="0" w:color="auto"/>
        <w:left w:val="none" w:sz="0" w:space="0" w:color="auto"/>
        <w:bottom w:val="none" w:sz="0" w:space="0" w:color="auto"/>
        <w:right w:val="none" w:sz="0" w:space="0" w:color="auto"/>
      </w:divBdr>
    </w:div>
    <w:div w:id="514029687">
      <w:bodyDiv w:val="1"/>
      <w:marLeft w:val="0"/>
      <w:marRight w:val="0"/>
      <w:marTop w:val="0"/>
      <w:marBottom w:val="0"/>
      <w:divBdr>
        <w:top w:val="none" w:sz="0" w:space="0" w:color="auto"/>
        <w:left w:val="none" w:sz="0" w:space="0" w:color="auto"/>
        <w:bottom w:val="none" w:sz="0" w:space="0" w:color="auto"/>
        <w:right w:val="none" w:sz="0" w:space="0" w:color="auto"/>
      </w:divBdr>
    </w:div>
    <w:div w:id="515772511">
      <w:bodyDiv w:val="1"/>
      <w:marLeft w:val="0"/>
      <w:marRight w:val="0"/>
      <w:marTop w:val="0"/>
      <w:marBottom w:val="0"/>
      <w:divBdr>
        <w:top w:val="none" w:sz="0" w:space="0" w:color="auto"/>
        <w:left w:val="none" w:sz="0" w:space="0" w:color="auto"/>
        <w:bottom w:val="none" w:sz="0" w:space="0" w:color="auto"/>
        <w:right w:val="none" w:sz="0" w:space="0" w:color="auto"/>
      </w:divBdr>
    </w:div>
    <w:div w:id="519902801">
      <w:bodyDiv w:val="1"/>
      <w:marLeft w:val="0"/>
      <w:marRight w:val="0"/>
      <w:marTop w:val="0"/>
      <w:marBottom w:val="0"/>
      <w:divBdr>
        <w:top w:val="none" w:sz="0" w:space="0" w:color="auto"/>
        <w:left w:val="none" w:sz="0" w:space="0" w:color="auto"/>
        <w:bottom w:val="none" w:sz="0" w:space="0" w:color="auto"/>
        <w:right w:val="none" w:sz="0" w:space="0" w:color="auto"/>
      </w:divBdr>
      <w:divsChild>
        <w:div w:id="915895021">
          <w:marLeft w:val="446"/>
          <w:marRight w:val="0"/>
          <w:marTop w:val="0"/>
          <w:marBottom w:val="240"/>
          <w:divBdr>
            <w:top w:val="none" w:sz="0" w:space="0" w:color="auto"/>
            <w:left w:val="none" w:sz="0" w:space="0" w:color="auto"/>
            <w:bottom w:val="none" w:sz="0" w:space="0" w:color="auto"/>
            <w:right w:val="none" w:sz="0" w:space="0" w:color="auto"/>
          </w:divBdr>
        </w:div>
      </w:divsChild>
    </w:div>
    <w:div w:id="545021256">
      <w:bodyDiv w:val="1"/>
      <w:marLeft w:val="0"/>
      <w:marRight w:val="0"/>
      <w:marTop w:val="0"/>
      <w:marBottom w:val="0"/>
      <w:divBdr>
        <w:top w:val="none" w:sz="0" w:space="0" w:color="auto"/>
        <w:left w:val="none" w:sz="0" w:space="0" w:color="auto"/>
        <w:bottom w:val="none" w:sz="0" w:space="0" w:color="auto"/>
        <w:right w:val="none" w:sz="0" w:space="0" w:color="auto"/>
      </w:divBdr>
    </w:div>
    <w:div w:id="547685788">
      <w:bodyDiv w:val="1"/>
      <w:marLeft w:val="0"/>
      <w:marRight w:val="0"/>
      <w:marTop w:val="0"/>
      <w:marBottom w:val="0"/>
      <w:divBdr>
        <w:top w:val="none" w:sz="0" w:space="0" w:color="auto"/>
        <w:left w:val="none" w:sz="0" w:space="0" w:color="auto"/>
        <w:bottom w:val="none" w:sz="0" w:space="0" w:color="auto"/>
        <w:right w:val="none" w:sz="0" w:space="0" w:color="auto"/>
      </w:divBdr>
    </w:div>
    <w:div w:id="566261256">
      <w:bodyDiv w:val="1"/>
      <w:marLeft w:val="0"/>
      <w:marRight w:val="0"/>
      <w:marTop w:val="0"/>
      <w:marBottom w:val="0"/>
      <w:divBdr>
        <w:top w:val="none" w:sz="0" w:space="0" w:color="auto"/>
        <w:left w:val="none" w:sz="0" w:space="0" w:color="auto"/>
        <w:bottom w:val="none" w:sz="0" w:space="0" w:color="auto"/>
        <w:right w:val="none" w:sz="0" w:space="0" w:color="auto"/>
      </w:divBdr>
    </w:div>
    <w:div w:id="567686820">
      <w:bodyDiv w:val="1"/>
      <w:marLeft w:val="0"/>
      <w:marRight w:val="0"/>
      <w:marTop w:val="0"/>
      <w:marBottom w:val="0"/>
      <w:divBdr>
        <w:top w:val="none" w:sz="0" w:space="0" w:color="auto"/>
        <w:left w:val="none" w:sz="0" w:space="0" w:color="auto"/>
        <w:bottom w:val="none" w:sz="0" w:space="0" w:color="auto"/>
        <w:right w:val="none" w:sz="0" w:space="0" w:color="auto"/>
      </w:divBdr>
    </w:div>
    <w:div w:id="698239935">
      <w:bodyDiv w:val="1"/>
      <w:marLeft w:val="0"/>
      <w:marRight w:val="0"/>
      <w:marTop w:val="0"/>
      <w:marBottom w:val="0"/>
      <w:divBdr>
        <w:top w:val="none" w:sz="0" w:space="0" w:color="auto"/>
        <w:left w:val="none" w:sz="0" w:space="0" w:color="auto"/>
        <w:bottom w:val="none" w:sz="0" w:space="0" w:color="auto"/>
        <w:right w:val="none" w:sz="0" w:space="0" w:color="auto"/>
      </w:divBdr>
    </w:div>
    <w:div w:id="775714747">
      <w:bodyDiv w:val="1"/>
      <w:marLeft w:val="0"/>
      <w:marRight w:val="0"/>
      <w:marTop w:val="0"/>
      <w:marBottom w:val="0"/>
      <w:divBdr>
        <w:top w:val="none" w:sz="0" w:space="0" w:color="auto"/>
        <w:left w:val="none" w:sz="0" w:space="0" w:color="auto"/>
        <w:bottom w:val="none" w:sz="0" w:space="0" w:color="auto"/>
        <w:right w:val="none" w:sz="0" w:space="0" w:color="auto"/>
      </w:divBdr>
    </w:div>
    <w:div w:id="886573091">
      <w:bodyDiv w:val="1"/>
      <w:marLeft w:val="0"/>
      <w:marRight w:val="0"/>
      <w:marTop w:val="0"/>
      <w:marBottom w:val="0"/>
      <w:divBdr>
        <w:top w:val="none" w:sz="0" w:space="0" w:color="auto"/>
        <w:left w:val="none" w:sz="0" w:space="0" w:color="auto"/>
        <w:bottom w:val="none" w:sz="0" w:space="0" w:color="auto"/>
        <w:right w:val="none" w:sz="0" w:space="0" w:color="auto"/>
      </w:divBdr>
    </w:div>
    <w:div w:id="917055378">
      <w:bodyDiv w:val="1"/>
      <w:marLeft w:val="0"/>
      <w:marRight w:val="0"/>
      <w:marTop w:val="0"/>
      <w:marBottom w:val="0"/>
      <w:divBdr>
        <w:top w:val="none" w:sz="0" w:space="0" w:color="auto"/>
        <w:left w:val="none" w:sz="0" w:space="0" w:color="auto"/>
        <w:bottom w:val="none" w:sz="0" w:space="0" w:color="auto"/>
        <w:right w:val="none" w:sz="0" w:space="0" w:color="auto"/>
      </w:divBdr>
      <w:divsChild>
        <w:div w:id="1289431438">
          <w:marLeft w:val="446"/>
          <w:marRight w:val="0"/>
          <w:marTop w:val="0"/>
          <w:marBottom w:val="240"/>
          <w:divBdr>
            <w:top w:val="none" w:sz="0" w:space="0" w:color="auto"/>
            <w:left w:val="none" w:sz="0" w:space="0" w:color="auto"/>
            <w:bottom w:val="none" w:sz="0" w:space="0" w:color="auto"/>
            <w:right w:val="none" w:sz="0" w:space="0" w:color="auto"/>
          </w:divBdr>
        </w:div>
      </w:divsChild>
    </w:div>
    <w:div w:id="1072700532">
      <w:bodyDiv w:val="1"/>
      <w:marLeft w:val="0"/>
      <w:marRight w:val="0"/>
      <w:marTop w:val="0"/>
      <w:marBottom w:val="0"/>
      <w:divBdr>
        <w:top w:val="none" w:sz="0" w:space="0" w:color="auto"/>
        <w:left w:val="none" w:sz="0" w:space="0" w:color="auto"/>
        <w:bottom w:val="none" w:sz="0" w:space="0" w:color="auto"/>
        <w:right w:val="none" w:sz="0" w:space="0" w:color="auto"/>
      </w:divBdr>
    </w:div>
    <w:div w:id="1241061097">
      <w:bodyDiv w:val="1"/>
      <w:marLeft w:val="0"/>
      <w:marRight w:val="0"/>
      <w:marTop w:val="0"/>
      <w:marBottom w:val="0"/>
      <w:divBdr>
        <w:top w:val="none" w:sz="0" w:space="0" w:color="auto"/>
        <w:left w:val="none" w:sz="0" w:space="0" w:color="auto"/>
        <w:bottom w:val="none" w:sz="0" w:space="0" w:color="auto"/>
        <w:right w:val="none" w:sz="0" w:space="0" w:color="auto"/>
      </w:divBdr>
    </w:div>
    <w:div w:id="1255672350">
      <w:bodyDiv w:val="1"/>
      <w:marLeft w:val="0"/>
      <w:marRight w:val="0"/>
      <w:marTop w:val="0"/>
      <w:marBottom w:val="0"/>
      <w:divBdr>
        <w:top w:val="none" w:sz="0" w:space="0" w:color="auto"/>
        <w:left w:val="none" w:sz="0" w:space="0" w:color="auto"/>
        <w:bottom w:val="none" w:sz="0" w:space="0" w:color="auto"/>
        <w:right w:val="none" w:sz="0" w:space="0" w:color="auto"/>
      </w:divBdr>
    </w:div>
    <w:div w:id="1363700599">
      <w:bodyDiv w:val="1"/>
      <w:marLeft w:val="0"/>
      <w:marRight w:val="0"/>
      <w:marTop w:val="0"/>
      <w:marBottom w:val="0"/>
      <w:divBdr>
        <w:top w:val="none" w:sz="0" w:space="0" w:color="auto"/>
        <w:left w:val="none" w:sz="0" w:space="0" w:color="auto"/>
        <w:bottom w:val="none" w:sz="0" w:space="0" w:color="auto"/>
        <w:right w:val="none" w:sz="0" w:space="0" w:color="auto"/>
      </w:divBdr>
    </w:div>
    <w:div w:id="1382828256">
      <w:bodyDiv w:val="1"/>
      <w:marLeft w:val="0"/>
      <w:marRight w:val="0"/>
      <w:marTop w:val="0"/>
      <w:marBottom w:val="0"/>
      <w:divBdr>
        <w:top w:val="none" w:sz="0" w:space="0" w:color="auto"/>
        <w:left w:val="none" w:sz="0" w:space="0" w:color="auto"/>
        <w:bottom w:val="none" w:sz="0" w:space="0" w:color="auto"/>
        <w:right w:val="none" w:sz="0" w:space="0" w:color="auto"/>
      </w:divBdr>
    </w:div>
    <w:div w:id="1402556756">
      <w:bodyDiv w:val="1"/>
      <w:marLeft w:val="0"/>
      <w:marRight w:val="0"/>
      <w:marTop w:val="0"/>
      <w:marBottom w:val="0"/>
      <w:divBdr>
        <w:top w:val="none" w:sz="0" w:space="0" w:color="auto"/>
        <w:left w:val="none" w:sz="0" w:space="0" w:color="auto"/>
        <w:bottom w:val="none" w:sz="0" w:space="0" w:color="auto"/>
        <w:right w:val="none" w:sz="0" w:space="0" w:color="auto"/>
      </w:divBdr>
    </w:div>
    <w:div w:id="1479032497">
      <w:bodyDiv w:val="1"/>
      <w:marLeft w:val="0"/>
      <w:marRight w:val="0"/>
      <w:marTop w:val="0"/>
      <w:marBottom w:val="0"/>
      <w:divBdr>
        <w:top w:val="none" w:sz="0" w:space="0" w:color="auto"/>
        <w:left w:val="none" w:sz="0" w:space="0" w:color="auto"/>
        <w:bottom w:val="none" w:sz="0" w:space="0" w:color="auto"/>
        <w:right w:val="none" w:sz="0" w:space="0" w:color="auto"/>
      </w:divBdr>
    </w:div>
    <w:div w:id="1565019162">
      <w:bodyDiv w:val="1"/>
      <w:marLeft w:val="0"/>
      <w:marRight w:val="0"/>
      <w:marTop w:val="0"/>
      <w:marBottom w:val="0"/>
      <w:divBdr>
        <w:top w:val="none" w:sz="0" w:space="0" w:color="auto"/>
        <w:left w:val="none" w:sz="0" w:space="0" w:color="auto"/>
        <w:bottom w:val="none" w:sz="0" w:space="0" w:color="auto"/>
        <w:right w:val="none" w:sz="0" w:space="0" w:color="auto"/>
      </w:divBdr>
    </w:div>
    <w:div w:id="1623029827">
      <w:bodyDiv w:val="1"/>
      <w:marLeft w:val="0"/>
      <w:marRight w:val="0"/>
      <w:marTop w:val="0"/>
      <w:marBottom w:val="0"/>
      <w:divBdr>
        <w:top w:val="none" w:sz="0" w:space="0" w:color="auto"/>
        <w:left w:val="none" w:sz="0" w:space="0" w:color="auto"/>
        <w:bottom w:val="none" w:sz="0" w:space="0" w:color="auto"/>
        <w:right w:val="none" w:sz="0" w:space="0" w:color="auto"/>
      </w:divBdr>
    </w:div>
    <w:div w:id="1630671914">
      <w:bodyDiv w:val="1"/>
      <w:marLeft w:val="0"/>
      <w:marRight w:val="0"/>
      <w:marTop w:val="0"/>
      <w:marBottom w:val="0"/>
      <w:divBdr>
        <w:top w:val="none" w:sz="0" w:space="0" w:color="auto"/>
        <w:left w:val="none" w:sz="0" w:space="0" w:color="auto"/>
        <w:bottom w:val="none" w:sz="0" w:space="0" w:color="auto"/>
        <w:right w:val="none" w:sz="0" w:space="0" w:color="auto"/>
      </w:divBdr>
    </w:div>
    <w:div w:id="1783067676">
      <w:bodyDiv w:val="1"/>
      <w:marLeft w:val="0"/>
      <w:marRight w:val="0"/>
      <w:marTop w:val="0"/>
      <w:marBottom w:val="0"/>
      <w:divBdr>
        <w:top w:val="none" w:sz="0" w:space="0" w:color="auto"/>
        <w:left w:val="none" w:sz="0" w:space="0" w:color="auto"/>
        <w:bottom w:val="none" w:sz="0" w:space="0" w:color="auto"/>
        <w:right w:val="none" w:sz="0" w:space="0" w:color="auto"/>
      </w:divBdr>
    </w:div>
    <w:div w:id="1845582408">
      <w:bodyDiv w:val="1"/>
      <w:marLeft w:val="0"/>
      <w:marRight w:val="0"/>
      <w:marTop w:val="0"/>
      <w:marBottom w:val="0"/>
      <w:divBdr>
        <w:top w:val="none" w:sz="0" w:space="0" w:color="auto"/>
        <w:left w:val="none" w:sz="0" w:space="0" w:color="auto"/>
        <w:bottom w:val="none" w:sz="0" w:space="0" w:color="auto"/>
        <w:right w:val="none" w:sz="0" w:space="0" w:color="auto"/>
      </w:divBdr>
    </w:div>
    <w:div w:id="1871600028">
      <w:bodyDiv w:val="1"/>
      <w:marLeft w:val="0"/>
      <w:marRight w:val="0"/>
      <w:marTop w:val="0"/>
      <w:marBottom w:val="0"/>
      <w:divBdr>
        <w:top w:val="none" w:sz="0" w:space="0" w:color="auto"/>
        <w:left w:val="none" w:sz="0" w:space="0" w:color="auto"/>
        <w:bottom w:val="none" w:sz="0" w:space="0" w:color="auto"/>
        <w:right w:val="none" w:sz="0" w:space="0" w:color="auto"/>
      </w:divBdr>
    </w:div>
    <w:div w:id="1944259752">
      <w:bodyDiv w:val="1"/>
      <w:marLeft w:val="0"/>
      <w:marRight w:val="0"/>
      <w:marTop w:val="0"/>
      <w:marBottom w:val="0"/>
      <w:divBdr>
        <w:top w:val="none" w:sz="0" w:space="0" w:color="auto"/>
        <w:left w:val="none" w:sz="0" w:space="0" w:color="auto"/>
        <w:bottom w:val="none" w:sz="0" w:space="0" w:color="auto"/>
        <w:right w:val="none" w:sz="0" w:space="0" w:color="auto"/>
      </w:divBdr>
    </w:div>
    <w:div w:id="20704907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image" Target="media/image11.jpe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jpe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image" Target="media/image13.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header" Target="header2.xml"/><Relationship Id="rId10" Type="http://schemas.openxmlformats.org/officeDocument/2006/relationships/image" Target="media/image3.png"/><Relationship Id="rId19" Type="http://schemas.openxmlformats.org/officeDocument/2006/relationships/image" Target="media/image12.jpe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eg"/><Relationship Id="rId22" Type="http://schemas.openxmlformats.org/officeDocument/2006/relationships/footer" Target="footer1.xml"/></Relationships>
</file>

<file path=word/_rels/footer2.xml.rels><?xml version="1.0" encoding="UTF-8" standalone="yes"?>
<Relationships xmlns="http://schemas.openxmlformats.org/package/2006/relationships"><Relationship Id="rId2" Type="http://schemas.openxmlformats.org/officeDocument/2006/relationships/hyperlink" Target="mailto:130006@uotechnology.edu.iq" TargetMode="External"/><Relationship Id="rId1" Type="http://schemas.openxmlformats.org/officeDocument/2006/relationships/hyperlink" Target="mailto:email@medeniyet.edu.tr"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msoffice\Templates\ASM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0B55BB5-D2FB-479E-9BCF-CF681BCD77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SME.dot</Template>
  <TotalTime>2</TotalTime>
  <Pages>7</Pages>
  <Words>5959</Words>
  <Characters>42790</Characters>
  <Application>Microsoft Office Word</Application>
  <DocSecurity>0</DocSecurity>
  <Lines>910</Lines>
  <Paragraphs>786</Paragraphs>
  <ScaleCrop>false</ScaleCrop>
  <HeadingPairs>
    <vt:vector size="4" baseType="variant">
      <vt:variant>
        <vt:lpstr>Konu Başlığı</vt:lpstr>
      </vt:variant>
      <vt:variant>
        <vt:i4>1</vt:i4>
      </vt:variant>
      <vt:variant>
        <vt:lpstr>Title</vt:lpstr>
      </vt:variant>
      <vt:variant>
        <vt:i4>1</vt:i4>
      </vt:variant>
    </vt:vector>
  </HeadingPairs>
  <TitlesOfParts>
    <vt:vector size="2" baseType="lpstr">
      <vt:lpstr>Proceedings of</vt:lpstr>
      <vt:lpstr>Proceedings of</vt:lpstr>
    </vt:vector>
  </TitlesOfParts>
  <Company/>
  <LinksUpToDate>false</LinksUpToDate>
  <CharactersWithSpaces>479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ceedings of</dc:title>
  <dc:creator>Howard Kaikow</dc:creator>
  <cp:lastModifiedBy>HASAN KOTEN</cp:lastModifiedBy>
  <cp:revision>3</cp:revision>
  <cp:lastPrinted>1900-12-31T21:00:00Z</cp:lastPrinted>
  <dcterms:created xsi:type="dcterms:W3CDTF">2025-11-18T15:10:00Z</dcterms:created>
  <dcterms:modified xsi:type="dcterms:W3CDTF">2025-11-18T15: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energy</vt:lpwstr>
  </property>
  <property fmtid="{D5CDD505-2E9C-101B-9397-08002B2CF9AE}" pid="15" name="Mendeley Recent Style Name 6_1">
    <vt:lpwstr>Energy</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629cb27-7527-37ed-91b7-79adcb2ae57b</vt:lpwstr>
  </property>
  <property fmtid="{D5CDD505-2E9C-101B-9397-08002B2CF9AE}" pid="24" name="Mendeley Citation Style_1">
    <vt:lpwstr>http://www.zotero.org/styles/energy</vt:lpwstr>
  </property>
</Properties>
</file>